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3E5A2" w14:textId="1396A84A" w:rsidR="00F662AB" w:rsidRPr="00F662AB" w:rsidRDefault="00485F57" w:rsidP="00F662AB">
      <w:pPr>
        <w:spacing w:line="240" w:lineRule="auto"/>
        <w:ind w:firstLine="0"/>
        <w:jc w:val="center"/>
        <w:rPr>
          <w:b/>
          <w:sz w:val="28"/>
          <w:szCs w:val="24"/>
        </w:rPr>
      </w:pPr>
      <w:r>
        <w:rPr>
          <w:b/>
          <w:sz w:val="28"/>
          <w:szCs w:val="24"/>
        </w:rPr>
        <w:t>IMPLEMENTASI ALGORITMA CONVOLUTIONAL NEURAL NETWORK UNTUK MENDETEKSI OBJEK DALAM RUMAH</w:t>
      </w:r>
      <w:r w:rsidR="00787F13">
        <w:rPr>
          <w:b/>
          <w:sz w:val="28"/>
          <w:szCs w:val="24"/>
        </w:rPr>
        <w:t xml:space="preserve"> UNTUK MEMBANTU MANUSIA DENGAN MATA RABUN</w:t>
      </w:r>
    </w:p>
    <w:p w14:paraId="2C9D324C" w14:textId="77777777" w:rsidR="00F662AB" w:rsidRDefault="00F662AB" w:rsidP="00F662AB">
      <w:pPr>
        <w:ind w:firstLine="0"/>
        <w:jc w:val="center"/>
        <w:rPr>
          <w:b/>
        </w:rPr>
      </w:pPr>
    </w:p>
    <w:p w14:paraId="259F5B29" w14:textId="77777777" w:rsidR="00F662AB" w:rsidRDefault="00F662AB" w:rsidP="00F662AB">
      <w:pPr>
        <w:ind w:firstLine="0"/>
        <w:jc w:val="center"/>
        <w:rPr>
          <w:b/>
        </w:rPr>
      </w:pPr>
    </w:p>
    <w:p w14:paraId="6D790DA8" w14:textId="77777777" w:rsidR="00F662AB" w:rsidRDefault="00F662AB" w:rsidP="00F662AB">
      <w:pPr>
        <w:ind w:firstLine="0"/>
        <w:jc w:val="center"/>
        <w:rPr>
          <w:b/>
        </w:rPr>
      </w:pPr>
      <w:r>
        <w:rPr>
          <w:b/>
        </w:rPr>
        <w:t>LAPORAN TUGAS AKHIR</w:t>
      </w:r>
    </w:p>
    <w:p w14:paraId="580DD719" w14:textId="37234F05" w:rsidR="00F662AB" w:rsidRDefault="00F662AB" w:rsidP="00F662AB">
      <w:pPr>
        <w:ind w:firstLine="0"/>
        <w:jc w:val="center"/>
      </w:pPr>
    </w:p>
    <w:p w14:paraId="609B3D25" w14:textId="3E859579" w:rsidR="004648A2" w:rsidRDefault="004648A2" w:rsidP="00F662AB">
      <w:pPr>
        <w:ind w:firstLine="0"/>
        <w:jc w:val="center"/>
      </w:pPr>
    </w:p>
    <w:p w14:paraId="47E75679" w14:textId="77777777" w:rsidR="004648A2" w:rsidRDefault="004648A2" w:rsidP="00F662AB">
      <w:pPr>
        <w:ind w:firstLine="0"/>
        <w:jc w:val="center"/>
      </w:pPr>
    </w:p>
    <w:p w14:paraId="2601B7AB" w14:textId="77777777" w:rsidR="00F662AB" w:rsidRDefault="00F662AB" w:rsidP="00F662AB">
      <w:pPr>
        <w:jc w:val="center"/>
      </w:pPr>
    </w:p>
    <w:p w14:paraId="2AEFEFF1" w14:textId="08ADA077" w:rsidR="00F662AB" w:rsidRDefault="004648A2" w:rsidP="004648A2">
      <w:pPr>
        <w:ind w:firstLine="0"/>
        <w:jc w:val="center"/>
      </w:pPr>
      <w:r w:rsidRPr="008902FF">
        <w:rPr>
          <w:noProof/>
        </w:rPr>
        <w:drawing>
          <wp:inline distT="0" distB="0" distL="0" distR="0" wp14:anchorId="07F1ABA2" wp14:editId="6DB1D7F1">
            <wp:extent cx="2170804" cy="216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0804" cy="2160000"/>
                    </a:xfrm>
                    <a:prstGeom prst="rect">
                      <a:avLst/>
                    </a:prstGeom>
                    <a:noFill/>
                    <a:ln>
                      <a:noFill/>
                    </a:ln>
                  </pic:spPr>
                </pic:pic>
              </a:graphicData>
            </a:graphic>
          </wp:inline>
        </w:drawing>
      </w:r>
    </w:p>
    <w:p w14:paraId="51D4BBB4" w14:textId="4320ACDC" w:rsidR="00F662AB" w:rsidRDefault="00F662AB" w:rsidP="00F662AB">
      <w:pPr>
        <w:ind w:firstLine="0"/>
        <w:jc w:val="center"/>
      </w:pPr>
    </w:p>
    <w:p w14:paraId="5E2DE0B2" w14:textId="2111F03F" w:rsidR="00F662AB" w:rsidRDefault="00F662AB" w:rsidP="00F662AB">
      <w:pPr>
        <w:jc w:val="center"/>
      </w:pPr>
    </w:p>
    <w:p w14:paraId="483A63B9" w14:textId="77777777" w:rsidR="00F662AB" w:rsidRDefault="00F662AB" w:rsidP="00F662AB">
      <w:pPr>
        <w:jc w:val="center"/>
      </w:pPr>
    </w:p>
    <w:p w14:paraId="2771E7D0" w14:textId="77777777" w:rsidR="00F662AB" w:rsidRDefault="00F662AB" w:rsidP="00F662AB">
      <w:pPr>
        <w:ind w:firstLine="0"/>
        <w:jc w:val="center"/>
      </w:pPr>
    </w:p>
    <w:p w14:paraId="57D6E204" w14:textId="14E7507E" w:rsidR="00F662AB" w:rsidRDefault="00485F57" w:rsidP="00F662AB">
      <w:pPr>
        <w:ind w:firstLine="0"/>
        <w:jc w:val="center"/>
        <w:rPr>
          <w:b/>
        </w:rPr>
      </w:pPr>
      <w:r>
        <w:rPr>
          <w:b/>
        </w:rPr>
        <w:t>PRAMADIKA EGAMO</w:t>
      </w:r>
    </w:p>
    <w:p w14:paraId="69A989EB" w14:textId="0613AADC" w:rsidR="00F662AB" w:rsidRDefault="00485F57" w:rsidP="00F662AB">
      <w:pPr>
        <w:ind w:firstLine="0"/>
        <w:jc w:val="center"/>
        <w:rPr>
          <w:b/>
        </w:rPr>
      </w:pPr>
      <w:r>
        <w:rPr>
          <w:b/>
        </w:rPr>
        <w:t>5200411193</w:t>
      </w:r>
    </w:p>
    <w:p w14:paraId="281CEDBD" w14:textId="77777777" w:rsidR="00F662AB" w:rsidRDefault="00F662AB" w:rsidP="00F662AB">
      <w:pPr>
        <w:ind w:firstLine="0"/>
        <w:jc w:val="center"/>
      </w:pPr>
    </w:p>
    <w:p w14:paraId="78D93EAD" w14:textId="77777777" w:rsidR="00F662AB" w:rsidRDefault="00F662AB" w:rsidP="00F662AB">
      <w:pPr>
        <w:ind w:firstLine="0"/>
        <w:jc w:val="center"/>
      </w:pPr>
    </w:p>
    <w:p w14:paraId="41467CF1" w14:textId="77777777" w:rsidR="00F662AB" w:rsidRDefault="00F662AB" w:rsidP="00F662AB">
      <w:pPr>
        <w:spacing w:line="240" w:lineRule="auto"/>
        <w:ind w:firstLine="0"/>
        <w:jc w:val="center"/>
        <w:rPr>
          <w:b/>
        </w:rPr>
      </w:pPr>
      <w:r>
        <w:rPr>
          <w:b/>
        </w:rPr>
        <w:t>PROGRAM STUDI INFORMATIKA</w:t>
      </w:r>
    </w:p>
    <w:p w14:paraId="4833FA66" w14:textId="5502A948" w:rsidR="00F662AB" w:rsidRDefault="00F662AB" w:rsidP="00F662AB">
      <w:pPr>
        <w:spacing w:line="240" w:lineRule="auto"/>
        <w:ind w:firstLine="0"/>
        <w:jc w:val="center"/>
        <w:rPr>
          <w:b/>
        </w:rPr>
      </w:pPr>
      <w:r>
        <w:rPr>
          <w:b/>
        </w:rPr>
        <w:t xml:space="preserve">FAKULTAS </w:t>
      </w:r>
      <w:r w:rsidR="00485F57">
        <w:rPr>
          <w:b/>
        </w:rPr>
        <w:t>SAINS &amp; TEKNOLOGI</w:t>
      </w:r>
    </w:p>
    <w:p w14:paraId="0D19F486" w14:textId="77777777" w:rsidR="00F662AB" w:rsidRDefault="00F662AB" w:rsidP="00F662AB">
      <w:pPr>
        <w:spacing w:line="240" w:lineRule="auto"/>
        <w:ind w:firstLine="0"/>
        <w:jc w:val="center"/>
        <w:rPr>
          <w:b/>
        </w:rPr>
      </w:pPr>
      <w:r>
        <w:rPr>
          <w:b/>
        </w:rPr>
        <w:t>UNIVERSITAS TEKNOLOGI YOGYAKARTA</w:t>
      </w:r>
    </w:p>
    <w:p w14:paraId="37C66783" w14:textId="77777777" w:rsidR="00F662AB" w:rsidRDefault="00F662AB" w:rsidP="00F662AB">
      <w:pPr>
        <w:spacing w:line="240" w:lineRule="auto"/>
        <w:ind w:firstLine="0"/>
        <w:jc w:val="center"/>
        <w:rPr>
          <w:b/>
        </w:rPr>
      </w:pPr>
      <w:r>
        <w:rPr>
          <w:b/>
        </w:rPr>
        <w:t>YOGYAKARTA</w:t>
      </w:r>
    </w:p>
    <w:p w14:paraId="3CE28A7A" w14:textId="30B9E178" w:rsidR="00F662AB" w:rsidRPr="00F662AB" w:rsidRDefault="00F662AB" w:rsidP="00787A88">
      <w:pPr>
        <w:spacing w:line="240" w:lineRule="auto"/>
        <w:ind w:firstLine="0"/>
        <w:jc w:val="center"/>
        <w:rPr>
          <w:b/>
          <w:bCs/>
          <w:sz w:val="28"/>
          <w:szCs w:val="24"/>
        </w:rPr>
      </w:pPr>
      <w:r>
        <w:rPr>
          <w:b/>
        </w:rPr>
        <w:t>202</w:t>
      </w:r>
      <w:r w:rsidR="00485F57">
        <w:rPr>
          <w:b/>
        </w:rPr>
        <w:t>2</w:t>
      </w:r>
      <w:r>
        <w:br w:type="page"/>
      </w:r>
      <w:r w:rsidRPr="00F662AB">
        <w:rPr>
          <w:b/>
          <w:bCs/>
          <w:sz w:val="28"/>
          <w:szCs w:val="24"/>
        </w:rPr>
        <w:lastRenderedPageBreak/>
        <w:t xml:space="preserve"> </w:t>
      </w:r>
      <w:r w:rsidR="00787A88">
        <w:rPr>
          <w:b/>
          <w:bCs/>
          <w:sz w:val="28"/>
          <w:szCs w:val="24"/>
        </w:rPr>
        <w:t>IMPLEMENTASI ALGORITMA CONVOLUTIONAL NEURAL NETWORK UNTUK MENDETEKSI OBJEK DALAM RUMAH</w:t>
      </w:r>
    </w:p>
    <w:p w14:paraId="59E741D6" w14:textId="03108AF3" w:rsidR="00F662AB" w:rsidRDefault="00F662AB" w:rsidP="00F662AB">
      <w:pPr>
        <w:ind w:firstLine="0"/>
        <w:jc w:val="center"/>
        <w:rPr>
          <w:b/>
        </w:rPr>
      </w:pPr>
    </w:p>
    <w:p w14:paraId="50D12745" w14:textId="77777777" w:rsidR="00F662AB" w:rsidRDefault="00F662AB" w:rsidP="00F662AB">
      <w:pPr>
        <w:ind w:firstLine="0"/>
        <w:jc w:val="center"/>
        <w:rPr>
          <w:b/>
        </w:rPr>
      </w:pPr>
    </w:p>
    <w:p w14:paraId="17D58E94" w14:textId="77777777" w:rsidR="00F662AB" w:rsidRDefault="00F662AB" w:rsidP="00F662AB">
      <w:pPr>
        <w:ind w:firstLine="0"/>
        <w:jc w:val="center"/>
      </w:pPr>
      <w:r>
        <w:t>Disusun oleh</w:t>
      </w:r>
    </w:p>
    <w:p w14:paraId="76CB8374" w14:textId="6269DDD4" w:rsidR="00F662AB" w:rsidRDefault="00787A88" w:rsidP="00F662AB">
      <w:pPr>
        <w:ind w:firstLine="0"/>
        <w:jc w:val="center"/>
        <w:rPr>
          <w:b/>
          <w:u w:val="single"/>
        </w:rPr>
      </w:pPr>
      <w:r>
        <w:rPr>
          <w:b/>
          <w:u w:val="single"/>
        </w:rPr>
        <w:t>PRAMADIKA EGAMO</w:t>
      </w:r>
    </w:p>
    <w:p w14:paraId="787EE21D" w14:textId="179CBE94" w:rsidR="00F662AB" w:rsidRDefault="00787A88" w:rsidP="00F662AB">
      <w:pPr>
        <w:ind w:firstLine="0"/>
        <w:jc w:val="center"/>
        <w:rPr>
          <w:b/>
        </w:rPr>
      </w:pPr>
      <w:r>
        <w:rPr>
          <w:b/>
        </w:rPr>
        <w:t>5200411193</w:t>
      </w:r>
    </w:p>
    <w:p w14:paraId="36B55ECF" w14:textId="77777777" w:rsidR="00F662AB" w:rsidRDefault="00F662AB" w:rsidP="00F662AB">
      <w:pPr>
        <w:ind w:firstLine="0"/>
        <w:jc w:val="center"/>
        <w:rPr>
          <w:b/>
        </w:rPr>
      </w:pPr>
    </w:p>
    <w:p w14:paraId="6702F0CE" w14:textId="77777777" w:rsidR="00F662AB" w:rsidRDefault="00F662AB" w:rsidP="00F662AB">
      <w:pPr>
        <w:ind w:firstLine="0"/>
        <w:jc w:val="center"/>
      </w:pPr>
      <w:r>
        <w:t>Telah dipertahankan di depan Dewan Penguji</w:t>
      </w:r>
    </w:p>
    <w:p w14:paraId="76DD0538" w14:textId="77777777" w:rsidR="00F662AB" w:rsidRDefault="00F662AB" w:rsidP="00F662AB">
      <w:pPr>
        <w:ind w:firstLine="0"/>
        <w:jc w:val="center"/>
      </w:pPr>
      <w:r>
        <w:t>pada tanggal ................................</w:t>
      </w:r>
    </w:p>
    <w:p w14:paraId="181E3540" w14:textId="77777777" w:rsidR="00F662AB" w:rsidRDefault="00F662AB" w:rsidP="00F662AB">
      <w:pPr>
        <w:ind w:firstLine="0"/>
        <w:jc w:val="center"/>
      </w:pPr>
    </w:p>
    <w:p w14:paraId="59ED8E1F" w14:textId="77777777" w:rsidR="00F662AB" w:rsidRDefault="00F662AB" w:rsidP="00F662AB">
      <w:pPr>
        <w:ind w:firstLine="0"/>
        <w:jc w:val="center"/>
        <w:rPr>
          <w:b/>
        </w:rPr>
      </w:pPr>
      <w:r>
        <w:rPr>
          <w:b/>
        </w:rPr>
        <w:t>DEWAN PENGUJI</w:t>
      </w:r>
    </w:p>
    <w:tbl>
      <w:tblPr>
        <w:tblW w:w="8800" w:type="dxa"/>
        <w:tblInd w:w="-567" w:type="dxa"/>
        <w:tblLayout w:type="fixed"/>
        <w:tblLook w:val="0400" w:firstRow="0" w:lastRow="0" w:firstColumn="0" w:lastColumn="0" w:noHBand="0" w:noVBand="1"/>
      </w:tblPr>
      <w:tblGrid>
        <w:gridCol w:w="2557"/>
        <w:gridCol w:w="2268"/>
        <w:gridCol w:w="2132"/>
        <w:gridCol w:w="1843"/>
      </w:tblGrid>
      <w:tr w:rsidR="00F662AB" w14:paraId="50174548" w14:textId="77777777" w:rsidTr="0006135E">
        <w:trPr>
          <w:trHeight w:val="624"/>
        </w:trPr>
        <w:tc>
          <w:tcPr>
            <w:tcW w:w="2557" w:type="dxa"/>
            <w:shd w:val="clear" w:color="auto" w:fill="auto"/>
            <w:vAlign w:val="center"/>
          </w:tcPr>
          <w:p w14:paraId="09722C1B" w14:textId="77777777" w:rsidR="00F662AB" w:rsidRDefault="00F662AB" w:rsidP="00F662AB">
            <w:pPr>
              <w:ind w:firstLine="0"/>
              <w:rPr>
                <w:b/>
              </w:rPr>
            </w:pPr>
            <w:r>
              <w:rPr>
                <w:b/>
              </w:rPr>
              <w:t xml:space="preserve">Nama &amp; Gelar </w:t>
            </w:r>
          </w:p>
        </w:tc>
        <w:tc>
          <w:tcPr>
            <w:tcW w:w="2268" w:type="dxa"/>
            <w:shd w:val="clear" w:color="auto" w:fill="auto"/>
            <w:vAlign w:val="center"/>
          </w:tcPr>
          <w:p w14:paraId="7C12D069" w14:textId="77777777" w:rsidR="00F662AB" w:rsidRDefault="00F662AB" w:rsidP="00F662AB">
            <w:pPr>
              <w:ind w:firstLine="0"/>
              <w:rPr>
                <w:b/>
              </w:rPr>
            </w:pPr>
            <w:r>
              <w:rPr>
                <w:b/>
              </w:rPr>
              <w:t>Jabatan</w:t>
            </w:r>
          </w:p>
        </w:tc>
        <w:tc>
          <w:tcPr>
            <w:tcW w:w="2132" w:type="dxa"/>
            <w:shd w:val="clear" w:color="auto" w:fill="auto"/>
            <w:vAlign w:val="center"/>
          </w:tcPr>
          <w:p w14:paraId="78D24CB8" w14:textId="77777777" w:rsidR="00F662AB" w:rsidRDefault="00F662AB" w:rsidP="00F662AB">
            <w:pPr>
              <w:ind w:firstLine="0"/>
              <w:jc w:val="center"/>
              <w:rPr>
                <w:b/>
              </w:rPr>
            </w:pPr>
            <w:r>
              <w:rPr>
                <w:b/>
              </w:rPr>
              <w:t>Tanda tangan</w:t>
            </w:r>
          </w:p>
        </w:tc>
        <w:tc>
          <w:tcPr>
            <w:tcW w:w="1843" w:type="dxa"/>
            <w:shd w:val="clear" w:color="auto" w:fill="auto"/>
            <w:vAlign w:val="center"/>
          </w:tcPr>
          <w:p w14:paraId="36D6235C" w14:textId="77777777" w:rsidR="00F662AB" w:rsidRDefault="00F662AB" w:rsidP="00F662AB">
            <w:pPr>
              <w:ind w:firstLine="0"/>
              <w:jc w:val="right"/>
              <w:rPr>
                <w:b/>
              </w:rPr>
            </w:pPr>
            <w:r>
              <w:rPr>
                <w:b/>
              </w:rPr>
              <w:t>Tanggal</w:t>
            </w:r>
          </w:p>
        </w:tc>
      </w:tr>
      <w:tr w:rsidR="00F662AB" w14:paraId="7D838F98" w14:textId="77777777" w:rsidTr="0006135E">
        <w:tc>
          <w:tcPr>
            <w:tcW w:w="2557" w:type="dxa"/>
            <w:shd w:val="clear" w:color="auto" w:fill="auto"/>
            <w:vAlign w:val="center"/>
          </w:tcPr>
          <w:p w14:paraId="27C9B23A" w14:textId="77777777" w:rsidR="00F662AB" w:rsidRDefault="00F662AB" w:rsidP="00F662AB">
            <w:pPr>
              <w:ind w:firstLine="0"/>
              <w:rPr>
                <w:b/>
                <w:u w:val="single"/>
              </w:rPr>
            </w:pPr>
          </w:p>
          <w:p w14:paraId="7FC71117" w14:textId="77777777" w:rsidR="00F662AB" w:rsidRDefault="00F662AB" w:rsidP="00F662AB">
            <w:pPr>
              <w:ind w:firstLine="0"/>
              <w:rPr>
                <w:b/>
                <w:u w:val="single"/>
              </w:rPr>
            </w:pPr>
            <w:r>
              <w:rPr>
                <w:b/>
                <w:u w:val="single"/>
              </w:rPr>
              <w:t>Nama</w:t>
            </w:r>
          </w:p>
          <w:p w14:paraId="12E79E23" w14:textId="77777777" w:rsidR="00F662AB" w:rsidRDefault="00F662AB" w:rsidP="00F662AB">
            <w:pPr>
              <w:ind w:firstLine="0"/>
            </w:pPr>
            <w:r>
              <w:t>NIK  ..................</w:t>
            </w:r>
          </w:p>
          <w:p w14:paraId="5AAA6514" w14:textId="77777777" w:rsidR="00F662AB" w:rsidRDefault="00F662AB" w:rsidP="00F662AB">
            <w:pPr>
              <w:ind w:firstLine="0"/>
            </w:pPr>
          </w:p>
        </w:tc>
        <w:tc>
          <w:tcPr>
            <w:tcW w:w="2268" w:type="dxa"/>
            <w:shd w:val="clear" w:color="auto" w:fill="auto"/>
            <w:vAlign w:val="center"/>
          </w:tcPr>
          <w:p w14:paraId="55F48B3A" w14:textId="77777777" w:rsidR="00F662AB" w:rsidRDefault="00F662AB" w:rsidP="00F662AB">
            <w:pPr>
              <w:ind w:firstLine="0"/>
            </w:pPr>
            <w:r>
              <w:t>Ketua Penguji</w:t>
            </w:r>
          </w:p>
        </w:tc>
        <w:tc>
          <w:tcPr>
            <w:tcW w:w="2132" w:type="dxa"/>
            <w:shd w:val="clear" w:color="auto" w:fill="auto"/>
            <w:vAlign w:val="center"/>
          </w:tcPr>
          <w:p w14:paraId="64101F6E" w14:textId="77777777" w:rsidR="00F662AB" w:rsidRDefault="00F662AB" w:rsidP="00F662AB">
            <w:pPr>
              <w:ind w:firstLine="0"/>
              <w:jc w:val="center"/>
            </w:pPr>
            <w:r>
              <w:t>.............................</w:t>
            </w:r>
          </w:p>
        </w:tc>
        <w:tc>
          <w:tcPr>
            <w:tcW w:w="1843" w:type="dxa"/>
            <w:shd w:val="clear" w:color="auto" w:fill="auto"/>
            <w:vAlign w:val="center"/>
          </w:tcPr>
          <w:p w14:paraId="6CD68A46" w14:textId="77777777" w:rsidR="00F662AB" w:rsidRDefault="00F662AB" w:rsidP="00F662AB">
            <w:pPr>
              <w:ind w:firstLine="0"/>
              <w:jc w:val="center"/>
            </w:pPr>
            <w:r>
              <w:t>................</w:t>
            </w:r>
          </w:p>
        </w:tc>
      </w:tr>
      <w:tr w:rsidR="00F662AB" w14:paraId="1E091839" w14:textId="77777777" w:rsidTr="0006135E">
        <w:tc>
          <w:tcPr>
            <w:tcW w:w="2557" w:type="dxa"/>
            <w:shd w:val="clear" w:color="auto" w:fill="auto"/>
            <w:vAlign w:val="center"/>
          </w:tcPr>
          <w:p w14:paraId="3B28B746" w14:textId="77777777" w:rsidR="00F662AB" w:rsidRDefault="00F662AB" w:rsidP="00F662AB">
            <w:pPr>
              <w:spacing w:line="240" w:lineRule="auto"/>
              <w:ind w:firstLine="0"/>
              <w:rPr>
                <w:b/>
                <w:u w:val="single"/>
              </w:rPr>
            </w:pPr>
          </w:p>
          <w:p w14:paraId="240BD86A" w14:textId="77777777" w:rsidR="00F662AB" w:rsidRDefault="00F662AB" w:rsidP="00F662AB">
            <w:pPr>
              <w:spacing w:line="240" w:lineRule="auto"/>
              <w:ind w:firstLine="0"/>
              <w:rPr>
                <w:b/>
                <w:u w:val="single"/>
              </w:rPr>
            </w:pPr>
            <w:r>
              <w:rPr>
                <w:b/>
                <w:u w:val="single"/>
              </w:rPr>
              <w:t>Nama</w:t>
            </w:r>
          </w:p>
          <w:p w14:paraId="757A2821" w14:textId="77777777" w:rsidR="00F662AB" w:rsidRDefault="00F662AB" w:rsidP="00F662AB">
            <w:pPr>
              <w:ind w:firstLine="0"/>
            </w:pPr>
            <w:r>
              <w:t>NIK..............</w:t>
            </w:r>
          </w:p>
          <w:p w14:paraId="6A628115" w14:textId="77777777" w:rsidR="00F662AB" w:rsidRDefault="00F662AB" w:rsidP="00F662AB">
            <w:pPr>
              <w:ind w:firstLine="0"/>
            </w:pPr>
          </w:p>
        </w:tc>
        <w:tc>
          <w:tcPr>
            <w:tcW w:w="2268" w:type="dxa"/>
            <w:shd w:val="clear" w:color="auto" w:fill="auto"/>
            <w:vAlign w:val="center"/>
          </w:tcPr>
          <w:p w14:paraId="5FFEEFA6" w14:textId="77777777" w:rsidR="00F662AB" w:rsidRDefault="00F662AB" w:rsidP="00F662AB">
            <w:pPr>
              <w:ind w:firstLine="0"/>
            </w:pPr>
            <w:r>
              <w:t>Penguji I</w:t>
            </w:r>
          </w:p>
        </w:tc>
        <w:tc>
          <w:tcPr>
            <w:tcW w:w="2132" w:type="dxa"/>
            <w:shd w:val="clear" w:color="auto" w:fill="auto"/>
            <w:vAlign w:val="center"/>
          </w:tcPr>
          <w:p w14:paraId="79A62319" w14:textId="77777777" w:rsidR="00F662AB" w:rsidRDefault="00F662AB" w:rsidP="00F662AB">
            <w:pPr>
              <w:ind w:firstLine="0"/>
              <w:jc w:val="center"/>
            </w:pPr>
            <w:r>
              <w:t>.............................</w:t>
            </w:r>
          </w:p>
        </w:tc>
        <w:tc>
          <w:tcPr>
            <w:tcW w:w="1843" w:type="dxa"/>
            <w:shd w:val="clear" w:color="auto" w:fill="auto"/>
            <w:vAlign w:val="center"/>
          </w:tcPr>
          <w:p w14:paraId="35F1F321" w14:textId="77777777" w:rsidR="00F662AB" w:rsidRDefault="00F662AB" w:rsidP="00F662AB">
            <w:pPr>
              <w:ind w:firstLine="0"/>
              <w:jc w:val="center"/>
            </w:pPr>
            <w:r>
              <w:t>................</w:t>
            </w:r>
          </w:p>
        </w:tc>
      </w:tr>
      <w:tr w:rsidR="00F662AB" w14:paraId="0B771D33" w14:textId="77777777" w:rsidTr="0006135E">
        <w:tc>
          <w:tcPr>
            <w:tcW w:w="2557" w:type="dxa"/>
            <w:shd w:val="clear" w:color="auto" w:fill="auto"/>
            <w:vAlign w:val="center"/>
          </w:tcPr>
          <w:p w14:paraId="5DF31760" w14:textId="77777777" w:rsidR="00F662AB" w:rsidRDefault="00F662AB" w:rsidP="00F662AB">
            <w:pPr>
              <w:ind w:firstLine="0"/>
            </w:pPr>
            <w:r>
              <w:rPr>
                <w:b/>
                <w:u w:val="single"/>
              </w:rPr>
              <w:t>Nama</w:t>
            </w:r>
          </w:p>
          <w:p w14:paraId="51D4A174" w14:textId="77777777" w:rsidR="00F662AB" w:rsidRDefault="00F662AB" w:rsidP="00F662AB">
            <w:pPr>
              <w:ind w:firstLine="0"/>
            </w:pPr>
            <w:r>
              <w:t>NIK .....................</w:t>
            </w:r>
          </w:p>
          <w:p w14:paraId="6542C857" w14:textId="77777777" w:rsidR="00F662AB" w:rsidRDefault="00F662AB" w:rsidP="00F662AB">
            <w:pPr>
              <w:ind w:firstLine="0"/>
            </w:pPr>
          </w:p>
        </w:tc>
        <w:tc>
          <w:tcPr>
            <w:tcW w:w="2268" w:type="dxa"/>
            <w:shd w:val="clear" w:color="auto" w:fill="auto"/>
            <w:vAlign w:val="center"/>
          </w:tcPr>
          <w:p w14:paraId="4E0C8C58" w14:textId="77777777" w:rsidR="00F662AB" w:rsidRDefault="00F662AB" w:rsidP="00F662AB">
            <w:pPr>
              <w:ind w:firstLine="0"/>
            </w:pPr>
            <w:r>
              <w:t>Penguji II</w:t>
            </w:r>
          </w:p>
          <w:p w14:paraId="5270E488" w14:textId="77777777" w:rsidR="00F662AB" w:rsidRDefault="00F662AB" w:rsidP="00F662AB">
            <w:pPr>
              <w:ind w:firstLine="0"/>
            </w:pPr>
            <w:r>
              <w:t>(Dosen Pembimbing)</w:t>
            </w:r>
          </w:p>
        </w:tc>
        <w:tc>
          <w:tcPr>
            <w:tcW w:w="2132" w:type="dxa"/>
            <w:shd w:val="clear" w:color="auto" w:fill="auto"/>
            <w:vAlign w:val="center"/>
          </w:tcPr>
          <w:p w14:paraId="4FFC2A12" w14:textId="77777777" w:rsidR="00F662AB" w:rsidRDefault="00F662AB" w:rsidP="00F662AB">
            <w:pPr>
              <w:ind w:firstLine="0"/>
              <w:jc w:val="center"/>
            </w:pPr>
            <w:r>
              <w:t>.............................</w:t>
            </w:r>
          </w:p>
        </w:tc>
        <w:tc>
          <w:tcPr>
            <w:tcW w:w="1843" w:type="dxa"/>
            <w:shd w:val="clear" w:color="auto" w:fill="auto"/>
            <w:vAlign w:val="center"/>
          </w:tcPr>
          <w:p w14:paraId="17E6C743" w14:textId="036BC248" w:rsidR="00F662AB" w:rsidRDefault="00F662AB" w:rsidP="00F662AB">
            <w:pPr>
              <w:ind w:firstLine="0"/>
              <w:jc w:val="center"/>
            </w:pPr>
            <w:r>
              <w:t>...............</w:t>
            </w:r>
          </w:p>
        </w:tc>
      </w:tr>
    </w:tbl>
    <w:p w14:paraId="73A7E86B" w14:textId="77777777" w:rsidR="00F662AB" w:rsidRDefault="00F662AB" w:rsidP="00F662AB">
      <w:pPr>
        <w:spacing w:line="240" w:lineRule="auto"/>
        <w:ind w:firstLine="0"/>
        <w:jc w:val="center"/>
      </w:pPr>
    </w:p>
    <w:p w14:paraId="0B8C483C" w14:textId="77777777" w:rsidR="00F662AB" w:rsidRDefault="00F662AB" w:rsidP="00F662AB">
      <w:pPr>
        <w:spacing w:line="240" w:lineRule="auto"/>
        <w:ind w:firstLine="0"/>
        <w:jc w:val="center"/>
      </w:pPr>
      <w:r>
        <w:t>Yogyakarta, ........................</w:t>
      </w:r>
    </w:p>
    <w:p w14:paraId="1FBBE6E9" w14:textId="77777777" w:rsidR="00F662AB" w:rsidRDefault="00F662AB" w:rsidP="00F662AB">
      <w:pPr>
        <w:spacing w:line="240" w:lineRule="auto"/>
        <w:ind w:firstLine="0"/>
        <w:jc w:val="center"/>
      </w:pPr>
      <w:r>
        <w:t>Ketua Program Studi Informatika</w:t>
      </w:r>
    </w:p>
    <w:p w14:paraId="06964C91" w14:textId="77777777" w:rsidR="00F662AB" w:rsidRDefault="00F662AB" w:rsidP="00F662AB">
      <w:pPr>
        <w:spacing w:line="240" w:lineRule="auto"/>
        <w:ind w:firstLine="0"/>
        <w:jc w:val="center"/>
      </w:pPr>
    </w:p>
    <w:p w14:paraId="4F041AEF" w14:textId="77777777" w:rsidR="00F662AB" w:rsidRDefault="00F662AB" w:rsidP="00F662AB">
      <w:pPr>
        <w:spacing w:line="240" w:lineRule="auto"/>
        <w:ind w:firstLine="0"/>
        <w:jc w:val="center"/>
      </w:pPr>
    </w:p>
    <w:p w14:paraId="6B8A2EDE" w14:textId="77777777" w:rsidR="00F662AB" w:rsidRDefault="00F662AB" w:rsidP="00F662AB">
      <w:pPr>
        <w:spacing w:line="240" w:lineRule="auto"/>
        <w:ind w:firstLine="0"/>
        <w:jc w:val="center"/>
      </w:pPr>
    </w:p>
    <w:p w14:paraId="2F34F801" w14:textId="77777777" w:rsidR="00F662AB" w:rsidRDefault="00F662AB" w:rsidP="00F662AB">
      <w:pPr>
        <w:spacing w:line="240" w:lineRule="auto"/>
        <w:ind w:firstLine="0"/>
        <w:jc w:val="center"/>
        <w:rPr>
          <w:b/>
          <w:u w:val="single"/>
        </w:rPr>
      </w:pPr>
      <w:r>
        <w:rPr>
          <w:b/>
          <w:u w:val="single"/>
        </w:rPr>
        <w:t>Nama</w:t>
      </w:r>
    </w:p>
    <w:p w14:paraId="1E1B13DC" w14:textId="77777777" w:rsidR="00F662AB" w:rsidRDefault="00F662AB" w:rsidP="00F662AB">
      <w:pPr>
        <w:spacing w:line="240" w:lineRule="auto"/>
        <w:ind w:firstLine="0"/>
        <w:jc w:val="center"/>
      </w:pPr>
      <w:r>
        <w:t>NIK 110909046</w:t>
      </w:r>
    </w:p>
    <w:p w14:paraId="0FD59C11" w14:textId="02C516C0" w:rsidR="00F662AB" w:rsidRDefault="00F662AB" w:rsidP="00F662AB">
      <w:r>
        <w:br w:type="page"/>
      </w:r>
    </w:p>
    <w:p w14:paraId="3B2F28DB" w14:textId="77777777" w:rsidR="00F662AB" w:rsidRDefault="00F662AB" w:rsidP="00F662AB">
      <w:pPr>
        <w:jc w:val="center"/>
        <w:rPr>
          <w:b/>
        </w:rPr>
      </w:pPr>
      <w:r>
        <w:rPr>
          <w:b/>
        </w:rPr>
        <w:lastRenderedPageBreak/>
        <w:t>LEMBAR PERNYATAAN</w:t>
      </w:r>
    </w:p>
    <w:p w14:paraId="1B3F31C0" w14:textId="77777777" w:rsidR="00F662AB" w:rsidRDefault="00F662AB" w:rsidP="00F662AB">
      <w:pPr>
        <w:jc w:val="center"/>
        <w:rPr>
          <w:b/>
        </w:rPr>
      </w:pPr>
    </w:p>
    <w:p w14:paraId="62646492" w14:textId="77777777" w:rsidR="00F662AB" w:rsidRDefault="00F662AB" w:rsidP="00F662AB">
      <w:pPr>
        <w:ind w:firstLine="284"/>
      </w:pPr>
      <w:r>
        <w:t>Yang bertanda tangan di bawah ini, saya</w:t>
      </w:r>
    </w:p>
    <w:p w14:paraId="40731C5E" w14:textId="6809E428" w:rsidR="00F662AB" w:rsidRDefault="00F662AB" w:rsidP="00F662AB">
      <w:pPr>
        <w:tabs>
          <w:tab w:val="left" w:pos="1701"/>
        </w:tabs>
        <w:ind w:firstLine="284"/>
      </w:pPr>
      <w:r>
        <w:t>Nama</w:t>
      </w:r>
      <w:r>
        <w:tab/>
        <w:t xml:space="preserve">: </w:t>
      </w:r>
      <w:r w:rsidR="00787A88">
        <w:t>Pramadika Egamo</w:t>
      </w:r>
    </w:p>
    <w:p w14:paraId="1B140822" w14:textId="3D0CCE13" w:rsidR="00F662AB" w:rsidRDefault="00F662AB" w:rsidP="00F662AB">
      <w:pPr>
        <w:tabs>
          <w:tab w:val="left" w:pos="1701"/>
        </w:tabs>
        <w:ind w:firstLine="284"/>
      </w:pPr>
      <w:r>
        <w:t xml:space="preserve">NPM </w:t>
      </w:r>
      <w:r>
        <w:tab/>
        <w:t xml:space="preserve">: </w:t>
      </w:r>
      <w:r w:rsidR="00787A88">
        <w:t>5200411193</w:t>
      </w:r>
    </w:p>
    <w:p w14:paraId="6A88CCDA" w14:textId="77777777" w:rsidR="00F662AB" w:rsidRDefault="00F662AB" w:rsidP="00F662AB">
      <w:pPr>
        <w:tabs>
          <w:tab w:val="left" w:pos="1701"/>
        </w:tabs>
        <w:ind w:firstLine="284"/>
      </w:pPr>
      <w:r>
        <w:t>Program Studi</w:t>
      </w:r>
      <w:r>
        <w:tab/>
        <w:t>: Informatika</w:t>
      </w:r>
    </w:p>
    <w:p w14:paraId="1D27B27F" w14:textId="77777777" w:rsidR="00F662AB" w:rsidRDefault="00F662AB" w:rsidP="00F662AB">
      <w:pPr>
        <w:tabs>
          <w:tab w:val="left" w:pos="1701"/>
        </w:tabs>
        <w:ind w:firstLine="284"/>
      </w:pPr>
      <w:r>
        <w:t xml:space="preserve">Program </w:t>
      </w:r>
      <w:r>
        <w:tab/>
        <w:t>: Sarjana</w:t>
      </w:r>
    </w:p>
    <w:p w14:paraId="16F769D0" w14:textId="4F80D7C1" w:rsidR="00F662AB" w:rsidRDefault="00F662AB" w:rsidP="00F662AB">
      <w:pPr>
        <w:tabs>
          <w:tab w:val="left" w:pos="1701"/>
        </w:tabs>
        <w:ind w:firstLine="284"/>
      </w:pPr>
      <w:r>
        <w:t>Fakultas</w:t>
      </w:r>
      <w:r>
        <w:tab/>
        <w:t xml:space="preserve">: </w:t>
      </w:r>
      <w:r w:rsidR="00787A88">
        <w:t>Sains &amp; Teknologi</w:t>
      </w:r>
    </w:p>
    <w:p w14:paraId="2CA30277" w14:textId="7AD92B75" w:rsidR="00F662AB" w:rsidRDefault="00F662AB" w:rsidP="00F662AB">
      <w:pPr>
        <w:ind w:firstLine="284"/>
      </w:pPr>
      <w:r>
        <w:t>menyatakan bahwa tugas akhir dengan judul.............................. ini adalah karya ilmiah asli saya dan belum pernah dipublikasikan oleh orang lain, kecuali yang tertulis sebagai acuan dalam naskah ini dan disebutkan dalam daftar pustaka. Apabila di kemudian hari, karya saya disinyalir bukan merupakan karya asli saya, maka saya bersedia menerima konsekuensi apa yang diberikan Program Studi Informatika Fakultas Teknologi Informasi dan Elektro Universitas Teknologi Yogyakarta.</w:t>
      </w:r>
    </w:p>
    <w:p w14:paraId="04A26806" w14:textId="77777777" w:rsidR="00F662AB" w:rsidRDefault="00F662AB" w:rsidP="00F662AB"/>
    <w:p w14:paraId="657D6B05" w14:textId="77777777" w:rsidR="00F662AB" w:rsidRDefault="00F662AB" w:rsidP="00F662AB">
      <w:r>
        <w:t>Demikian surat pernyataan ini saya buat dengan sebenarnya.</w:t>
      </w:r>
    </w:p>
    <w:p w14:paraId="177F8B8A" w14:textId="77777777" w:rsidR="00F662AB" w:rsidRDefault="00F662AB" w:rsidP="00F662AB"/>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0A362EC9" w:rsidR="00D341E2" w:rsidRPr="006F4A7B" w:rsidRDefault="00D341E2" w:rsidP="00D341E2">
      <w:pPr>
        <w:pStyle w:val="BodyTextIndent3"/>
        <w:tabs>
          <w:tab w:val="left" w:pos="6663"/>
        </w:tabs>
        <w:ind w:left="5245" w:firstLine="0"/>
        <w:rPr>
          <w:sz w:val="24"/>
          <w:szCs w:val="24"/>
        </w:rPr>
      </w:pPr>
      <w:r>
        <w:rPr>
          <w:noProof/>
          <w:sz w:val="24"/>
          <w:szCs w:val="24"/>
          <w:lang w:val="id-ID" w:eastAsia="id-ID"/>
        </w:rPr>
        <w:drawing>
          <wp:anchor distT="0" distB="0" distL="114300" distR="114300" simplePos="0" relativeHeight="251672576" behindDoc="1" locked="0" layoutInCell="1" allowOverlap="1" wp14:anchorId="68CEA350" wp14:editId="0A6FCD11">
            <wp:simplePos x="0" y="0"/>
            <wp:positionH relativeFrom="column">
              <wp:posOffset>2684145</wp:posOffset>
            </wp:positionH>
            <wp:positionV relativeFrom="paragraph">
              <wp:posOffset>558800</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Pr>
          <w:sz w:val="23"/>
          <w:szCs w:val="23"/>
          <w:lang w:val="id-ID"/>
        </w:rPr>
        <w:t xml:space="preserve">Pada tanggal </w:t>
      </w:r>
      <w:r>
        <w:rPr>
          <w:sz w:val="23"/>
          <w:szCs w:val="23"/>
          <w:lang w:val="id-ID"/>
        </w:rPr>
        <w:tab/>
        <w:t xml:space="preserve">: 30 </w:t>
      </w:r>
      <w:r w:rsidR="00F662AB">
        <w:rPr>
          <w:sz w:val="23"/>
          <w:szCs w:val="23"/>
        </w:rPr>
        <w:t>Mei</w:t>
      </w:r>
      <w:r>
        <w:rPr>
          <w:sz w:val="23"/>
          <w:szCs w:val="23"/>
          <w:lang w:val="id-ID"/>
        </w:rPr>
        <w:t xml:space="preserve"> </w:t>
      </w:r>
      <w:r w:rsidR="009B2AFA">
        <w:rPr>
          <w:sz w:val="23"/>
          <w:szCs w:val="23"/>
          <w:lang w:val="id-ID"/>
        </w:rPr>
        <w:t>20</w:t>
      </w:r>
      <w:r w:rsidR="00F662AB">
        <w:rPr>
          <w:sz w:val="23"/>
          <w:szCs w:val="23"/>
        </w:rPr>
        <w:t>20</w:t>
      </w:r>
      <w:r>
        <w:rPr>
          <w:sz w:val="23"/>
          <w:szCs w:val="23"/>
          <w:lang w:val="id-ID"/>
        </w:rPr>
        <w:br/>
        <w:t>Yang menyatakan</w:t>
      </w:r>
    </w:p>
    <w:p w14:paraId="3AD66266" w14:textId="16805AFC" w:rsidR="00D341E2" w:rsidRDefault="00D341E2" w:rsidP="00D341E2">
      <w:pPr>
        <w:pStyle w:val="BodyTextIndent3"/>
        <w:ind w:left="5245" w:firstLine="0"/>
        <w:jc w:val="center"/>
        <w:rPr>
          <w:sz w:val="24"/>
          <w:szCs w:val="24"/>
        </w:rPr>
      </w:pPr>
    </w:p>
    <w:p w14:paraId="552F4412" w14:textId="77777777" w:rsidR="00F662AB" w:rsidRDefault="00F662AB" w:rsidP="00D341E2">
      <w:pPr>
        <w:pStyle w:val="BodyTextIndent3"/>
        <w:ind w:left="5245" w:firstLine="0"/>
        <w:jc w:val="center"/>
        <w:rPr>
          <w:sz w:val="24"/>
          <w:szCs w:val="24"/>
        </w:rPr>
      </w:pPr>
    </w:p>
    <w:p w14:paraId="6028E7D0" w14:textId="3B199D9C" w:rsidR="00F662AB" w:rsidRDefault="00787A88" w:rsidP="00F662AB">
      <w:pPr>
        <w:ind w:left="5245" w:firstLine="0"/>
        <w:jc w:val="left"/>
      </w:pPr>
      <w:r>
        <w:t>Pramadika Egamo</w:t>
      </w:r>
    </w:p>
    <w:p w14:paraId="4D89AA16" w14:textId="77777777" w:rsidR="00D341E2" w:rsidRDefault="00D341E2" w:rsidP="00D341E2">
      <w:pPr>
        <w:ind w:left="5245" w:firstLine="0"/>
        <w:rPr>
          <w:szCs w:val="24"/>
        </w:rPr>
      </w:pP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265D312E" w14:textId="5BAD7B28" w:rsidR="00D341E2" w:rsidRPr="00D341E2" w:rsidRDefault="00D341E2" w:rsidP="00836722">
      <w:pPr>
        <w:pStyle w:val="Heading1"/>
        <w:numPr>
          <w:ilvl w:val="0"/>
          <w:numId w:val="0"/>
        </w:numPr>
      </w:pPr>
      <w:bookmarkStart w:id="0" w:name="_Toc37754332"/>
      <w:r w:rsidRPr="00D341E2">
        <w:lastRenderedPageBreak/>
        <w:t>ABSTRAK</w:t>
      </w:r>
      <w:bookmarkEnd w:id="0"/>
    </w:p>
    <w:p w14:paraId="60347F09" w14:textId="77777777" w:rsidR="00D341E2" w:rsidRPr="00791AE7" w:rsidRDefault="00D341E2" w:rsidP="00D341E2">
      <w:pPr>
        <w:jc w:val="center"/>
        <w:rPr>
          <w:b/>
        </w:rPr>
      </w:pPr>
    </w:p>
    <w:p w14:paraId="58FA677E" w14:textId="77777777" w:rsidR="00D341E2" w:rsidRDefault="00D341E2" w:rsidP="00D341E2"/>
    <w:p w14:paraId="196123D8" w14:textId="77777777"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w:t>
      </w:r>
      <w:r>
        <w:rPr>
          <w:rFonts w:cs="Times New Roman"/>
          <w:szCs w:val="24"/>
          <w:lang w:val="en-ID"/>
        </w:rPr>
        <w:t xml:space="preserve"> </w:t>
      </w:r>
      <w:r>
        <w:rPr>
          <w:rFonts w:cs="Times New Roman"/>
          <w:szCs w:val="24"/>
          <w:lang w:val="id-ID"/>
        </w:rPr>
        <w:t>Bali, terus membangun obyek wisata baru guna mendukung rencana dan visi “ Pariwisata</w:t>
      </w:r>
      <w:r>
        <w:rPr>
          <w:rFonts w:cs="Times New Roman"/>
          <w:szCs w:val="24"/>
          <w:lang w:val="en-ID"/>
        </w:rPr>
        <w:t xml:space="preserve"> </w:t>
      </w:r>
      <w:r>
        <w:rPr>
          <w:rFonts w:cs="Times New Roman"/>
          <w:szCs w:val="24"/>
          <w:lang w:val="id-ID"/>
        </w:rPr>
        <w:t>Budaya Sebagai Andalan/ Tulang Punggung Pembangunan Secara Berkelanjutan ”; Salah</w:t>
      </w:r>
      <w:r>
        <w:rPr>
          <w:rFonts w:cs="Times New Roman"/>
          <w:szCs w:val="24"/>
          <w:lang w:val="en-ID"/>
        </w:rPr>
        <w:t xml:space="preserve"> </w:t>
      </w:r>
      <w:r>
        <w:rPr>
          <w:rFonts w:cs="Times New Roman"/>
          <w:szCs w:val="24"/>
          <w:lang w:val="id-ID"/>
        </w:rPr>
        <w:t>satu obyek wisata yang menjadi primadona wisatawan di Kabupaten Gianyar adalah obyek</w:t>
      </w:r>
      <w:r>
        <w:rPr>
          <w:rFonts w:cs="Times New Roman"/>
          <w:szCs w:val="24"/>
          <w:lang w:val="en-ID"/>
        </w:rPr>
        <w:t xml:space="preserve"> </w:t>
      </w:r>
      <w:r>
        <w:rPr>
          <w:rFonts w:cs="Times New Roman"/>
          <w:szCs w:val="24"/>
          <w:lang w:val="id-ID"/>
        </w:rPr>
        <w:t>wisata Taman Safari disamping menyajikan berbagai macam binatang khas Indonesia</w:t>
      </w:r>
      <w:r>
        <w:rPr>
          <w:rFonts w:cs="Times New Roman"/>
          <w:szCs w:val="24"/>
          <w:lang w:val="en-ID"/>
        </w:rPr>
        <w:t xml:space="preserve"> </w:t>
      </w:r>
      <w:r>
        <w:rPr>
          <w:rFonts w:cs="Times New Roman"/>
          <w:szCs w:val="24"/>
          <w:lang w:val="id-ID"/>
        </w:rPr>
        <w:t>maupun luar negeri, juga disuguhkan pemandangan yang unik,</w:t>
      </w:r>
      <w:r>
        <w:rPr>
          <w:rFonts w:cs="Times New Roman"/>
          <w:szCs w:val="24"/>
          <w:lang w:val="en-ID"/>
        </w:rPr>
        <w:t xml:space="preserve"> </w:t>
      </w:r>
      <w:r>
        <w:rPr>
          <w:rFonts w:cs="Times New Roman"/>
          <w:szCs w:val="24"/>
          <w:lang w:val="id-ID"/>
        </w:rPr>
        <w:t>berserta tempat penginapan di</w:t>
      </w:r>
      <w:r>
        <w:rPr>
          <w:rFonts w:cs="Times New Roman"/>
          <w:szCs w:val="24"/>
          <w:lang w:val="en-ID"/>
        </w:rPr>
        <w:t xml:space="preserve"> </w:t>
      </w:r>
      <w:r>
        <w:rPr>
          <w:rFonts w:cs="Times New Roman"/>
          <w:szCs w:val="24"/>
          <w:lang w:val="id-ID"/>
        </w:rPr>
        <w:t>dalamnya. Pemerintah Kabupaten Gianyar telah melakukan promosi melalui media masa</w:t>
      </w:r>
      <w:r>
        <w:rPr>
          <w:rFonts w:cs="Times New Roman"/>
          <w:szCs w:val="24"/>
          <w:lang w:val="en-ID"/>
        </w:rPr>
        <w:t xml:space="preserve"> </w:t>
      </w:r>
      <w:r>
        <w:rPr>
          <w:rFonts w:cs="Times New Roman"/>
          <w:szCs w:val="24"/>
          <w:lang w:val="id-ID"/>
        </w:rPr>
        <w:t>seperti surat kabar dan pamflet. Namun metode tersebut belum cukup untuk</w:t>
      </w:r>
      <w:r>
        <w:rPr>
          <w:rFonts w:cs="Times New Roman"/>
          <w:szCs w:val="24"/>
          <w:lang w:val="en-ID"/>
        </w:rPr>
        <w:t xml:space="preserve"> </w:t>
      </w:r>
      <w:r>
        <w:rPr>
          <w:rFonts w:cs="Times New Roman"/>
          <w:szCs w:val="24"/>
          <w:lang w:val="id-ID"/>
        </w:rPr>
        <w:t>menginformasikan kepariwisataan secara meluas kepada wisatawan Lokal maupun Asing.</w:t>
      </w:r>
      <w:r>
        <w:rPr>
          <w:rFonts w:cs="Times New Roman"/>
          <w:szCs w:val="24"/>
          <w:lang w:val="en-ID"/>
        </w:rPr>
        <w:t xml:space="preserve"> </w:t>
      </w:r>
      <w:r>
        <w:rPr>
          <w:rFonts w:cs="Times New Roman"/>
          <w:szCs w:val="24"/>
          <w:lang w:val="id-ID"/>
        </w:rPr>
        <w:t>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w:t>
      </w:r>
      <w:r>
        <w:rPr>
          <w:rFonts w:cs="Times New Roman"/>
          <w:szCs w:val="24"/>
          <w:lang w:val="en-ID"/>
        </w:rPr>
        <w:t xml:space="preserve"> </w:t>
      </w:r>
      <w:r>
        <w:rPr>
          <w:rFonts w:cs="Times New Roman"/>
          <w:szCs w:val="24"/>
          <w:lang w:val="id-ID"/>
        </w:rPr>
        <w:t>menampilkan gambaran peta wisata Kabupaten Gianyar sehingga lebih menarik dan dapat</w:t>
      </w:r>
      <w:r>
        <w:rPr>
          <w:rFonts w:cs="Times New Roman"/>
          <w:szCs w:val="24"/>
          <w:lang w:val="en-ID"/>
        </w:rPr>
        <w:t xml:space="preserve"> </w:t>
      </w:r>
      <w:r>
        <w:rPr>
          <w:rFonts w:cs="Times New Roman"/>
          <w:szCs w:val="24"/>
          <w:lang w:val="id-ID"/>
        </w:rPr>
        <w:t>dinikmati oleh masyarakat luas. Penyajian informasi dalam bentuk web akan memudahkan</w:t>
      </w:r>
      <w:r>
        <w:rPr>
          <w:rFonts w:cs="Times New Roman"/>
          <w:szCs w:val="24"/>
          <w:lang w:val="en-ID"/>
        </w:rPr>
        <w:t xml:space="preserve"> </w:t>
      </w:r>
      <w:r>
        <w:rPr>
          <w:rFonts w:cs="Times New Roman"/>
          <w:szCs w:val="24"/>
          <w:lang w:val="id-ID"/>
        </w:rPr>
        <w:t>masyarakat untuk mengaksesnya.</w:t>
      </w:r>
      <w:r>
        <w:rPr>
          <w:rFonts w:cs="Times New Roman"/>
          <w:szCs w:val="24"/>
          <w:lang w:val="en-ID"/>
        </w:rPr>
        <w:t xml:space="preserve"> </w:t>
      </w:r>
      <w:r>
        <w:rPr>
          <w:rFonts w:cs="Times New Roman"/>
          <w:szCs w:val="24"/>
          <w:lang w:val="id-ID"/>
        </w:rPr>
        <w:t>Perancangan peta yang ditampilkan dalam sistem ini</w:t>
      </w:r>
      <w:r>
        <w:rPr>
          <w:rFonts w:cs="Times New Roman"/>
          <w:szCs w:val="24"/>
          <w:lang w:val="en-ID"/>
        </w:rPr>
        <w:t xml:space="preserve"> </w:t>
      </w:r>
      <w:r>
        <w:rPr>
          <w:rFonts w:cs="Times New Roman"/>
          <w:szCs w:val="24"/>
          <w:lang w:val="id-ID"/>
        </w:rPr>
        <w:t>menggunakan Google Maps API, perangkat lunak yang digunakan dalam membangun</w:t>
      </w:r>
      <w:r>
        <w:rPr>
          <w:rFonts w:cs="Times New Roman"/>
          <w:szCs w:val="24"/>
          <w:lang w:val="en-ID"/>
        </w:rPr>
        <w:t xml:space="preserve"> </w:t>
      </w:r>
      <w:r>
        <w:rPr>
          <w:rFonts w:cs="Times New Roman"/>
          <w:szCs w:val="24"/>
          <w:lang w:val="id-ID"/>
        </w:rPr>
        <w:t>aplikasi ini adalah PHP (Pear Hypertext Prepocessor) sebagai bahasa pemograman, MySQL</w:t>
      </w:r>
      <w:r>
        <w:rPr>
          <w:rFonts w:cs="Times New Roman"/>
          <w:szCs w:val="24"/>
          <w:lang w:val="en-ID"/>
        </w:rPr>
        <w:t xml:space="preserve"> </w:t>
      </w:r>
      <w:r>
        <w:rPr>
          <w:rFonts w:cs="Times New Roman"/>
          <w:szCs w:val="24"/>
          <w:lang w:val="id-ID"/>
        </w:rPr>
        <w:t>sebagai database server, Macromedia Dreamweaver 8 sebagai penunjang.</w:t>
      </w:r>
      <w:r>
        <w:rPr>
          <w:rFonts w:cs="Times New Roman"/>
          <w:szCs w:val="24"/>
          <w:lang w:val="en-ID"/>
        </w:rPr>
        <w:t xml:space="preserve"> </w:t>
      </w:r>
      <w:r>
        <w:rPr>
          <w:rFonts w:cs="Times New Roman"/>
          <w:szCs w:val="24"/>
          <w:lang w:val="id-ID"/>
        </w:rPr>
        <w:t>Sistem informasi geografis pariwisata Kabupaten Gianyar ini merupakan sistem yang</w:t>
      </w:r>
      <w:r>
        <w:rPr>
          <w:rFonts w:cs="Times New Roman"/>
          <w:szCs w:val="24"/>
          <w:lang w:val="en-ID"/>
        </w:rPr>
        <w:t xml:space="preserve"> </w:t>
      </w:r>
      <w:r>
        <w:rPr>
          <w:rFonts w:cs="Times New Roman"/>
          <w:szCs w:val="24"/>
          <w:lang w:val="id-ID"/>
        </w:rPr>
        <w:t>memberikan informasi kepada masyarakat mengenai lokasi objek wisata yang ada di</w:t>
      </w:r>
      <w:r>
        <w:rPr>
          <w:rFonts w:cs="Times New Roman"/>
          <w:szCs w:val="24"/>
          <w:lang w:val="en-ID"/>
        </w:rPr>
        <w:t xml:space="preserve"> </w:t>
      </w:r>
      <w:r>
        <w:rPr>
          <w:rFonts w:cs="Times New Roman"/>
          <w:szCs w:val="24"/>
          <w:lang w:val="id-ID"/>
        </w:rPr>
        <w:t>Kabupaten Gianyar beserta fasilitas pendukungnya. Informasi yang disajikan pada web ini</w:t>
      </w:r>
      <w:r>
        <w:rPr>
          <w:rFonts w:cs="Times New Roman"/>
          <w:szCs w:val="24"/>
          <w:lang w:val="en-ID"/>
        </w:rPr>
        <w:t xml:space="preserve"> </w:t>
      </w:r>
      <w:r>
        <w:rPr>
          <w:rFonts w:cs="Times New Roman"/>
          <w:szCs w:val="24"/>
          <w:lang w:val="id-ID"/>
        </w:rPr>
        <w:t>meliputi informasi obyek wisata, event, kerajinan, restouran, penginapan</w:t>
      </w:r>
      <w:r>
        <w:rPr>
          <w:rFonts w:cs="Times New Roman"/>
          <w:szCs w:val="24"/>
          <w:lang w:val="en-ID"/>
        </w:rPr>
        <w:t>.</w:t>
      </w:r>
    </w:p>
    <w:p w14:paraId="3EA8CB7E" w14:textId="77777777" w:rsidR="00D341E2" w:rsidRDefault="00D341E2" w:rsidP="00D341E2">
      <w:pPr>
        <w:autoSpaceDE w:val="0"/>
        <w:autoSpaceDN w:val="0"/>
        <w:adjustRightInd w:val="0"/>
        <w:spacing w:line="240" w:lineRule="auto"/>
        <w:rPr>
          <w:rFonts w:cs="Times New Roman"/>
          <w:szCs w:val="24"/>
          <w:lang w:val="en-ID"/>
        </w:rPr>
      </w:pPr>
    </w:p>
    <w:p w14:paraId="6C937930" w14:textId="77777777"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44BFE7C3" w:rsidR="00D341E2" w:rsidRPr="00D341E2" w:rsidRDefault="00D341E2" w:rsidP="00836722">
      <w:pPr>
        <w:pStyle w:val="Heading1"/>
        <w:numPr>
          <w:ilvl w:val="0"/>
          <w:numId w:val="0"/>
        </w:numPr>
      </w:pPr>
      <w:bookmarkStart w:id="1" w:name="_Toc37754333"/>
      <w:r w:rsidRPr="00D341E2">
        <w:lastRenderedPageBreak/>
        <w:t>ABSTRACT</w:t>
      </w:r>
      <w:bookmarkEnd w:id="1"/>
    </w:p>
    <w:p w14:paraId="599934C2" w14:textId="295A98D5" w:rsidR="00D341E2" w:rsidRDefault="00D341E2" w:rsidP="00D341E2">
      <w:pPr>
        <w:autoSpaceDE w:val="0"/>
        <w:autoSpaceDN w:val="0"/>
        <w:adjustRightInd w:val="0"/>
        <w:spacing w:line="240" w:lineRule="auto"/>
        <w:rPr>
          <w:rFonts w:cs="Times New Roman"/>
          <w:szCs w:val="24"/>
          <w:lang w:val="id-ID"/>
        </w:rPr>
      </w:pP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50CD7637" w14:textId="77777777" w:rsidR="00D341E2" w:rsidRDefault="00D341E2" w:rsidP="00D341E2">
      <w:pPr>
        <w:autoSpaceDE w:val="0"/>
        <w:autoSpaceDN w:val="0"/>
        <w:adjustRightInd w:val="0"/>
        <w:spacing w:line="240" w:lineRule="auto"/>
        <w:ind w:firstLine="0"/>
        <w:rPr>
          <w:lang w:val="en"/>
        </w:rPr>
      </w:pPr>
      <w:r>
        <w:rPr>
          <w:lang w:val="en"/>
        </w:rP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14:paraId="753CF405" w14:textId="77777777" w:rsidR="00D341E2" w:rsidRDefault="00D341E2" w:rsidP="00D341E2">
      <w:pPr>
        <w:rPr>
          <w:lang w:val="en"/>
        </w:rPr>
      </w:pPr>
      <w:r>
        <w:rPr>
          <w:lang w:val="en"/>
        </w:rPr>
        <w:br/>
        <w:t>Keywords: Geographic Information System, Tourism, Mapping, lodging</w:t>
      </w: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73E4BC59" w:rsidR="00D341E2" w:rsidRDefault="00D341E2" w:rsidP="00836722">
      <w:pPr>
        <w:pStyle w:val="Heading1"/>
        <w:numPr>
          <w:ilvl w:val="0"/>
          <w:numId w:val="0"/>
        </w:numPr>
      </w:pPr>
      <w:bookmarkStart w:id="2" w:name="_Toc37754334"/>
      <w:r>
        <w:lastRenderedPageBreak/>
        <w:t>KATA PENGANTAR</w:t>
      </w:r>
      <w:bookmarkEnd w:id="2"/>
    </w:p>
    <w:p w14:paraId="6EB92011" w14:textId="13A5DB0E" w:rsidR="00D341E2" w:rsidRDefault="00D341E2" w:rsidP="00D341E2">
      <w:pPr>
        <w:jc w:val="center"/>
        <w:rPr>
          <w:b/>
        </w:rPr>
      </w:pPr>
    </w:p>
    <w:p w14:paraId="4F101B12" w14:textId="77777777" w:rsidR="00D341E2" w:rsidRDefault="00D341E2" w:rsidP="00D341E2">
      <w:pPr>
        <w:jc w:val="center"/>
        <w:rPr>
          <w:b/>
        </w:rPr>
      </w:pPr>
    </w:p>
    <w:p w14:paraId="37EB54C9" w14:textId="14E9E39F" w:rsidR="00D341E2" w:rsidRDefault="00D341E2" w:rsidP="00D341E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Pr>
          <w:rFonts w:cs="Times New Roman"/>
          <w:spacing w:val="-1"/>
          <w:szCs w:val="24"/>
        </w:rPr>
        <w:t xml:space="preserve">Tugas Akhir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Pr="00E83152">
        <w:rPr>
          <w:rFonts w:cs="Times New Roman"/>
          <w:spacing w:val="-1"/>
          <w:szCs w:val="24"/>
        </w:rPr>
        <w:t>Sistem</w:t>
      </w:r>
      <w:r w:rsidRPr="00E83152">
        <w:rPr>
          <w:rFonts w:cs="Times New Roman"/>
          <w:spacing w:val="28"/>
          <w:szCs w:val="24"/>
        </w:rPr>
        <w:t xml:space="preserve"> </w:t>
      </w:r>
      <w:r w:rsidRPr="00E83152">
        <w:rPr>
          <w:rFonts w:cs="Times New Roman"/>
          <w:spacing w:val="-1"/>
          <w:szCs w:val="24"/>
        </w:rPr>
        <w:t>Informasi</w:t>
      </w:r>
      <w:r w:rsidRPr="00E83152">
        <w:rPr>
          <w:rFonts w:cs="Times New Roman"/>
          <w:spacing w:val="29"/>
          <w:szCs w:val="24"/>
        </w:rPr>
        <w:t xml:space="preserve"> </w:t>
      </w:r>
      <w:r w:rsidRPr="00E83152">
        <w:rPr>
          <w:rFonts w:cs="Times New Roman"/>
          <w:spacing w:val="-1"/>
          <w:szCs w:val="24"/>
        </w:rPr>
        <w:t>Geografis</w:t>
      </w:r>
      <w:r w:rsidRPr="00E83152">
        <w:rPr>
          <w:rFonts w:cs="Times New Roman"/>
          <w:spacing w:val="26"/>
          <w:szCs w:val="24"/>
        </w:rPr>
        <w:t xml:space="preserve"> </w:t>
      </w:r>
      <w:r w:rsidRPr="00E83152">
        <w:rPr>
          <w:rFonts w:cs="Times New Roman"/>
          <w:spacing w:val="-1"/>
          <w:szCs w:val="24"/>
        </w:rPr>
        <w:t>Berbasis</w:t>
      </w:r>
      <w:r w:rsidRPr="00E83152">
        <w:rPr>
          <w:rFonts w:cs="Times New Roman"/>
          <w:spacing w:val="34"/>
          <w:szCs w:val="24"/>
        </w:rPr>
        <w:t xml:space="preserve"> </w:t>
      </w:r>
      <w:r w:rsidRPr="00E83152">
        <w:rPr>
          <w:rFonts w:cs="Times New Roman"/>
          <w:spacing w:val="-2"/>
          <w:szCs w:val="24"/>
        </w:rPr>
        <w:t>Web</w:t>
      </w:r>
      <w:r w:rsidRPr="00E83152">
        <w:rPr>
          <w:rFonts w:cs="Times New Roman"/>
          <w:spacing w:val="28"/>
          <w:szCs w:val="24"/>
        </w:rPr>
        <w:t xml:space="preserve"> </w:t>
      </w:r>
      <w:r w:rsidRPr="00E83152">
        <w:rPr>
          <w:rFonts w:cs="Times New Roman"/>
          <w:spacing w:val="-1"/>
          <w:szCs w:val="24"/>
        </w:rPr>
        <w:t>Untuk</w:t>
      </w:r>
      <w:r w:rsidRPr="00E83152">
        <w:rPr>
          <w:rFonts w:cs="Times New Roman"/>
          <w:spacing w:val="28"/>
          <w:szCs w:val="24"/>
        </w:rPr>
        <w:t xml:space="preserve"> </w:t>
      </w:r>
      <w:r w:rsidRPr="00E83152">
        <w:rPr>
          <w:rFonts w:cs="Times New Roman"/>
          <w:spacing w:val="-1"/>
          <w:szCs w:val="24"/>
        </w:rPr>
        <w:t>Pemetaan</w:t>
      </w:r>
      <w:r w:rsidRPr="00E83152">
        <w:rPr>
          <w:rFonts w:cs="Times New Roman"/>
          <w:spacing w:val="30"/>
          <w:szCs w:val="24"/>
        </w:rPr>
        <w:t xml:space="preserve"> </w:t>
      </w:r>
      <w:r w:rsidRPr="00E83152">
        <w:rPr>
          <w:rFonts w:cs="Times New Roman"/>
          <w:szCs w:val="24"/>
        </w:rPr>
        <w:t>Pariwisata</w:t>
      </w:r>
      <w:r w:rsidRPr="00E83152">
        <w:rPr>
          <w:rFonts w:cs="Times New Roman"/>
          <w:spacing w:val="28"/>
          <w:szCs w:val="24"/>
        </w:rPr>
        <w:t xml:space="preserve"> </w:t>
      </w:r>
      <w:r w:rsidRPr="00E83152">
        <w:rPr>
          <w:rFonts w:cs="Times New Roman"/>
          <w:spacing w:val="-1"/>
          <w:szCs w:val="24"/>
        </w:rPr>
        <w:t>Kabupaten</w:t>
      </w:r>
      <w:r w:rsidRPr="00E83152">
        <w:rPr>
          <w:rFonts w:cs="Times New Roman"/>
          <w:spacing w:val="71"/>
          <w:w w:val="101"/>
          <w:szCs w:val="24"/>
        </w:rPr>
        <w:t xml:space="preserve"> </w:t>
      </w:r>
      <w:r w:rsidRPr="00E83152">
        <w:rPr>
          <w:rFonts w:cs="Times New Roman"/>
          <w:spacing w:val="-1"/>
          <w:szCs w:val="24"/>
        </w:rPr>
        <w:t>Gianyar.</w:t>
      </w:r>
    </w:p>
    <w:p w14:paraId="5A20754A" w14:textId="0A094156" w:rsidR="00D341E2" w:rsidRPr="00A803AD" w:rsidRDefault="00D341E2" w:rsidP="00D341E2">
      <w:pPr>
        <w:ind w:left="113" w:right="-11" w:firstLine="547"/>
        <w:rPr>
          <w:rFonts w:cs="Times New Roman"/>
          <w:spacing w:val="-1"/>
          <w:szCs w:val="24"/>
        </w:rPr>
      </w:pPr>
      <w:r w:rsidRPr="00A803AD">
        <w:rPr>
          <w:rFonts w:cs="Times New Roman"/>
          <w:spacing w:val="-1"/>
          <w:szCs w:val="24"/>
        </w:rPr>
        <w:t xml:space="preserve">Penyusunan </w:t>
      </w:r>
      <w:r w:rsidR="00F26515">
        <w:rPr>
          <w:rFonts w:cs="Times New Roman"/>
          <w:spacing w:val="-1"/>
          <w:szCs w:val="24"/>
        </w:rPr>
        <w:t xml:space="preserve">Tugas Akhir  </w:t>
      </w:r>
      <w:r w:rsidRPr="00A803AD">
        <w:rPr>
          <w:rFonts w:cs="Times New Roman"/>
          <w:spacing w:val="-1"/>
          <w:szCs w:val="24"/>
        </w:rPr>
        <w:t xml:space="preserve">diajukan sebagai salah satu syarat untuk memperoleh gelar sarjana pada Program Studi </w:t>
      </w:r>
      <w:r w:rsidR="009B2AFA" w:rsidRPr="00A803AD">
        <w:rPr>
          <w:rFonts w:cs="Times New Roman"/>
          <w:spacing w:val="-1"/>
          <w:szCs w:val="24"/>
        </w:rPr>
        <w:t>Informatika</w:t>
      </w:r>
      <w:r w:rsidRPr="00A803AD">
        <w:rPr>
          <w:rFonts w:cs="Times New Roman"/>
          <w:spacing w:val="-1"/>
          <w:szCs w:val="24"/>
        </w:rPr>
        <w:t xml:space="preserve"> Fakultas Teknologi Informasi </w:t>
      </w:r>
      <w:r w:rsidR="00A803AD" w:rsidRPr="00A803AD">
        <w:rPr>
          <w:rFonts w:cs="Times New Roman"/>
          <w:spacing w:val="-1"/>
          <w:szCs w:val="24"/>
        </w:rPr>
        <w:t xml:space="preserve">dan elektro </w:t>
      </w:r>
      <w:r w:rsidRPr="00A803AD">
        <w:rPr>
          <w:rFonts w:cs="Times New Roman"/>
          <w:spacing w:val="-1"/>
          <w:szCs w:val="24"/>
        </w:rPr>
        <w:t xml:space="preserve">Universitas Teknologi Yogyakarta. </w:t>
      </w: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A803AD">
        <w:rPr>
          <w:rFonts w:cs="Times New Roman"/>
          <w:spacing w:val="-1"/>
          <w:szCs w:val="24"/>
        </w:rPr>
        <w:t xml:space="preserve"> </w:t>
      </w:r>
      <w:r w:rsidRPr="00E83152">
        <w:rPr>
          <w:rFonts w:cs="Times New Roman"/>
          <w:spacing w:val="-1"/>
          <w:szCs w:val="24"/>
        </w:rPr>
        <w:t>ini</w:t>
      </w:r>
      <w:r w:rsidRPr="00A803AD">
        <w:rPr>
          <w:rFonts w:cs="Times New Roman"/>
          <w:spacing w:val="-1"/>
          <w:szCs w:val="24"/>
        </w:rPr>
        <w:t xml:space="preserve"> </w:t>
      </w:r>
      <w:r w:rsidRPr="00E83152">
        <w:rPr>
          <w:rFonts w:cs="Times New Roman"/>
          <w:spacing w:val="-1"/>
          <w:szCs w:val="24"/>
        </w:rPr>
        <w:t>dapat</w:t>
      </w:r>
      <w:r w:rsidRPr="00A803AD">
        <w:rPr>
          <w:rFonts w:cs="Times New Roman"/>
          <w:spacing w:val="-1"/>
          <w:szCs w:val="24"/>
        </w:rPr>
        <w:t xml:space="preserve"> </w:t>
      </w:r>
      <w:r w:rsidRPr="00E83152">
        <w:rPr>
          <w:rFonts w:cs="Times New Roman"/>
          <w:spacing w:val="-1"/>
          <w:szCs w:val="24"/>
        </w:rPr>
        <w:t>diselesaikan</w:t>
      </w:r>
      <w:r w:rsidRPr="00A803AD">
        <w:rPr>
          <w:rFonts w:cs="Times New Roman"/>
          <w:spacing w:val="-1"/>
          <w:szCs w:val="24"/>
        </w:rPr>
        <w:t xml:space="preserve"> tidak </w:t>
      </w:r>
      <w:r w:rsidRPr="00E83152">
        <w:rPr>
          <w:rFonts w:cs="Times New Roman"/>
          <w:spacing w:val="-1"/>
          <w:szCs w:val="24"/>
        </w:rPr>
        <w:t>lepas</w:t>
      </w:r>
      <w:r w:rsidRPr="00A803AD">
        <w:rPr>
          <w:rFonts w:cs="Times New Roman"/>
          <w:spacing w:val="-1"/>
          <w:szCs w:val="24"/>
        </w:rPr>
        <w:t xml:space="preserve"> </w:t>
      </w:r>
      <w:r w:rsidRPr="00E83152">
        <w:rPr>
          <w:rFonts w:cs="Times New Roman"/>
          <w:spacing w:val="-1"/>
          <w:szCs w:val="24"/>
        </w:rPr>
        <w:t>dari</w:t>
      </w:r>
      <w:r w:rsidRPr="00A803AD">
        <w:rPr>
          <w:rFonts w:cs="Times New Roman"/>
          <w:spacing w:val="-1"/>
          <w:szCs w:val="24"/>
        </w:rPr>
        <w:t xml:space="preserve"> </w:t>
      </w:r>
      <w:r w:rsidRPr="00E83152">
        <w:rPr>
          <w:rFonts w:cs="Times New Roman"/>
          <w:spacing w:val="-1"/>
          <w:szCs w:val="24"/>
        </w:rPr>
        <w:t>segala</w:t>
      </w:r>
      <w:r w:rsidRPr="00A803AD">
        <w:rPr>
          <w:rFonts w:cs="Times New Roman"/>
          <w:spacing w:val="-1"/>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65E7FC48"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Rektor Universitas </w:t>
      </w:r>
    </w:p>
    <w:p w14:paraId="6693E76A" w14:textId="08DDC402"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Pr="00E83152">
        <w:rPr>
          <w:rFonts w:cs="Times New Roman"/>
          <w:szCs w:val="24"/>
        </w:rPr>
        <w:t xml:space="preserve"> </w:t>
      </w:r>
      <w:r w:rsidR="00D341E2" w:rsidRPr="00E83152">
        <w:rPr>
          <w:rFonts w:cs="Times New Roman"/>
          <w:szCs w:val="24"/>
        </w:rPr>
        <w:t xml:space="preserve">Dekan Fakultas </w:t>
      </w:r>
    </w:p>
    <w:p w14:paraId="5321CA0A" w14:textId="49C2D380"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Ketua Program Studi </w:t>
      </w:r>
    </w:p>
    <w:p w14:paraId="5250B720" w14:textId="64778518"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Dosen Pembimbing Tugas Akhir</w:t>
      </w:r>
    </w:p>
    <w:p w14:paraId="7D8E2A20" w14:textId="49F729D0" w:rsidR="00D341E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Pejabat dari Instansi (bila ada)</w:t>
      </w:r>
    </w:p>
    <w:p w14:paraId="272779B7" w14:textId="77777777" w:rsidR="0026698C" w:rsidRPr="00E83152" w:rsidRDefault="0026698C" w:rsidP="0026698C">
      <w:pPr>
        <w:widowControl w:val="0"/>
        <w:tabs>
          <w:tab w:val="left" w:pos="815"/>
        </w:tabs>
        <w:ind w:left="814" w:right="-11" w:firstLine="0"/>
        <w:rPr>
          <w:rFonts w:cs="Times New Roman"/>
          <w:szCs w:val="24"/>
        </w:rPr>
      </w:pPr>
    </w:p>
    <w:p w14:paraId="51F31638" w14:textId="4B4B0AB5"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00F26515">
        <w:rPr>
          <w:rFonts w:cs="Times New Roman"/>
          <w:spacing w:val="-1"/>
          <w:szCs w:val="24"/>
        </w:rPr>
        <w:t>Tugas Akhir</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75A84146" w14:textId="77777777" w:rsidR="00D341E2" w:rsidRPr="00126846" w:rsidRDefault="00D341E2" w:rsidP="00D341E2">
      <w:pPr>
        <w:rPr>
          <w:rFonts w:eastAsia="Times New Roman" w:cs="Times New Roman"/>
          <w:szCs w:val="24"/>
        </w:rPr>
      </w:pPr>
    </w:p>
    <w:p w14:paraId="52DD1FF3" w14:textId="267C259F"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Agustus </w:t>
      </w:r>
      <w:r w:rsidR="009B2AFA">
        <w:rPr>
          <w:spacing w:val="-1"/>
          <w:szCs w:val="24"/>
        </w:rPr>
        <w:t>2018</w:t>
      </w:r>
    </w:p>
    <w:p w14:paraId="081FA17F" w14:textId="77777777" w:rsidR="00D341E2" w:rsidRPr="00126846" w:rsidRDefault="00D341E2" w:rsidP="00D341E2">
      <w:pPr>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21E896E0" w:rsidR="00D341E2" w:rsidRDefault="00D341E2" w:rsidP="00D341E2">
      <w:pPr>
        <w:ind w:left="4962" w:firstLine="0"/>
        <w:rPr>
          <w:spacing w:val="-1"/>
          <w:szCs w:val="24"/>
        </w:rPr>
      </w:pPr>
      <w:r w:rsidRPr="00126846">
        <w:rPr>
          <w:spacing w:val="-1"/>
          <w:szCs w:val="24"/>
        </w:rPr>
        <w:t>Penulis</w:t>
      </w:r>
    </w:p>
    <w:p w14:paraId="72F0D6B4" w14:textId="77777777" w:rsidR="003668CD" w:rsidRPr="00050248" w:rsidRDefault="003668CD" w:rsidP="00D341E2">
      <w:pPr>
        <w:ind w:left="4962" w:firstLine="0"/>
      </w:pPr>
    </w:p>
    <w:p w14:paraId="5156D213" w14:textId="77777777" w:rsidR="00063B45" w:rsidRDefault="00063B45" w:rsidP="00063B45">
      <w:pPr>
        <w:pStyle w:val="Heading1"/>
        <w:numPr>
          <w:ilvl w:val="0"/>
          <w:numId w:val="0"/>
        </w:numPr>
      </w:pPr>
      <w:bookmarkStart w:id="3" w:name="_Toc37754335"/>
      <w:r>
        <w:lastRenderedPageBreak/>
        <w:t>DAFTAR ISI</w:t>
      </w:r>
      <w:bookmarkEnd w:id="3"/>
    </w:p>
    <w:p w14:paraId="0AC612EC" w14:textId="25F5F04D"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Cs/>
        </w:rPr>
      </w:sdtEndPr>
      <w:sdtContent>
        <w:p w14:paraId="06DEFB34" w14:textId="1C7F477E" w:rsidR="00CA4221" w:rsidRDefault="00836722">
          <w:pPr>
            <w:pStyle w:val="TOC1"/>
            <w:rPr>
              <w:rFonts w:asciiTheme="minorHAnsi" w:eastAsiaTheme="minorEastAsia" w:hAnsiTheme="minorHAnsi"/>
              <w:b w:val="0"/>
              <w:sz w:val="22"/>
              <w:lang w:val="en-US"/>
            </w:rPr>
          </w:pPr>
          <w:r>
            <w:fldChar w:fldCharType="begin"/>
          </w:r>
          <w:r w:rsidRPr="008D71F9">
            <w:instrText xml:space="preserve"> TOC \o "1-3" \h \z \u </w:instrText>
          </w:r>
          <w:r>
            <w:fldChar w:fldCharType="separate"/>
          </w:r>
          <w:hyperlink w:anchor="_Toc37754332" w:history="1">
            <w:r w:rsidR="00CA4221" w:rsidRPr="00282909">
              <w:rPr>
                <w:rStyle w:val="Hyperlink"/>
              </w:rPr>
              <w:t>ABSTRAK</w:t>
            </w:r>
            <w:r w:rsidR="00CA4221">
              <w:rPr>
                <w:webHidden/>
              </w:rPr>
              <w:tab/>
            </w:r>
            <w:r w:rsidR="00CA4221">
              <w:rPr>
                <w:webHidden/>
              </w:rPr>
              <w:fldChar w:fldCharType="begin"/>
            </w:r>
            <w:r w:rsidR="00CA4221">
              <w:rPr>
                <w:webHidden/>
              </w:rPr>
              <w:instrText xml:space="preserve"> PAGEREF _Toc37754332 \h </w:instrText>
            </w:r>
            <w:r w:rsidR="00CA4221">
              <w:rPr>
                <w:webHidden/>
              </w:rPr>
            </w:r>
            <w:r w:rsidR="00CA4221">
              <w:rPr>
                <w:webHidden/>
              </w:rPr>
              <w:fldChar w:fldCharType="separate"/>
            </w:r>
            <w:r w:rsidR="00CA4221">
              <w:rPr>
                <w:webHidden/>
              </w:rPr>
              <w:t>iv</w:t>
            </w:r>
            <w:r w:rsidR="00CA4221">
              <w:rPr>
                <w:webHidden/>
              </w:rPr>
              <w:fldChar w:fldCharType="end"/>
            </w:r>
          </w:hyperlink>
        </w:p>
        <w:p w14:paraId="3357AE7E" w14:textId="49148F9A" w:rsidR="00CA4221" w:rsidRDefault="00000000">
          <w:pPr>
            <w:pStyle w:val="TOC1"/>
            <w:rPr>
              <w:rFonts w:asciiTheme="minorHAnsi" w:eastAsiaTheme="minorEastAsia" w:hAnsiTheme="minorHAnsi"/>
              <w:b w:val="0"/>
              <w:sz w:val="22"/>
              <w:lang w:val="en-US"/>
            </w:rPr>
          </w:pPr>
          <w:hyperlink w:anchor="_Toc37754333" w:history="1">
            <w:r w:rsidR="00CA4221" w:rsidRPr="00282909">
              <w:rPr>
                <w:rStyle w:val="Hyperlink"/>
              </w:rPr>
              <w:t>ABSTRACT</w:t>
            </w:r>
            <w:r w:rsidR="00CA4221">
              <w:rPr>
                <w:webHidden/>
              </w:rPr>
              <w:tab/>
            </w:r>
            <w:r w:rsidR="00CA4221">
              <w:rPr>
                <w:webHidden/>
              </w:rPr>
              <w:fldChar w:fldCharType="begin"/>
            </w:r>
            <w:r w:rsidR="00CA4221">
              <w:rPr>
                <w:webHidden/>
              </w:rPr>
              <w:instrText xml:space="preserve"> PAGEREF _Toc37754333 \h </w:instrText>
            </w:r>
            <w:r w:rsidR="00CA4221">
              <w:rPr>
                <w:webHidden/>
              </w:rPr>
            </w:r>
            <w:r w:rsidR="00CA4221">
              <w:rPr>
                <w:webHidden/>
              </w:rPr>
              <w:fldChar w:fldCharType="separate"/>
            </w:r>
            <w:r w:rsidR="00CA4221">
              <w:rPr>
                <w:webHidden/>
              </w:rPr>
              <w:t>v</w:t>
            </w:r>
            <w:r w:rsidR="00CA4221">
              <w:rPr>
                <w:webHidden/>
              </w:rPr>
              <w:fldChar w:fldCharType="end"/>
            </w:r>
          </w:hyperlink>
        </w:p>
        <w:p w14:paraId="45CDDEE1" w14:textId="3051C5D1" w:rsidR="00CA4221" w:rsidRDefault="00000000">
          <w:pPr>
            <w:pStyle w:val="TOC1"/>
            <w:rPr>
              <w:rFonts w:asciiTheme="minorHAnsi" w:eastAsiaTheme="minorEastAsia" w:hAnsiTheme="minorHAnsi"/>
              <w:b w:val="0"/>
              <w:sz w:val="22"/>
              <w:lang w:val="en-US"/>
            </w:rPr>
          </w:pPr>
          <w:hyperlink w:anchor="_Toc37754334" w:history="1">
            <w:r w:rsidR="00CA4221" w:rsidRPr="00282909">
              <w:rPr>
                <w:rStyle w:val="Hyperlink"/>
              </w:rPr>
              <w:t>KATA PENGANTAR</w:t>
            </w:r>
            <w:r w:rsidR="00CA4221">
              <w:rPr>
                <w:webHidden/>
              </w:rPr>
              <w:tab/>
            </w:r>
            <w:r w:rsidR="00CA4221">
              <w:rPr>
                <w:webHidden/>
              </w:rPr>
              <w:fldChar w:fldCharType="begin"/>
            </w:r>
            <w:r w:rsidR="00CA4221">
              <w:rPr>
                <w:webHidden/>
              </w:rPr>
              <w:instrText xml:space="preserve"> PAGEREF _Toc37754334 \h </w:instrText>
            </w:r>
            <w:r w:rsidR="00CA4221">
              <w:rPr>
                <w:webHidden/>
              </w:rPr>
            </w:r>
            <w:r w:rsidR="00CA4221">
              <w:rPr>
                <w:webHidden/>
              </w:rPr>
              <w:fldChar w:fldCharType="separate"/>
            </w:r>
            <w:r w:rsidR="00CA4221">
              <w:rPr>
                <w:webHidden/>
              </w:rPr>
              <w:t>vi</w:t>
            </w:r>
            <w:r w:rsidR="00CA4221">
              <w:rPr>
                <w:webHidden/>
              </w:rPr>
              <w:fldChar w:fldCharType="end"/>
            </w:r>
          </w:hyperlink>
        </w:p>
        <w:p w14:paraId="05EC460B" w14:textId="78DDA7EE" w:rsidR="00CA4221" w:rsidRDefault="00000000">
          <w:pPr>
            <w:pStyle w:val="TOC1"/>
            <w:rPr>
              <w:rFonts w:asciiTheme="minorHAnsi" w:eastAsiaTheme="minorEastAsia" w:hAnsiTheme="minorHAnsi"/>
              <w:b w:val="0"/>
              <w:sz w:val="22"/>
              <w:lang w:val="en-US"/>
            </w:rPr>
          </w:pPr>
          <w:hyperlink w:anchor="_Toc37754335" w:history="1">
            <w:r w:rsidR="00CA4221" w:rsidRPr="00282909">
              <w:rPr>
                <w:rStyle w:val="Hyperlink"/>
              </w:rPr>
              <w:t>DAFTAR ISI</w:t>
            </w:r>
            <w:r w:rsidR="00CA4221">
              <w:rPr>
                <w:webHidden/>
              </w:rPr>
              <w:tab/>
            </w:r>
            <w:r w:rsidR="00CA4221">
              <w:rPr>
                <w:webHidden/>
              </w:rPr>
              <w:fldChar w:fldCharType="begin"/>
            </w:r>
            <w:r w:rsidR="00CA4221">
              <w:rPr>
                <w:webHidden/>
              </w:rPr>
              <w:instrText xml:space="preserve"> PAGEREF _Toc37754335 \h </w:instrText>
            </w:r>
            <w:r w:rsidR="00CA4221">
              <w:rPr>
                <w:webHidden/>
              </w:rPr>
            </w:r>
            <w:r w:rsidR="00CA4221">
              <w:rPr>
                <w:webHidden/>
              </w:rPr>
              <w:fldChar w:fldCharType="separate"/>
            </w:r>
            <w:r w:rsidR="00CA4221">
              <w:rPr>
                <w:webHidden/>
              </w:rPr>
              <w:t>vii</w:t>
            </w:r>
            <w:r w:rsidR="00CA4221">
              <w:rPr>
                <w:webHidden/>
              </w:rPr>
              <w:fldChar w:fldCharType="end"/>
            </w:r>
          </w:hyperlink>
        </w:p>
        <w:p w14:paraId="5447C17A" w14:textId="7FA8935E" w:rsidR="00CA4221" w:rsidRDefault="00000000">
          <w:pPr>
            <w:pStyle w:val="TOC1"/>
            <w:rPr>
              <w:rFonts w:asciiTheme="minorHAnsi" w:eastAsiaTheme="minorEastAsia" w:hAnsiTheme="minorHAnsi"/>
              <w:b w:val="0"/>
              <w:sz w:val="22"/>
              <w:lang w:val="en-US"/>
            </w:rPr>
          </w:pPr>
          <w:hyperlink w:anchor="_Toc37754336" w:history="1">
            <w:r w:rsidR="00CA4221" w:rsidRPr="00282909">
              <w:rPr>
                <w:rStyle w:val="Hyperlink"/>
                <w:rFonts w:eastAsia="Georgia"/>
              </w:rPr>
              <w:t>DAFTAR GAMBAR</w:t>
            </w:r>
            <w:r w:rsidR="00CA4221">
              <w:rPr>
                <w:webHidden/>
              </w:rPr>
              <w:tab/>
            </w:r>
            <w:r w:rsidR="00CA4221">
              <w:rPr>
                <w:webHidden/>
              </w:rPr>
              <w:fldChar w:fldCharType="begin"/>
            </w:r>
            <w:r w:rsidR="00CA4221">
              <w:rPr>
                <w:webHidden/>
              </w:rPr>
              <w:instrText xml:space="preserve"> PAGEREF _Toc37754336 \h </w:instrText>
            </w:r>
            <w:r w:rsidR="00CA4221">
              <w:rPr>
                <w:webHidden/>
              </w:rPr>
            </w:r>
            <w:r w:rsidR="00CA4221">
              <w:rPr>
                <w:webHidden/>
              </w:rPr>
              <w:fldChar w:fldCharType="separate"/>
            </w:r>
            <w:r w:rsidR="00CA4221">
              <w:rPr>
                <w:webHidden/>
              </w:rPr>
              <w:t>viii</w:t>
            </w:r>
            <w:r w:rsidR="00CA4221">
              <w:rPr>
                <w:webHidden/>
              </w:rPr>
              <w:fldChar w:fldCharType="end"/>
            </w:r>
          </w:hyperlink>
        </w:p>
        <w:p w14:paraId="5FD648F9" w14:textId="795D422D" w:rsidR="00CA4221" w:rsidRDefault="00000000">
          <w:pPr>
            <w:pStyle w:val="TOC1"/>
            <w:rPr>
              <w:rFonts w:asciiTheme="minorHAnsi" w:eastAsiaTheme="minorEastAsia" w:hAnsiTheme="minorHAnsi"/>
              <w:b w:val="0"/>
              <w:sz w:val="22"/>
              <w:lang w:val="en-US"/>
            </w:rPr>
          </w:pPr>
          <w:hyperlink w:anchor="_Toc37754337" w:history="1">
            <w:r w:rsidR="00CA4221" w:rsidRPr="00282909">
              <w:rPr>
                <w:rStyle w:val="Hyperlink"/>
                <w:rFonts w:eastAsia="Georgia"/>
              </w:rPr>
              <w:t>DAFTAR TABEL</w:t>
            </w:r>
            <w:r w:rsidR="00CA4221">
              <w:rPr>
                <w:webHidden/>
              </w:rPr>
              <w:tab/>
            </w:r>
            <w:r w:rsidR="00CA4221">
              <w:rPr>
                <w:webHidden/>
              </w:rPr>
              <w:fldChar w:fldCharType="begin"/>
            </w:r>
            <w:r w:rsidR="00CA4221">
              <w:rPr>
                <w:webHidden/>
              </w:rPr>
              <w:instrText xml:space="preserve"> PAGEREF _Toc37754337 \h </w:instrText>
            </w:r>
            <w:r w:rsidR="00CA4221">
              <w:rPr>
                <w:webHidden/>
              </w:rPr>
            </w:r>
            <w:r w:rsidR="00CA4221">
              <w:rPr>
                <w:webHidden/>
              </w:rPr>
              <w:fldChar w:fldCharType="separate"/>
            </w:r>
            <w:r w:rsidR="00CA4221">
              <w:rPr>
                <w:webHidden/>
              </w:rPr>
              <w:t>ix</w:t>
            </w:r>
            <w:r w:rsidR="00CA4221">
              <w:rPr>
                <w:webHidden/>
              </w:rPr>
              <w:fldChar w:fldCharType="end"/>
            </w:r>
          </w:hyperlink>
        </w:p>
        <w:p w14:paraId="3ABA68A0" w14:textId="10584B5F" w:rsidR="00CA4221" w:rsidRDefault="00000000">
          <w:pPr>
            <w:pStyle w:val="TOC1"/>
            <w:rPr>
              <w:rFonts w:asciiTheme="minorHAnsi" w:eastAsiaTheme="minorEastAsia" w:hAnsiTheme="minorHAnsi"/>
              <w:b w:val="0"/>
              <w:sz w:val="22"/>
              <w:lang w:val="en-US"/>
            </w:rPr>
          </w:pPr>
          <w:hyperlink w:anchor="_Toc37754338" w:history="1">
            <w:r w:rsidR="00CA4221" w:rsidRPr="00282909">
              <w:rPr>
                <w:rStyle w:val="Hyperlink"/>
              </w:rPr>
              <w:t>BAB I PENDAHULUAN</w:t>
            </w:r>
            <w:r w:rsidR="00CA4221">
              <w:rPr>
                <w:webHidden/>
              </w:rPr>
              <w:tab/>
            </w:r>
            <w:r w:rsidR="00CA4221">
              <w:rPr>
                <w:webHidden/>
              </w:rPr>
              <w:fldChar w:fldCharType="begin"/>
            </w:r>
            <w:r w:rsidR="00CA4221">
              <w:rPr>
                <w:webHidden/>
              </w:rPr>
              <w:instrText xml:space="preserve"> PAGEREF _Toc37754338 \h </w:instrText>
            </w:r>
            <w:r w:rsidR="00CA4221">
              <w:rPr>
                <w:webHidden/>
              </w:rPr>
            </w:r>
            <w:r w:rsidR="00CA4221">
              <w:rPr>
                <w:webHidden/>
              </w:rPr>
              <w:fldChar w:fldCharType="separate"/>
            </w:r>
            <w:r w:rsidR="00CA4221">
              <w:rPr>
                <w:webHidden/>
              </w:rPr>
              <w:t>1</w:t>
            </w:r>
            <w:r w:rsidR="00CA4221">
              <w:rPr>
                <w:webHidden/>
              </w:rPr>
              <w:fldChar w:fldCharType="end"/>
            </w:r>
          </w:hyperlink>
        </w:p>
        <w:p w14:paraId="1C4C98BF" w14:textId="081F5E98" w:rsidR="00CA4221" w:rsidRDefault="00000000">
          <w:pPr>
            <w:pStyle w:val="TOC2"/>
            <w:tabs>
              <w:tab w:val="left" w:pos="660"/>
            </w:tabs>
            <w:rPr>
              <w:rFonts w:asciiTheme="minorHAnsi" w:eastAsiaTheme="minorEastAsia" w:hAnsiTheme="minorHAnsi"/>
              <w:noProof/>
              <w:sz w:val="22"/>
            </w:rPr>
          </w:pPr>
          <w:hyperlink w:anchor="_Toc37754339" w:history="1">
            <w:r w:rsidR="00CA4221" w:rsidRPr="00282909">
              <w:rPr>
                <w:rStyle w:val="Hyperlink"/>
                <w:noProof/>
              </w:rPr>
              <w:t>1.1</w:t>
            </w:r>
            <w:r w:rsidR="00CA4221">
              <w:rPr>
                <w:rFonts w:asciiTheme="minorHAnsi" w:eastAsiaTheme="minorEastAsia" w:hAnsiTheme="minorHAnsi"/>
                <w:noProof/>
                <w:sz w:val="22"/>
              </w:rPr>
              <w:tab/>
            </w:r>
            <w:r w:rsidR="00CA4221" w:rsidRPr="00282909">
              <w:rPr>
                <w:rStyle w:val="Hyperlink"/>
                <w:noProof/>
              </w:rPr>
              <w:t>Latar Belakang</w:t>
            </w:r>
            <w:r w:rsidR="00CA4221">
              <w:rPr>
                <w:noProof/>
                <w:webHidden/>
              </w:rPr>
              <w:tab/>
            </w:r>
            <w:r w:rsidR="00CA4221">
              <w:rPr>
                <w:noProof/>
                <w:webHidden/>
              </w:rPr>
              <w:fldChar w:fldCharType="begin"/>
            </w:r>
            <w:r w:rsidR="00CA4221">
              <w:rPr>
                <w:noProof/>
                <w:webHidden/>
              </w:rPr>
              <w:instrText xml:space="preserve"> PAGEREF _Toc37754339 \h </w:instrText>
            </w:r>
            <w:r w:rsidR="00CA4221">
              <w:rPr>
                <w:noProof/>
                <w:webHidden/>
              </w:rPr>
            </w:r>
            <w:r w:rsidR="00CA4221">
              <w:rPr>
                <w:noProof/>
                <w:webHidden/>
              </w:rPr>
              <w:fldChar w:fldCharType="separate"/>
            </w:r>
            <w:r w:rsidR="00CA4221">
              <w:rPr>
                <w:noProof/>
                <w:webHidden/>
              </w:rPr>
              <w:t>1</w:t>
            </w:r>
            <w:r w:rsidR="00CA4221">
              <w:rPr>
                <w:noProof/>
                <w:webHidden/>
              </w:rPr>
              <w:fldChar w:fldCharType="end"/>
            </w:r>
          </w:hyperlink>
        </w:p>
        <w:p w14:paraId="418C89F7" w14:textId="656D8833" w:rsidR="00CA4221" w:rsidRDefault="00000000">
          <w:pPr>
            <w:pStyle w:val="TOC2"/>
            <w:tabs>
              <w:tab w:val="left" w:pos="660"/>
            </w:tabs>
            <w:rPr>
              <w:rFonts w:asciiTheme="minorHAnsi" w:eastAsiaTheme="minorEastAsia" w:hAnsiTheme="minorHAnsi"/>
              <w:noProof/>
              <w:sz w:val="22"/>
            </w:rPr>
          </w:pPr>
          <w:hyperlink w:anchor="_Toc37754340" w:history="1">
            <w:r w:rsidR="00CA4221" w:rsidRPr="00282909">
              <w:rPr>
                <w:rStyle w:val="Hyperlink"/>
                <w:noProof/>
              </w:rPr>
              <w:t>1.2</w:t>
            </w:r>
            <w:r w:rsidR="00CA4221">
              <w:rPr>
                <w:rFonts w:asciiTheme="minorHAnsi" w:eastAsiaTheme="minorEastAsia" w:hAnsiTheme="minorHAnsi"/>
                <w:noProof/>
                <w:sz w:val="22"/>
              </w:rPr>
              <w:tab/>
            </w:r>
            <w:r w:rsidR="00CA4221" w:rsidRPr="00282909">
              <w:rPr>
                <w:rStyle w:val="Hyperlink"/>
                <w:noProof/>
              </w:rPr>
              <w:t>Rumusan Masalah</w:t>
            </w:r>
            <w:r w:rsidR="00CA4221">
              <w:rPr>
                <w:noProof/>
                <w:webHidden/>
              </w:rPr>
              <w:tab/>
            </w:r>
            <w:r w:rsidR="00CA4221">
              <w:rPr>
                <w:noProof/>
                <w:webHidden/>
              </w:rPr>
              <w:fldChar w:fldCharType="begin"/>
            </w:r>
            <w:r w:rsidR="00CA4221">
              <w:rPr>
                <w:noProof/>
                <w:webHidden/>
              </w:rPr>
              <w:instrText xml:space="preserve"> PAGEREF _Toc37754340 \h </w:instrText>
            </w:r>
            <w:r w:rsidR="00CA4221">
              <w:rPr>
                <w:noProof/>
                <w:webHidden/>
              </w:rPr>
            </w:r>
            <w:r w:rsidR="00CA4221">
              <w:rPr>
                <w:noProof/>
                <w:webHidden/>
              </w:rPr>
              <w:fldChar w:fldCharType="separate"/>
            </w:r>
            <w:r w:rsidR="00CA4221">
              <w:rPr>
                <w:noProof/>
                <w:webHidden/>
              </w:rPr>
              <w:t>2</w:t>
            </w:r>
            <w:r w:rsidR="00CA4221">
              <w:rPr>
                <w:noProof/>
                <w:webHidden/>
              </w:rPr>
              <w:fldChar w:fldCharType="end"/>
            </w:r>
          </w:hyperlink>
        </w:p>
        <w:p w14:paraId="47959382" w14:textId="644D1C3F" w:rsidR="00CA4221" w:rsidRDefault="00000000">
          <w:pPr>
            <w:pStyle w:val="TOC2"/>
            <w:tabs>
              <w:tab w:val="left" w:pos="660"/>
            </w:tabs>
            <w:rPr>
              <w:rFonts w:asciiTheme="minorHAnsi" w:eastAsiaTheme="minorEastAsia" w:hAnsiTheme="minorHAnsi"/>
              <w:noProof/>
              <w:sz w:val="22"/>
            </w:rPr>
          </w:pPr>
          <w:hyperlink w:anchor="_Toc37754341" w:history="1">
            <w:r w:rsidR="00CA4221" w:rsidRPr="00282909">
              <w:rPr>
                <w:rStyle w:val="Hyperlink"/>
                <w:noProof/>
              </w:rPr>
              <w:t>1.3</w:t>
            </w:r>
            <w:r w:rsidR="00CA4221">
              <w:rPr>
                <w:rFonts w:asciiTheme="minorHAnsi" w:eastAsiaTheme="minorEastAsia" w:hAnsiTheme="minorHAnsi"/>
                <w:noProof/>
                <w:sz w:val="22"/>
              </w:rPr>
              <w:tab/>
            </w:r>
            <w:r w:rsidR="00CA4221" w:rsidRPr="00282909">
              <w:rPr>
                <w:rStyle w:val="Hyperlink"/>
                <w:noProof/>
              </w:rPr>
              <w:t>Batasan Masalah</w:t>
            </w:r>
            <w:r w:rsidR="00CA4221">
              <w:rPr>
                <w:noProof/>
                <w:webHidden/>
              </w:rPr>
              <w:tab/>
            </w:r>
            <w:r w:rsidR="00CA4221">
              <w:rPr>
                <w:noProof/>
                <w:webHidden/>
              </w:rPr>
              <w:fldChar w:fldCharType="begin"/>
            </w:r>
            <w:r w:rsidR="00CA4221">
              <w:rPr>
                <w:noProof/>
                <w:webHidden/>
              </w:rPr>
              <w:instrText xml:space="preserve"> PAGEREF _Toc37754341 \h </w:instrText>
            </w:r>
            <w:r w:rsidR="00CA4221">
              <w:rPr>
                <w:noProof/>
                <w:webHidden/>
              </w:rPr>
            </w:r>
            <w:r w:rsidR="00CA4221">
              <w:rPr>
                <w:noProof/>
                <w:webHidden/>
              </w:rPr>
              <w:fldChar w:fldCharType="separate"/>
            </w:r>
            <w:r w:rsidR="00CA4221">
              <w:rPr>
                <w:noProof/>
                <w:webHidden/>
              </w:rPr>
              <w:t>2</w:t>
            </w:r>
            <w:r w:rsidR="00CA4221">
              <w:rPr>
                <w:noProof/>
                <w:webHidden/>
              </w:rPr>
              <w:fldChar w:fldCharType="end"/>
            </w:r>
          </w:hyperlink>
        </w:p>
        <w:p w14:paraId="5048C6B4" w14:textId="590654CB" w:rsidR="00CA4221" w:rsidRDefault="00000000">
          <w:pPr>
            <w:pStyle w:val="TOC2"/>
            <w:tabs>
              <w:tab w:val="left" w:pos="660"/>
            </w:tabs>
            <w:rPr>
              <w:rFonts w:asciiTheme="minorHAnsi" w:eastAsiaTheme="minorEastAsia" w:hAnsiTheme="minorHAnsi"/>
              <w:noProof/>
              <w:sz w:val="22"/>
            </w:rPr>
          </w:pPr>
          <w:hyperlink w:anchor="_Toc37754342" w:history="1">
            <w:r w:rsidR="00CA4221" w:rsidRPr="00282909">
              <w:rPr>
                <w:rStyle w:val="Hyperlink"/>
                <w:noProof/>
              </w:rPr>
              <w:t>1.4</w:t>
            </w:r>
            <w:r w:rsidR="00CA4221">
              <w:rPr>
                <w:rFonts w:asciiTheme="minorHAnsi" w:eastAsiaTheme="minorEastAsia" w:hAnsiTheme="minorHAnsi"/>
                <w:noProof/>
                <w:sz w:val="22"/>
              </w:rPr>
              <w:tab/>
            </w:r>
            <w:r w:rsidR="00CA4221" w:rsidRPr="00282909">
              <w:rPr>
                <w:rStyle w:val="Hyperlink"/>
                <w:noProof/>
              </w:rPr>
              <w:t>Tujuan penelitian</w:t>
            </w:r>
            <w:r w:rsidR="00CA4221">
              <w:rPr>
                <w:noProof/>
                <w:webHidden/>
              </w:rPr>
              <w:tab/>
            </w:r>
            <w:r w:rsidR="00CA4221">
              <w:rPr>
                <w:noProof/>
                <w:webHidden/>
              </w:rPr>
              <w:fldChar w:fldCharType="begin"/>
            </w:r>
            <w:r w:rsidR="00CA4221">
              <w:rPr>
                <w:noProof/>
                <w:webHidden/>
              </w:rPr>
              <w:instrText xml:space="preserve"> PAGEREF _Toc37754342 \h </w:instrText>
            </w:r>
            <w:r w:rsidR="00CA4221">
              <w:rPr>
                <w:noProof/>
                <w:webHidden/>
              </w:rPr>
            </w:r>
            <w:r w:rsidR="00CA4221">
              <w:rPr>
                <w:noProof/>
                <w:webHidden/>
              </w:rPr>
              <w:fldChar w:fldCharType="separate"/>
            </w:r>
            <w:r w:rsidR="00CA4221">
              <w:rPr>
                <w:noProof/>
                <w:webHidden/>
              </w:rPr>
              <w:t>3</w:t>
            </w:r>
            <w:r w:rsidR="00CA4221">
              <w:rPr>
                <w:noProof/>
                <w:webHidden/>
              </w:rPr>
              <w:fldChar w:fldCharType="end"/>
            </w:r>
          </w:hyperlink>
        </w:p>
        <w:p w14:paraId="12FBD77D" w14:textId="005A7EC7" w:rsidR="00CA4221" w:rsidRDefault="00000000">
          <w:pPr>
            <w:pStyle w:val="TOC2"/>
            <w:tabs>
              <w:tab w:val="left" w:pos="660"/>
            </w:tabs>
            <w:rPr>
              <w:rFonts w:asciiTheme="minorHAnsi" w:eastAsiaTheme="minorEastAsia" w:hAnsiTheme="minorHAnsi"/>
              <w:noProof/>
              <w:sz w:val="22"/>
            </w:rPr>
          </w:pPr>
          <w:hyperlink w:anchor="_Toc37754343" w:history="1">
            <w:r w:rsidR="00CA4221" w:rsidRPr="00282909">
              <w:rPr>
                <w:rStyle w:val="Hyperlink"/>
                <w:noProof/>
              </w:rPr>
              <w:t>1.5</w:t>
            </w:r>
            <w:r w:rsidR="00CA4221">
              <w:rPr>
                <w:rFonts w:asciiTheme="minorHAnsi" w:eastAsiaTheme="minorEastAsia" w:hAnsiTheme="minorHAnsi"/>
                <w:noProof/>
                <w:sz w:val="22"/>
              </w:rPr>
              <w:tab/>
            </w:r>
            <w:r w:rsidR="00CA4221" w:rsidRPr="00282909">
              <w:rPr>
                <w:rStyle w:val="Hyperlink"/>
                <w:noProof/>
              </w:rPr>
              <w:t>Manfaat Penelitian</w:t>
            </w:r>
            <w:r w:rsidR="00CA4221">
              <w:rPr>
                <w:noProof/>
                <w:webHidden/>
              </w:rPr>
              <w:tab/>
            </w:r>
            <w:r w:rsidR="00CA4221">
              <w:rPr>
                <w:noProof/>
                <w:webHidden/>
              </w:rPr>
              <w:fldChar w:fldCharType="begin"/>
            </w:r>
            <w:r w:rsidR="00CA4221">
              <w:rPr>
                <w:noProof/>
                <w:webHidden/>
              </w:rPr>
              <w:instrText xml:space="preserve"> PAGEREF _Toc37754343 \h </w:instrText>
            </w:r>
            <w:r w:rsidR="00CA4221">
              <w:rPr>
                <w:noProof/>
                <w:webHidden/>
              </w:rPr>
            </w:r>
            <w:r w:rsidR="00CA4221">
              <w:rPr>
                <w:noProof/>
                <w:webHidden/>
              </w:rPr>
              <w:fldChar w:fldCharType="separate"/>
            </w:r>
            <w:r w:rsidR="00CA4221">
              <w:rPr>
                <w:noProof/>
                <w:webHidden/>
              </w:rPr>
              <w:t>3</w:t>
            </w:r>
            <w:r w:rsidR="00CA4221">
              <w:rPr>
                <w:noProof/>
                <w:webHidden/>
              </w:rPr>
              <w:fldChar w:fldCharType="end"/>
            </w:r>
          </w:hyperlink>
        </w:p>
        <w:p w14:paraId="62867FB2" w14:textId="170A35C5" w:rsidR="00CA4221" w:rsidRDefault="00000000">
          <w:pPr>
            <w:pStyle w:val="TOC2"/>
            <w:tabs>
              <w:tab w:val="left" w:pos="660"/>
            </w:tabs>
            <w:rPr>
              <w:rFonts w:asciiTheme="minorHAnsi" w:eastAsiaTheme="minorEastAsia" w:hAnsiTheme="minorHAnsi"/>
              <w:noProof/>
              <w:sz w:val="22"/>
            </w:rPr>
          </w:pPr>
          <w:hyperlink w:anchor="_Toc37754344" w:history="1">
            <w:r w:rsidR="00CA4221" w:rsidRPr="00282909">
              <w:rPr>
                <w:rStyle w:val="Hyperlink"/>
                <w:noProof/>
              </w:rPr>
              <w:t>1.6</w:t>
            </w:r>
            <w:r w:rsidR="00CA4221">
              <w:rPr>
                <w:rFonts w:asciiTheme="minorHAnsi" w:eastAsiaTheme="minorEastAsia" w:hAnsiTheme="minorHAnsi"/>
                <w:noProof/>
                <w:sz w:val="22"/>
              </w:rPr>
              <w:tab/>
            </w:r>
            <w:r w:rsidR="00CA4221" w:rsidRPr="00282909">
              <w:rPr>
                <w:rStyle w:val="Hyperlink"/>
                <w:noProof/>
              </w:rPr>
              <w:t>Sistematika Penulisan</w:t>
            </w:r>
            <w:r w:rsidR="00CA4221">
              <w:rPr>
                <w:noProof/>
                <w:webHidden/>
              </w:rPr>
              <w:tab/>
            </w:r>
            <w:r w:rsidR="00CA4221">
              <w:rPr>
                <w:noProof/>
                <w:webHidden/>
              </w:rPr>
              <w:fldChar w:fldCharType="begin"/>
            </w:r>
            <w:r w:rsidR="00CA4221">
              <w:rPr>
                <w:noProof/>
                <w:webHidden/>
              </w:rPr>
              <w:instrText xml:space="preserve"> PAGEREF _Toc37754344 \h </w:instrText>
            </w:r>
            <w:r w:rsidR="00CA4221">
              <w:rPr>
                <w:noProof/>
                <w:webHidden/>
              </w:rPr>
            </w:r>
            <w:r w:rsidR="00CA4221">
              <w:rPr>
                <w:noProof/>
                <w:webHidden/>
              </w:rPr>
              <w:fldChar w:fldCharType="separate"/>
            </w:r>
            <w:r w:rsidR="00CA4221">
              <w:rPr>
                <w:noProof/>
                <w:webHidden/>
              </w:rPr>
              <w:t>3</w:t>
            </w:r>
            <w:r w:rsidR="00CA4221">
              <w:rPr>
                <w:noProof/>
                <w:webHidden/>
              </w:rPr>
              <w:fldChar w:fldCharType="end"/>
            </w:r>
          </w:hyperlink>
        </w:p>
        <w:p w14:paraId="5CDDACB9" w14:textId="60E3B0D5" w:rsidR="00CA4221" w:rsidRDefault="00000000">
          <w:pPr>
            <w:pStyle w:val="TOC1"/>
            <w:rPr>
              <w:rFonts w:asciiTheme="minorHAnsi" w:eastAsiaTheme="minorEastAsia" w:hAnsiTheme="minorHAnsi"/>
              <w:b w:val="0"/>
              <w:sz w:val="22"/>
              <w:lang w:val="en-US"/>
            </w:rPr>
          </w:pPr>
          <w:hyperlink w:anchor="_Toc37754345" w:history="1">
            <w:r w:rsidR="00CA4221" w:rsidRPr="00282909">
              <w:rPr>
                <w:rStyle w:val="Hyperlink"/>
              </w:rPr>
              <w:t>BAB II KAJIAN HASIL PENELITIAN DAN LANDASAN TEORI</w:t>
            </w:r>
            <w:r w:rsidR="00CA4221">
              <w:rPr>
                <w:webHidden/>
              </w:rPr>
              <w:tab/>
            </w:r>
            <w:r w:rsidR="00CA4221">
              <w:rPr>
                <w:webHidden/>
              </w:rPr>
              <w:fldChar w:fldCharType="begin"/>
            </w:r>
            <w:r w:rsidR="00CA4221">
              <w:rPr>
                <w:webHidden/>
              </w:rPr>
              <w:instrText xml:space="preserve"> PAGEREF _Toc37754345 \h </w:instrText>
            </w:r>
            <w:r w:rsidR="00CA4221">
              <w:rPr>
                <w:webHidden/>
              </w:rPr>
            </w:r>
            <w:r w:rsidR="00CA4221">
              <w:rPr>
                <w:webHidden/>
              </w:rPr>
              <w:fldChar w:fldCharType="separate"/>
            </w:r>
            <w:r w:rsidR="00CA4221">
              <w:rPr>
                <w:webHidden/>
              </w:rPr>
              <w:t>4</w:t>
            </w:r>
            <w:r w:rsidR="00CA4221">
              <w:rPr>
                <w:webHidden/>
              </w:rPr>
              <w:fldChar w:fldCharType="end"/>
            </w:r>
          </w:hyperlink>
        </w:p>
        <w:p w14:paraId="3F3825F9" w14:textId="753CDF68" w:rsidR="00CA4221" w:rsidRDefault="00000000">
          <w:pPr>
            <w:pStyle w:val="TOC2"/>
            <w:tabs>
              <w:tab w:val="left" w:pos="660"/>
            </w:tabs>
            <w:rPr>
              <w:rFonts w:asciiTheme="minorHAnsi" w:eastAsiaTheme="minorEastAsia" w:hAnsiTheme="minorHAnsi"/>
              <w:noProof/>
              <w:sz w:val="22"/>
            </w:rPr>
          </w:pPr>
          <w:hyperlink w:anchor="_Toc37754346" w:history="1">
            <w:r w:rsidR="00CA4221" w:rsidRPr="00282909">
              <w:rPr>
                <w:rStyle w:val="Hyperlink"/>
                <w:noProof/>
              </w:rPr>
              <w:t>2.1</w:t>
            </w:r>
            <w:r w:rsidR="00CA4221">
              <w:rPr>
                <w:rFonts w:asciiTheme="minorHAnsi" w:eastAsiaTheme="minorEastAsia" w:hAnsiTheme="minorHAnsi"/>
                <w:noProof/>
                <w:sz w:val="22"/>
              </w:rPr>
              <w:tab/>
            </w:r>
            <w:r w:rsidR="00CA4221" w:rsidRPr="00282909">
              <w:rPr>
                <w:rStyle w:val="Hyperlink"/>
                <w:noProof/>
              </w:rPr>
              <w:t>Kajian Hasil Penelitian</w:t>
            </w:r>
            <w:r w:rsidR="00CA4221">
              <w:rPr>
                <w:noProof/>
                <w:webHidden/>
              </w:rPr>
              <w:tab/>
            </w:r>
            <w:r w:rsidR="00CA4221">
              <w:rPr>
                <w:noProof/>
                <w:webHidden/>
              </w:rPr>
              <w:fldChar w:fldCharType="begin"/>
            </w:r>
            <w:r w:rsidR="00CA4221">
              <w:rPr>
                <w:noProof/>
                <w:webHidden/>
              </w:rPr>
              <w:instrText xml:space="preserve"> PAGEREF _Toc37754346 \h </w:instrText>
            </w:r>
            <w:r w:rsidR="00CA4221">
              <w:rPr>
                <w:noProof/>
                <w:webHidden/>
              </w:rPr>
            </w:r>
            <w:r w:rsidR="00CA4221">
              <w:rPr>
                <w:noProof/>
                <w:webHidden/>
              </w:rPr>
              <w:fldChar w:fldCharType="separate"/>
            </w:r>
            <w:r w:rsidR="00CA4221">
              <w:rPr>
                <w:noProof/>
                <w:webHidden/>
              </w:rPr>
              <w:t>4</w:t>
            </w:r>
            <w:r w:rsidR="00CA4221">
              <w:rPr>
                <w:noProof/>
                <w:webHidden/>
              </w:rPr>
              <w:fldChar w:fldCharType="end"/>
            </w:r>
          </w:hyperlink>
        </w:p>
        <w:p w14:paraId="6815A975" w14:textId="5D6C29F0" w:rsidR="00CA4221" w:rsidRDefault="00000000">
          <w:pPr>
            <w:pStyle w:val="TOC2"/>
            <w:tabs>
              <w:tab w:val="left" w:pos="660"/>
            </w:tabs>
            <w:rPr>
              <w:rFonts w:asciiTheme="minorHAnsi" w:eastAsiaTheme="minorEastAsia" w:hAnsiTheme="minorHAnsi"/>
              <w:noProof/>
              <w:sz w:val="22"/>
            </w:rPr>
          </w:pPr>
          <w:hyperlink w:anchor="_Toc37754347" w:history="1">
            <w:r w:rsidR="00CA4221" w:rsidRPr="00282909">
              <w:rPr>
                <w:rStyle w:val="Hyperlink"/>
                <w:noProof/>
              </w:rPr>
              <w:t>2.2</w:t>
            </w:r>
            <w:r w:rsidR="00CA4221">
              <w:rPr>
                <w:rFonts w:asciiTheme="minorHAnsi" w:eastAsiaTheme="minorEastAsia" w:hAnsiTheme="minorHAnsi"/>
                <w:noProof/>
                <w:sz w:val="22"/>
              </w:rPr>
              <w:tab/>
            </w:r>
            <w:r w:rsidR="00CA4221" w:rsidRPr="00282909">
              <w:rPr>
                <w:rStyle w:val="Hyperlink"/>
                <w:noProof/>
              </w:rPr>
              <w:t>Landasan Teori</w:t>
            </w:r>
            <w:r w:rsidR="00CA4221">
              <w:rPr>
                <w:noProof/>
                <w:webHidden/>
              </w:rPr>
              <w:tab/>
            </w:r>
            <w:r w:rsidR="00CA4221">
              <w:rPr>
                <w:noProof/>
                <w:webHidden/>
              </w:rPr>
              <w:fldChar w:fldCharType="begin"/>
            </w:r>
            <w:r w:rsidR="00CA4221">
              <w:rPr>
                <w:noProof/>
                <w:webHidden/>
              </w:rPr>
              <w:instrText xml:space="preserve"> PAGEREF _Toc37754347 \h </w:instrText>
            </w:r>
            <w:r w:rsidR="00CA4221">
              <w:rPr>
                <w:noProof/>
                <w:webHidden/>
              </w:rPr>
            </w:r>
            <w:r w:rsidR="00CA4221">
              <w:rPr>
                <w:noProof/>
                <w:webHidden/>
              </w:rPr>
              <w:fldChar w:fldCharType="separate"/>
            </w:r>
            <w:r w:rsidR="00CA4221">
              <w:rPr>
                <w:noProof/>
                <w:webHidden/>
              </w:rPr>
              <w:t>6</w:t>
            </w:r>
            <w:r w:rsidR="00CA4221">
              <w:rPr>
                <w:noProof/>
                <w:webHidden/>
              </w:rPr>
              <w:fldChar w:fldCharType="end"/>
            </w:r>
          </w:hyperlink>
        </w:p>
        <w:p w14:paraId="2212CBD7" w14:textId="2A7FA8B4" w:rsidR="00CA4221" w:rsidRDefault="00000000">
          <w:pPr>
            <w:pStyle w:val="TOC2"/>
            <w:tabs>
              <w:tab w:val="left" w:pos="880"/>
            </w:tabs>
            <w:rPr>
              <w:rFonts w:asciiTheme="minorHAnsi" w:eastAsiaTheme="minorEastAsia" w:hAnsiTheme="minorHAnsi"/>
              <w:noProof/>
              <w:sz w:val="22"/>
            </w:rPr>
          </w:pPr>
          <w:hyperlink w:anchor="_Toc37754348" w:history="1">
            <w:r w:rsidR="00CA4221" w:rsidRPr="00282909">
              <w:rPr>
                <w:rStyle w:val="Hyperlink"/>
                <w:noProof/>
              </w:rPr>
              <w:t>2.1.1.</w:t>
            </w:r>
            <w:r w:rsidR="00CA4221">
              <w:rPr>
                <w:rFonts w:asciiTheme="minorHAnsi" w:eastAsiaTheme="minorEastAsia" w:hAnsiTheme="minorHAnsi"/>
                <w:noProof/>
                <w:sz w:val="22"/>
              </w:rPr>
              <w:tab/>
            </w:r>
            <w:r w:rsidR="00CA4221" w:rsidRPr="00282909">
              <w:rPr>
                <w:rStyle w:val="Hyperlink"/>
                <w:noProof/>
              </w:rPr>
              <w:t>Sistem</w:t>
            </w:r>
            <w:r w:rsidR="00CA4221">
              <w:rPr>
                <w:noProof/>
                <w:webHidden/>
              </w:rPr>
              <w:tab/>
            </w:r>
            <w:r w:rsidR="00CA4221">
              <w:rPr>
                <w:noProof/>
                <w:webHidden/>
              </w:rPr>
              <w:fldChar w:fldCharType="begin"/>
            </w:r>
            <w:r w:rsidR="00CA4221">
              <w:rPr>
                <w:noProof/>
                <w:webHidden/>
              </w:rPr>
              <w:instrText xml:space="preserve"> PAGEREF _Toc37754348 \h </w:instrText>
            </w:r>
            <w:r w:rsidR="00CA4221">
              <w:rPr>
                <w:noProof/>
                <w:webHidden/>
              </w:rPr>
            </w:r>
            <w:r w:rsidR="00CA4221">
              <w:rPr>
                <w:noProof/>
                <w:webHidden/>
              </w:rPr>
              <w:fldChar w:fldCharType="separate"/>
            </w:r>
            <w:r w:rsidR="00CA4221">
              <w:rPr>
                <w:noProof/>
                <w:webHidden/>
              </w:rPr>
              <w:t>6</w:t>
            </w:r>
            <w:r w:rsidR="00CA4221">
              <w:rPr>
                <w:noProof/>
                <w:webHidden/>
              </w:rPr>
              <w:fldChar w:fldCharType="end"/>
            </w:r>
          </w:hyperlink>
        </w:p>
        <w:p w14:paraId="4622C4E2" w14:textId="713142E6" w:rsidR="00CA4221" w:rsidRDefault="00000000">
          <w:pPr>
            <w:pStyle w:val="TOC2"/>
            <w:tabs>
              <w:tab w:val="left" w:pos="880"/>
            </w:tabs>
            <w:rPr>
              <w:rFonts w:asciiTheme="minorHAnsi" w:eastAsiaTheme="minorEastAsia" w:hAnsiTheme="minorHAnsi"/>
              <w:noProof/>
              <w:sz w:val="22"/>
            </w:rPr>
          </w:pPr>
          <w:hyperlink w:anchor="_Toc37754349" w:history="1">
            <w:r w:rsidR="00CA4221" w:rsidRPr="00282909">
              <w:rPr>
                <w:rStyle w:val="Hyperlink"/>
                <w:noProof/>
              </w:rPr>
              <w:t>2.1.2.</w:t>
            </w:r>
            <w:r w:rsidR="00CA4221">
              <w:rPr>
                <w:rFonts w:asciiTheme="minorHAnsi" w:eastAsiaTheme="minorEastAsia" w:hAnsiTheme="minorHAnsi"/>
                <w:noProof/>
                <w:sz w:val="22"/>
              </w:rPr>
              <w:tab/>
            </w:r>
            <w:r w:rsidR="00CA4221" w:rsidRPr="00282909">
              <w:rPr>
                <w:rStyle w:val="Hyperlink"/>
                <w:noProof/>
              </w:rPr>
              <w:t>Informasi</w:t>
            </w:r>
            <w:r w:rsidR="00CA4221">
              <w:rPr>
                <w:noProof/>
                <w:webHidden/>
              </w:rPr>
              <w:tab/>
            </w:r>
            <w:r w:rsidR="00CA4221">
              <w:rPr>
                <w:noProof/>
                <w:webHidden/>
              </w:rPr>
              <w:fldChar w:fldCharType="begin"/>
            </w:r>
            <w:r w:rsidR="00CA4221">
              <w:rPr>
                <w:noProof/>
                <w:webHidden/>
              </w:rPr>
              <w:instrText xml:space="preserve"> PAGEREF _Toc37754349 \h </w:instrText>
            </w:r>
            <w:r w:rsidR="00CA4221">
              <w:rPr>
                <w:noProof/>
                <w:webHidden/>
              </w:rPr>
            </w:r>
            <w:r w:rsidR="00CA4221">
              <w:rPr>
                <w:noProof/>
                <w:webHidden/>
              </w:rPr>
              <w:fldChar w:fldCharType="separate"/>
            </w:r>
            <w:r w:rsidR="00CA4221">
              <w:rPr>
                <w:noProof/>
                <w:webHidden/>
              </w:rPr>
              <w:t>6</w:t>
            </w:r>
            <w:r w:rsidR="00CA4221">
              <w:rPr>
                <w:noProof/>
                <w:webHidden/>
              </w:rPr>
              <w:fldChar w:fldCharType="end"/>
            </w:r>
          </w:hyperlink>
        </w:p>
        <w:p w14:paraId="3EE7DA68" w14:textId="0C5F8C2B" w:rsidR="00CA4221" w:rsidRDefault="00000000">
          <w:pPr>
            <w:pStyle w:val="TOC2"/>
            <w:tabs>
              <w:tab w:val="left" w:pos="880"/>
            </w:tabs>
            <w:rPr>
              <w:rFonts w:asciiTheme="minorHAnsi" w:eastAsiaTheme="minorEastAsia" w:hAnsiTheme="minorHAnsi"/>
              <w:noProof/>
              <w:sz w:val="22"/>
            </w:rPr>
          </w:pPr>
          <w:hyperlink w:anchor="_Toc37754350" w:history="1">
            <w:r w:rsidR="00CA4221" w:rsidRPr="00282909">
              <w:rPr>
                <w:rStyle w:val="Hyperlink"/>
                <w:noProof/>
              </w:rPr>
              <w:t>2.1.3.</w:t>
            </w:r>
            <w:r w:rsidR="00CA4221">
              <w:rPr>
                <w:rFonts w:asciiTheme="minorHAnsi" w:eastAsiaTheme="minorEastAsia" w:hAnsiTheme="minorHAnsi"/>
                <w:noProof/>
                <w:sz w:val="22"/>
              </w:rPr>
              <w:tab/>
            </w:r>
            <w:r w:rsidR="00CA4221" w:rsidRPr="00282909">
              <w:rPr>
                <w:rStyle w:val="Hyperlink"/>
                <w:noProof/>
              </w:rPr>
              <w:t>Website</w:t>
            </w:r>
            <w:r w:rsidR="00CA4221">
              <w:rPr>
                <w:noProof/>
                <w:webHidden/>
              </w:rPr>
              <w:tab/>
            </w:r>
            <w:r w:rsidR="00CA4221">
              <w:rPr>
                <w:noProof/>
                <w:webHidden/>
              </w:rPr>
              <w:fldChar w:fldCharType="begin"/>
            </w:r>
            <w:r w:rsidR="00CA4221">
              <w:rPr>
                <w:noProof/>
                <w:webHidden/>
              </w:rPr>
              <w:instrText xml:space="preserve"> PAGEREF _Toc37754350 \h </w:instrText>
            </w:r>
            <w:r w:rsidR="00CA4221">
              <w:rPr>
                <w:noProof/>
                <w:webHidden/>
              </w:rPr>
            </w:r>
            <w:r w:rsidR="00CA4221">
              <w:rPr>
                <w:noProof/>
                <w:webHidden/>
              </w:rPr>
              <w:fldChar w:fldCharType="separate"/>
            </w:r>
            <w:r w:rsidR="00CA4221">
              <w:rPr>
                <w:noProof/>
                <w:webHidden/>
              </w:rPr>
              <w:t>7</w:t>
            </w:r>
            <w:r w:rsidR="00CA4221">
              <w:rPr>
                <w:noProof/>
                <w:webHidden/>
              </w:rPr>
              <w:fldChar w:fldCharType="end"/>
            </w:r>
          </w:hyperlink>
        </w:p>
        <w:p w14:paraId="5FB2AC7C" w14:textId="5ACB6FF9" w:rsidR="00CA4221" w:rsidRDefault="00000000">
          <w:pPr>
            <w:pStyle w:val="TOC2"/>
            <w:tabs>
              <w:tab w:val="left" w:pos="880"/>
            </w:tabs>
            <w:rPr>
              <w:rFonts w:asciiTheme="minorHAnsi" w:eastAsiaTheme="minorEastAsia" w:hAnsiTheme="minorHAnsi"/>
              <w:noProof/>
              <w:sz w:val="22"/>
            </w:rPr>
          </w:pPr>
          <w:hyperlink w:anchor="_Toc37754351" w:history="1">
            <w:r w:rsidR="00CA4221" w:rsidRPr="00282909">
              <w:rPr>
                <w:rStyle w:val="Hyperlink"/>
                <w:noProof/>
              </w:rPr>
              <w:t>2.1.4.</w:t>
            </w:r>
            <w:r w:rsidR="00CA4221">
              <w:rPr>
                <w:rFonts w:asciiTheme="minorHAnsi" w:eastAsiaTheme="minorEastAsia" w:hAnsiTheme="minorHAnsi"/>
                <w:noProof/>
                <w:sz w:val="22"/>
              </w:rPr>
              <w:tab/>
            </w:r>
            <w:r w:rsidR="00CA4221" w:rsidRPr="00282909">
              <w:rPr>
                <w:rStyle w:val="Hyperlink"/>
                <w:noProof/>
              </w:rPr>
              <w:t>Databases</w:t>
            </w:r>
            <w:r w:rsidR="00CA4221">
              <w:rPr>
                <w:noProof/>
                <w:webHidden/>
              </w:rPr>
              <w:tab/>
            </w:r>
            <w:r w:rsidR="00CA4221">
              <w:rPr>
                <w:noProof/>
                <w:webHidden/>
              </w:rPr>
              <w:fldChar w:fldCharType="begin"/>
            </w:r>
            <w:r w:rsidR="00CA4221">
              <w:rPr>
                <w:noProof/>
                <w:webHidden/>
              </w:rPr>
              <w:instrText xml:space="preserve"> PAGEREF _Toc37754351 \h </w:instrText>
            </w:r>
            <w:r w:rsidR="00CA4221">
              <w:rPr>
                <w:noProof/>
                <w:webHidden/>
              </w:rPr>
            </w:r>
            <w:r w:rsidR="00CA4221">
              <w:rPr>
                <w:noProof/>
                <w:webHidden/>
              </w:rPr>
              <w:fldChar w:fldCharType="separate"/>
            </w:r>
            <w:r w:rsidR="00CA4221">
              <w:rPr>
                <w:noProof/>
                <w:webHidden/>
              </w:rPr>
              <w:t>7</w:t>
            </w:r>
            <w:r w:rsidR="00CA4221">
              <w:rPr>
                <w:noProof/>
                <w:webHidden/>
              </w:rPr>
              <w:fldChar w:fldCharType="end"/>
            </w:r>
          </w:hyperlink>
        </w:p>
        <w:p w14:paraId="648FEFAE" w14:textId="2B510E54" w:rsidR="00CA4221" w:rsidRDefault="00000000">
          <w:pPr>
            <w:pStyle w:val="TOC2"/>
            <w:tabs>
              <w:tab w:val="left" w:pos="880"/>
            </w:tabs>
            <w:rPr>
              <w:rFonts w:asciiTheme="minorHAnsi" w:eastAsiaTheme="minorEastAsia" w:hAnsiTheme="minorHAnsi"/>
              <w:noProof/>
              <w:sz w:val="22"/>
            </w:rPr>
          </w:pPr>
          <w:hyperlink w:anchor="_Toc37754352" w:history="1">
            <w:r w:rsidR="00CA4221" w:rsidRPr="00282909">
              <w:rPr>
                <w:rStyle w:val="Hyperlink"/>
                <w:noProof/>
              </w:rPr>
              <w:t>2.1.5.</w:t>
            </w:r>
            <w:r w:rsidR="00CA4221">
              <w:rPr>
                <w:rFonts w:asciiTheme="minorHAnsi" w:eastAsiaTheme="minorEastAsia" w:hAnsiTheme="minorHAnsi"/>
                <w:noProof/>
                <w:sz w:val="22"/>
              </w:rPr>
              <w:tab/>
            </w:r>
            <w:r w:rsidR="00CA4221" w:rsidRPr="00282909">
              <w:rPr>
                <w:rStyle w:val="Hyperlink"/>
                <w:noProof/>
              </w:rPr>
              <w:t>Google Maps</w:t>
            </w:r>
            <w:r w:rsidR="00CA4221">
              <w:rPr>
                <w:noProof/>
                <w:webHidden/>
              </w:rPr>
              <w:tab/>
            </w:r>
            <w:r w:rsidR="00CA4221">
              <w:rPr>
                <w:noProof/>
                <w:webHidden/>
              </w:rPr>
              <w:fldChar w:fldCharType="begin"/>
            </w:r>
            <w:r w:rsidR="00CA4221">
              <w:rPr>
                <w:noProof/>
                <w:webHidden/>
              </w:rPr>
              <w:instrText xml:space="preserve"> PAGEREF _Toc37754352 \h </w:instrText>
            </w:r>
            <w:r w:rsidR="00CA4221">
              <w:rPr>
                <w:noProof/>
                <w:webHidden/>
              </w:rPr>
            </w:r>
            <w:r w:rsidR="00CA4221">
              <w:rPr>
                <w:noProof/>
                <w:webHidden/>
              </w:rPr>
              <w:fldChar w:fldCharType="separate"/>
            </w:r>
            <w:r w:rsidR="00CA4221">
              <w:rPr>
                <w:noProof/>
                <w:webHidden/>
              </w:rPr>
              <w:t>7</w:t>
            </w:r>
            <w:r w:rsidR="00CA4221">
              <w:rPr>
                <w:noProof/>
                <w:webHidden/>
              </w:rPr>
              <w:fldChar w:fldCharType="end"/>
            </w:r>
          </w:hyperlink>
        </w:p>
        <w:p w14:paraId="00EACFDD" w14:textId="657BC5F3" w:rsidR="00CA4221" w:rsidRDefault="00000000">
          <w:pPr>
            <w:pStyle w:val="TOC2"/>
            <w:tabs>
              <w:tab w:val="left" w:pos="880"/>
            </w:tabs>
            <w:rPr>
              <w:rFonts w:asciiTheme="minorHAnsi" w:eastAsiaTheme="minorEastAsia" w:hAnsiTheme="minorHAnsi"/>
              <w:noProof/>
              <w:sz w:val="22"/>
            </w:rPr>
          </w:pPr>
          <w:hyperlink w:anchor="_Toc37754353" w:history="1">
            <w:r w:rsidR="00CA4221" w:rsidRPr="00282909">
              <w:rPr>
                <w:rStyle w:val="Hyperlink"/>
                <w:noProof/>
              </w:rPr>
              <w:t>2.1.6.</w:t>
            </w:r>
            <w:r w:rsidR="00CA4221">
              <w:rPr>
                <w:rFonts w:asciiTheme="minorHAnsi" w:eastAsiaTheme="minorEastAsia" w:hAnsiTheme="minorHAnsi"/>
                <w:noProof/>
                <w:sz w:val="22"/>
              </w:rPr>
              <w:tab/>
            </w:r>
            <w:r w:rsidR="00CA4221" w:rsidRPr="00282909">
              <w:rPr>
                <w:rStyle w:val="Hyperlink"/>
                <w:noProof/>
              </w:rPr>
              <w:t>Entity Relationship Diagram (ERD)</w:t>
            </w:r>
            <w:r w:rsidR="00CA4221">
              <w:rPr>
                <w:noProof/>
                <w:webHidden/>
              </w:rPr>
              <w:tab/>
            </w:r>
            <w:r w:rsidR="00CA4221">
              <w:rPr>
                <w:noProof/>
                <w:webHidden/>
              </w:rPr>
              <w:fldChar w:fldCharType="begin"/>
            </w:r>
            <w:r w:rsidR="00CA4221">
              <w:rPr>
                <w:noProof/>
                <w:webHidden/>
              </w:rPr>
              <w:instrText xml:space="preserve"> PAGEREF _Toc37754353 \h </w:instrText>
            </w:r>
            <w:r w:rsidR="00CA4221">
              <w:rPr>
                <w:noProof/>
                <w:webHidden/>
              </w:rPr>
            </w:r>
            <w:r w:rsidR="00CA4221">
              <w:rPr>
                <w:noProof/>
                <w:webHidden/>
              </w:rPr>
              <w:fldChar w:fldCharType="separate"/>
            </w:r>
            <w:r w:rsidR="00CA4221">
              <w:rPr>
                <w:noProof/>
                <w:webHidden/>
              </w:rPr>
              <w:t>8</w:t>
            </w:r>
            <w:r w:rsidR="00CA4221">
              <w:rPr>
                <w:noProof/>
                <w:webHidden/>
              </w:rPr>
              <w:fldChar w:fldCharType="end"/>
            </w:r>
          </w:hyperlink>
        </w:p>
        <w:p w14:paraId="4B35091B" w14:textId="1BA60A6C" w:rsidR="00CA4221" w:rsidRDefault="00000000">
          <w:pPr>
            <w:pStyle w:val="TOC2"/>
            <w:tabs>
              <w:tab w:val="left" w:pos="880"/>
            </w:tabs>
            <w:rPr>
              <w:rFonts w:asciiTheme="minorHAnsi" w:eastAsiaTheme="minorEastAsia" w:hAnsiTheme="minorHAnsi"/>
              <w:noProof/>
              <w:sz w:val="22"/>
            </w:rPr>
          </w:pPr>
          <w:hyperlink w:anchor="_Toc37754354" w:history="1">
            <w:r w:rsidR="00CA4221" w:rsidRPr="00282909">
              <w:rPr>
                <w:rStyle w:val="Hyperlink"/>
                <w:noProof/>
              </w:rPr>
              <w:t>2.1.7.</w:t>
            </w:r>
            <w:r w:rsidR="00CA4221">
              <w:rPr>
                <w:rFonts w:asciiTheme="minorHAnsi" w:eastAsiaTheme="minorEastAsia" w:hAnsiTheme="minorHAnsi"/>
                <w:noProof/>
                <w:sz w:val="22"/>
              </w:rPr>
              <w:tab/>
            </w:r>
            <w:r w:rsidR="00CA4221" w:rsidRPr="00282909">
              <w:rPr>
                <w:rStyle w:val="Hyperlink"/>
                <w:noProof/>
              </w:rPr>
              <w:t>Data Flow Diagram (DFD)</w:t>
            </w:r>
            <w:r w:rsidR="00CA4221">
              <w:rPr>
                <w:noProof/>
                <w:webHidden/>
              </w:rPr>
              <w:tab/>
            </w:r>
            <w:r w:rsidR="00CA4221">
              <w:rPr>
                <w:noProof/>
                <w:webHidden/>
              </w:rPr>
              <w:fldChar w:fldCharType="begin"/>
            </w:r>
            <w:r w:rsidR="00CA4221">
              <w:rPr>
                <w:noProof/>
                <w:webHidden/>
              </w:rPr>
              <w:instrText xml:space="preserve"> PAGEREF _Toc37754354 \h </w:instrText>
            </w:r>
            <w:r w:rsidR="00CA4221">
              <w:rPr>
                <w:noProof/>
                <w:webHidden/>
              </w:rPr>
            </w:r>
            <w:r w:rsidR="00CA4221">
              <w:rPr>
                <w:noProof/>
                <w:webHidden/>
              </w:rPr>
              <w:fldChar w:fldCharType="separate"/>
            </w:r>
            <w:r w:rsidR="00CA4221">
              <w:rPr>
                <w:noProof/>
                <w:webHidden/>
              </w:rPr>
              <w:t>9</w:t>
            </w:r>
            <w:r w:rsidR="00CA4221">
              <w:rPr>
                <w:noProof/>
                <w:webHidden/>
              </w:rPr>
              <w:fldChar w:fldCharType="end"/>
            </w:r>
          </w:hyperlink>
        </w:p>
        <w:p w14:paraId="4CAB3703" w14:textId="5EBEF17A" w:rsidR="00CA4221" w:rsidRDefault="00000000">
          <w:pPr>
            <w:pStyle w:val="TOC1"/>
            <w:rPr>
              <w:rFonts w:asciiTheme="minorHAnsi" w:eastAsiaTheme="minorEastAsia" w:hAnsiTheme="minorHAnsi"/>
              <w:b w:val="0"/>
              <w:sz w:val="22"/>
              <w:lang w:val="en-US"/>
            </w:rPr>
          </w:pPr>
          <w:hyperlink w:anchor="_Toc37754355" w:history="1">
            <w:r w:rsidR="00CA4221" w:rsidRPr="00282909">
              <w:rPr>
                <w:rStyle w:val="Hyperlink"/>
                <w:spacing w:val="-1"/>
                <w:lang w:val="id-ID"/>
              </w:rPr>
              <w:t>BAB III METOD</w:t>
            </w:r>
            <w:r w:rsidR="00CA4221" w:rsidRPr="00282909">
              <w:rPr>
                <w:rStyle w:val="Hyperlink"/>
                <w:spacing w:val="-1"/>
              </w:rPr>
              <w:t xml:space="preserve">E </w:t>
            </w:r>
            <w:r w:rsidR="00CA4221" w:rsidRPr="00282909">
              <w:rPr>
                <w:rStyle w:val="Hyperlink"/>
                <w:spacing w:val="-1"/>
                <w:lang w:val="id-ID"/>
              </w:rPr>
              <w:t>PENELITIAN</w:t>
            </w:r>
            <w:r w:rsidR="00CA4221">
              <w:rPr>
                <w:webHidden/>
              </w:rPr>
              <w:tab/>
            </w:r>
            <w:r w:rsidR="00CA4221">
              <w:rPr>
                <w:webHidden/>
              </w:rPr>
              <w:fldChar w:fldCharType="begin"/>
            </w:r>
            <w:r w:rsidR="00CA4221">
              <w:rPr>
                <w:webHidden/>
              </w:rPr>
              <w:instrText xml:space="preserve"> PAGEREF _Toc37754355 \h </w:instrText>
            </w:r>
            <w:r w:rsidR="00CA4221">
              <w:rPr>
                <w:webHidden/>
              </w:rPr>
            </w:r>
            <w:r w:rsidR="00CA4221">
              <w:rPr>
                <w:webHidden/>
              </w:rPr>
              <w:fldChar w:fldCharType="separate"/>
            </w:r>
            <w:r w:rsidR="00CA4221">
              <w:rPr>
                <w:webHidden/>
              </w:rPr>
              <w:t>10</w:t>
            </w:r>
            <w:r w:rsidR="00CA4221">
              <w:rPr>
                <w:webHidden/>
              </w:rPr>
              <w:fldChar w:fldCharType="end"/>
            </w:r>
          </w:hyperlink>
        </w:p>
        <w:p w14:paraId="5F6A4A1A" w14:textId="55D2F70C" w:rsidR="00CA4221" w:rsidRDefault="00000000">
          <w:pPr>
            <w:pStyle w:val="TOC1"/>
            <w:rPr>
              <w:rFonts w:asciiTheme="minorHAnsi" w:eastAsiaTheme="minorEastAsia" w:hAnsiTheme="minorHAnsi"/>
              <w:b w:val="0"/>
              <w:sz w:val="22"/>
              <w:lang w:val="en-US"/>
            </w:rPr>
          </w:pPr>
          <w:hyperlink w:anchor="_Toc37754356" w:history="1">
            <w:r w:rsidR="00CA4221" w:rsidRPr="00282909">
              <w:rPr>
                <w:rStyle w:val="Hyperlink"/>
              </w:rPr>
              <w:t>BAB IV ANALISIS DAN PERANCANGAN SISTEM</w:t>
            </w:r>
            <w:r w:rsidR="00CA4221">
              <w:rPr>
                <w:webHidden/>
              </w:rPr>
              <w:tab/>
            </w:r>
            <w:r w:rsidR="00CA4221">
              <w:rPr>
                <w:webHidden/>
              </w:rPr>
              <w:fldChar w:fldCharType="begin"/>
            </w:r>
            <w:r w:rsidR="00CA4221">
              <w:rPr>
                <w:webHidden/>
              </w:rPr>
              <w:instrText xml:space="preserve"> PAGEREF _Toc37754356 \h </w:instrText>
            </w:r>
            <w:r w:rsidR="00CA4221">
              <w:rPr>
                <w:webHidden/>
              </w:rPr>
            </w:r>
            <w:r w:rsidR="00CA4221">
              <w:rPr>
                <w:webHidden/>
              </w:rPr>
              <w:fldChar w:fldCharType="separate"/>
            </w:r>
            <w:r w:rsidR="00CA4221">
              <w:rPr>
                <w:webHidden/>
              </w:rPr>
              <w:t>12</w:t>
            </w:r>
            <w:r w:rsidR="00CA4221">
              <w:rPr>
                <w:webHidden/>
              </w:rPr>
              <w:fldChar w:fldCharType="end"/>
            </w:r>
          </w:hyperlink>
        </w:p>
        <w:p w14:paraId="0BA9A363" w14:textId="026CB940" w:rsidR="00CA4221" w:rsidRDefault="00000000">
          <w:pPr>
            <w:pStyle w:val="TOC2"/>
            <w:tabs>
              <w:tab w:val="left" w:pos="660"/>
            </w:tabs>
            <w:rPr>
              <w:rFonts w:asciiTheme="minorHAnsi" w:eastAsiaTheme="minorEastAsia" w:hAnsiTheme="minorHAnsi"/>
              <w:noProof/>
              <w:sz w:val="22"/>
            </w:rPr>
          </w:pPr>
          <w:hyperlink w:anchor="_Toc37754357" w:history="1">
            <w:r w:rsidR="00CA4221" w:rsidRPr="00282909">
              <w:rPr>
                <w:rStyle w:val="Hyperlink"/>
                <w:noProof/>
                <w:lang w:val="en-ID"/>
              </w:rPr>
              <w:t>4.1</w:t>
            </w:r>
            <w:r w:rsidR="00CA4221">
              <w:rPr>
                <w:rFonts w:asciiTheme="minorHAnsi" w:eastAsiaTheme="minorEastAsia" w:hAnsiTheme="minorHAnsi"/>
                <w:noProof/>
                <w:sz w:val="22"/>
              </w:rPr>
              <w:tab/>
            </w:r>
            <w:r w:rsidR="00CA4221" w:rsidRPr="00282909">
              <w:rPr>
                <w:rStyle w:val="Hyperlink"/>
                <w:noProof/>
                <w:lang w:val="en-ID"/>
              </w:rPr>
              <w:t>Analisis Sistem</w:t>
            </w:r>
            <w:r w:rsidR="00CA4221">
              <w:rPr>
                <w:noProof/>
                <w:webHidden/>
              </w:rPr>
              <w:tab/>
            </w:r>
            <w:r w:rsidR="00CA4221">
              <w:rPr>
                <w:noProof/>
                <w:webHidden/>
              </w:rPr>
              <w:fldChar w:fldCharType="begin"/>
            </w:r>
            <w:r w:rsidR="00CA4221">
              <w:rPr>
                <w:noProof/>
                <w:webHidden/>
              </w:rPr>
              <w:instrText xml:space="preserve"> PAGEREF _Toc37754357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05EDBB93" w14:textId="1AC4601D" w:rsidR="00CA4221" w:rsidRDefault="00000000">
          <w:pPr>
            <w:pStyle w:val="TOC2"/>
            <w:tabs>
              <w:tab w:val="left" w:pos="880"/>
            </w:tabs>
            <w:rPr>
              <w:rFonts w:asciiTheme="minorHAnsi" w:eastAsiaTheme="minorEastAsia" w:hAnsiTheme="minorHAnsi"/>
              <w:noProof/>
              <w:sz w:val="22"/>
            </w:rPr>
          </w:pPr>
          <w:hyperlink w:anchor="_Toc37754358" w:history="1">
            <w:r w:rsidR="00CA4221" w:rsidRPr="00282909">
              <w:rPr>
                <w:rStyle w:val="Hyperlink"/>
                <w:noProof/>
                <w:lang w:val="en-ID"/>
              </w:rPr>
              <w:t>4.1.1</w:t>
            </w:r>
            <w:r w:rsidR="00CA4221">
              <w:rPr>
                <w:rFonts w:asciiTheme="minorHAnsi" w:eastAsiaTheme="minorEastAsia" w:hAnsiTheme="minorHAnsi"/>
                <w:noProof/>
                <w:sz w:val="22"/>
              </w:rPr>
              <w:tab/>
            </w:r>
            <w:r w:rsidR="00CA4221" w:rsidRPr="00282909">
              <w:rPr>
                <w:rStyle w:val="Hyperlink"/>
                <w:noProof/>
                <w:lang w:val="en-ID"/>
              </w:rPr>
              <w:t>Analisis Sistem yang Berjalan</w:t>
            </w:r>
            <w:r w:rsidR="00CA4221">
              <w:rPr>
                <w:noProof/>
                <w:webHidden/>
              </w:rPr>
              <w:tab/>
            </w:r>
            <w:r w:rsidR="00CA4221">
              <w:rPr>
                <w:noProof/>
                <w:webHidden/>
              </w:rPr>
              <w:fldChar w:fldCharType="begin"/>
            </w:r>
            <w:r w:rsidR="00CA4221">
              <w:rPr>
                <w:noProof/>
                <w:webHidden/>
              </w:rPr>
              <w:instrText xml:space="preserve"> PAGEREF _Toc37754358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0C41A922" w14:textId="6AD43298" w:rsidR="00CA4221" w:rsidRDefault="00000000">
          <w:pPr>
            <w:pStyle w:val="TOC2"/>
            <w:tabs>
              <w:tab w:val="left" w:pos="880"/>
            </w:tabs>
            <w:rPr>
              <w:rFonts w:asciiTheme="minorHAnsi" w:eastAsiaTheme="minorEastAsia" w:hAnsiTheme="minorHAnsi"/>
              <w:noProof/>
              <w:sz w:val="22"/>
            </w:rPr>
          </w:pPr>
          <w:hyperlink w:anchor="_Toc37754359" w:history="1">
            <w:r w:rsidR="00CA4221" w:rsidRPr="00282909">
              <w:rPr>
                <w:rStyle w:val="Hyperlink"/>
                <w:noProof/>
                <w:lang w:val="en-ID"/>
              </w:rPr>
              <w:t>4.1.2</w:t>
            </w:r>
            <w:r w:rsidR="00CA4221">
              <w:rPr>
                <w:rFonts w:asciiTheme="minorHAnsi" w:eastAsiaTheme="minorEastAsia" w:hAnsiTheme="minorHAnsi"/>
                <w:noProof/>
                <w:sz w:val="22"/>
              </w:rPr>
              <w:tab/>
            </w:r>
            <w:r w:rsidR="00CA4221" w:rsidRPr="00282909">
              <w:rPr>
                <w:rStyle w:val="Hyperlink"/>
                <w:noProof/>
                <w:lang w:val="en-ID"/>
              </w:rPr>
              <w:t>Analisis sistem yang diusulkan.</w:t>
            </w:r>
            <w:r w:rsidR="00CA4221">
              <w:rPr>
                <w:noProof/>
                <w:webHidden/>
              </w:rPr>
              <w:tab/>
            </w:r>
            <w:r w:rsidR="00CA4221">
              <w:rPr>
                <w:noProof/>
                <w:webHidden/>
              </w:rPr>
              <w:fldChar w:fldCharType="begin"/>
            </w:r>
            <w:r w:rsidR="00CA4221">
              <w:rPr>
                <w:noProof/>
                <w:webHidden/>
              </w:rPr>
              <w:instrText xml:space="preserve"> PAGEREF _Toc37754359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4E022FB4" w14:textId="4F305C43" w:rsidR="00CA4221" w:rsidRDefault="00000000">
          <w:pPr>
            <w:pStyle w:val="TOC2"/>
            <w:tabs>
              <w:tab w:val="left" w:pos="660"/>
            </w:tabs>
            <w:rPr>
              <w:rFonts w:asciiTheme="minorHAnsi" w:eastAsiaTheme="minorEastAsia" w:hAnsiTheme="minorHAnsi"/>
              <w:noProof/>
              <w:sz w:val="22"/>
            </w:rPr>
          </w:pPr>
          <w:hyperlink w:anchor="_Toc37754360" w:history="1">
            <w:r w:rsidR="00CA4221" w:rsidRPr="00282909">
              <w:rPr>
                <w:rStyle w:val="Hyperlink"/>
                <w:noProof/>
                <w:lang w:val="en-ID"/>
              </w:rPr>
              <w:t>4.2</w:t>
            </w:r>
            <w:r w:rsidR="00CA4221">
              <w:rPr>
                <w:rFonts w:asciiTheme="minorHAnsi" w:eastAsiaTheme="minorEastAsia" w:hAnsiTheme="minorHAnsi"/>
                <w:noProof/>
                <w:sz w:val="22"/>
              </w:rPr>
              <w:tab/>
            </w:r>
            <w:r w:rsidR="00CA4221" w:rsidRPr="00282909">
              <w:rPr>
                <w:rStyle w:val="Hyperlink"/>
                <w:noProof/>
                <w:lang w:val="en-ID"/>
              </w:rPr>
              <w:t>Desain Sistem</w:t>
            </w:r>
            <w:r w:rsidR="00CA4221">
              <w:rPr>
                <w:noProof/>
                <w:webHidden/>
              </w:rPr>
              <w:tab/>
            </w:r>
            <w:r w:rsidR="00CA4221">
              <w:rPr>
                <w:noProof/>
                <w:webHidden/>
              </w:rPr>
              <w:fldChar w:fldCharType="begin"/>
            </w:r>
            <w:r w:rsidR="00CA4221">
              <w:rPr>
                <w:noProof/>
                <w:webHidden/>
              </w:rPr>
              <w:instrText xml:space="preserve"> PAGEREF _Toc37754360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44ECE8A1" w14:textId="1761AB37" w:rsidR="00CA4221" w:rsidRDefault="00000000">
          <w:pPr>
            <w:pStyle w:val="TOC2"/>
            <w:tabs>
              <w:tab w:val="left" w:pos="880"/>
            </w:tabs>
            <w:rPr>
              <w:rFonts w:asciiTheme="minorHAnsi" w:eastAsiaTheme="minorEastAsia" w:hAnsiTheme="minorHAnsi"/>
              <w:noProof/>
              <w:sz w:val="22"/>
            </w:rPr>
          </w:pPr>
          <w:hyperlink w:anchor="_Toc37754361" w:history="1">
            <w:r w:rsidR="00CA4221" w:rsidRPr="00282909">
              <w:rPr>
                <w:rStyle w:val="Hyperlink"/>
                <w:noProof/>
                <w:lang w:val="en-ID"/>
              </w:rPr>
              <w:t>4.2.1</w:t>
            </w:r>
            <w:r w:rsidR="00CA4221">
              <w:rPr>
                <w:rFonts w:asciiTheme="minorHAnsi" w:eastAsiaTheme="minorEastAsia" w:hAnsiTheme="minorHAnsi"/>
                <w:noProof/>
                <w:sz w:val="22"/>
              </w:rPr>
              <w:tab/>
            </w:r>
            <w:r w:rsidR="00CA4221" w:rsidRPr="00282909">
              <w:rPr>
                <w:rStyle w:val="Hyperlink"/>
                <w:noProof/>
                <w:lang w:val="en-ID"/>
              </w:rPr>
              <w:t>Perancangan Logik.</w:t>
            </w:r>
            <w:r w:rsidR="00CA4221">
              <w:rPr>
                <w:noProof/>
                <w:webHidden/>
              </w:rPr>
              <w:tab/>
            </w:r>
            <w:r w:rsidR="00CA4221">
              <w:rPr>
                <w:noProof/>
                <w:webHidden/>
              </w:rPr>
              <w:fldChar w:fldCharType="begin"/>
            </w:r>
            <w:r w:rsidR="00CA4221">
              <w:rPr>
                <w:noProof/>
                <w:webHidden/>
              </w:rPr>
              <w:instrText xml:space="preserve"> PAGEREF _Toc37754361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4FA532F7" w14:textId="470AFF12" w:rsidR="00CA4221" w:rsidRDefault="00000000">
          <w:pPr>
            <w:pStyle w:val="TOC2"/>
            <w:tabs>
              <w:tab w:val="left" w:pos="880"/>
            </w:tabs>
            <w:rPr>
              <w:rFonts w:asciiTheme="minorHAnsi" w:eastAsiaTheme="minorEastAsia" w:hAnsiTheme="minorHAnsi"/>
              <w:noProof/>
              <w:sz w:val="22"/>
            </w:rPr>
          </w:pPr>
          <w:hyperlink w:anchor="_Toc37754362" w:history="1">
            <w:r w:rsidR="00CA4221" w:rsidRPr="00282909">
              <w:rPr>
                <w:rStyle w:val="Hyperlink"/>
                <w:noProof/>
                <w:lang w:val="en-ID"/>
              </w:rPr>
              <w:t>4.2.2</w:t>
            </w:r>
            <w:r w:rsidR="00CA4221">
              <w:rPr>
                <w:rFonts w:asciiTheme="minorHAnsi" w:eastAsiaTheme="minorEastAsia" w:hAnsiTheme="minorHAnsi"/>
                <w:noProof/>
                <w:sz w:val="22"/>
              </w:rPr>
              <w:tab/>
            </w:r>
            <w:r w:rsidR="00CA4221" w:rsidRPr="00282909">
              <w:rPr>
                <w:rStyle w:val="Hyperlink"/>
                <w:noProof/>
                <w:lang w:val="en-ID"/>
              </w:rPr>
              <w:t>Perancangan Fisik</w:t>
            </w:r>
            <w:r w:rsidR="00CA4221">
              <w:rPr>
                <w:noProof/>
                <w:webHidden/>
              </w:rPr>
              <w:tab/>
            </w:r>
            <w:r w:rsidR="00CA4221">
              <w:rPr>
                <w:noProof/>
                <w:webHidden/>
              </w:rPr>
              <w:fldChar w:fldCharType="begin"/>
            </w:r>
            <w:r w:rsidR="00CA4221">
              <w:rPr>
                <w:noProof/>
                <w:webHidden/>
              </w:rPr>
              <w:instrText xml:space="preserve"> PAGEREF _Toc37754362 \h </w:instrText>
            </w:r>
            <w:r w:rsidR="00CA4221">
              <w:rPr>
                <w:noProof/>
                <w:webHidden/>
              </w:rPr>
            </w:r>
            <w:r w:rsidR="00CA4221">
              <w:rPr>
                <w:noProof/>
                <w:webHidden/>
              </w:rPr>
              <w:fldChar w:fldCharType="separate"/>
            </w:r>
            <w:r w:rsidR="00CA4221">
              <w:rPr>
                <w:noProof/>
                <w:webHidden/>
              </w:rPr>
              <w:t>13</w:t>
            </w:r>
            <w:r w:rsidR="00CA4221">
              <w:rPr>
                <w:noProof/>
                <w:webHidden/>
              </w:rPr>
              <w:fldChar w:fldCharType="end"/>
            </w:r>
          </w:hyperlink>
        </w:p>
        <w:p w14:paraId="0FA11CB4" w14:textId="0225760E" w:rsidR="00CA4221" w:rsidRDefault="00000000">
          <w:pPr>
            <w:pStyle w:val="TOC1"/>
            <w:rPr>
              <w:rFonts w:asciiTheme="minorHAnsi" w:eastAsiaTheme="minorEastAsia" w:hAnsiTheme="minorHAnsi"/>
              <w:b w:val="0"/>
              <w:sz w:val="22"/>
              <w:lang w:val="en-US"/>
            </w:rPr>
          </w:pPr>
          <w:hyperlink w:anchor="_Toc37754363" w:history="1">
            <w:r w:rsidR="00CA4221" w:rsidRPr="00282909">
              <w:rPr>
                <w:rStyle w:val="Hyperlink"/>
              </w:rPr>
              <w:t>BAB V IMPLEMENTASI DAN HASIL SERTA PEMBAHASAN</w:t>
            </w:r>
            <w:r w:rsidR="00CA4221">
              <w:rPr>
                <w:webHidden/>
              </w:rPr>
              <w:tab/>
            </w:r>
            <w:r w:rsidR="00CA4221">
              <w:rPr>
                <w:webHidden/>
              </w:rPr>
              <w:fldChar w:fldCharType="begin"/>
            </w:r>
            <w:r w:rsidR="00CA4221">
              <w:rPr>
                <w:webHidden/>
              </w:rPr>
              <w:instrText xml:space="preserve"> PAGEREF _Toc37754363 \h </w:instrText>
            </w:r>
            <w:r w:rsidR="00CA4221">
              <w:rPr>
                <w:webHidden/>
              </w:rPr>
            </w:r>
            <w:r w:rsidR="00CA4221">
              <w:rPr>
                <w:webHidden/>
              </w:rPr>
              <w:fldChar w:fldCharType="separate"/>
            </w:r>
            <w:r w:rsidR="00CA4221">
              <w:rPr>
                <w:webHidden/>
              </w:rPr>
              <w:t>14</w:t>
            </w:r>
            <w:r w:rsidR="00CA4221">
              <w:rPr>
                <w:webHidden/>
              </w:rPr>
              <w:fldChar w:fldCharType="end"/>
            </w:r>
          </w:hyperlink>
        </w:p>
        <w:p w14:paraId="32D6D93E" w14:textId="7E1F6923" w:rsidR="00CA4221" w:rsidRDefault="00000000">
          <w:pPr>
            <w:pStyle w:val="TOC2"/>
            <w:tabs>
              <w:tab w:val="left" w:pos="660"/>
            </w:tabs>
            <w:rPr>
              <w:rFonts w:asciiTheme="minorHAnsi" w:eastAsiaTheme="minorEastAsia" w:hAnsiTheme="minorHAnsi"/>
              <w:noProof/>
              <w:sz w:val="22"/>
            </w:rPr>
          </w:pPr>
          <w:hyperlink w:anchor="_Toc37754364" w:history="1">
            <w:r w:rsidR="00CA4221" w:rsidRPr="00282909">
              <w:rPr>
                <w:rStyle w:val="Hyperlink"/>
                <w:bCs/>
                <w:noProof/>
              </w:rPr>
              <w:t>5.1.</w:t>
            </w:r>
            <w:r w:rsidR="00CA4221">
              <w:rPr>
                <w:rFonts w:asciiTheme="minorHAnsi" w:eastAsiaTheme="minorEastAsia" w:hAnsiTheme="minorHAnsi"/>
                <w:noProof/>
                <w:sz w:val="22"/>
              </w:rPr>
              <w:tab/>
            </w:r>
            <w:r w:rsidR="00CA4221" w:rsidRPr="00282909">
              <w:rPr>
                <w:rStyle w:val="Hyperlink"/>
                <w:noProof/>
              </w:rPr>
              <w:t>Implementasi</w:t>
            </w:r>
            <w:r w:rsidR="00CA4221">
              <w:rPr>
                <w:noProof/>
                <w:webHidden/>
              </w:rPr>
              <w:tab/>
            </w:r>
            <w:r w:rsidR="00CA4221">
              <w:rPr>
                <w:noProof/>
                <w:webHidden/>
              </w:rPr>
              <w:fldChar w:fldCharType="begin"/>
            </w:r>
            <w:r w:rsidR="00CA4221">
              <w:rPr>
                <w:noProof/>
                <w:webHidden/>
              </w:rPr>
              <w:instrText xml:space="preserve"> PAGEREF _Toc37754364 \h </w:instrText>
            </w:r>
            <w:r w:rsidR="00CA4221">
              <w:rPr>
                <w:noProof/>
                <w:webHidden/>
              </w:rPr>
            </w:r>
            <w:r w:rsidR="00CA4221">
              <w:rPr>
                <w:noProof/>
                <w:webHidden/>
              </w:rPr>
              <w:fldChar w:fldCharType="separate"/>
            </w:r>
            <w:r w:rsidR="00CA4221">
              <w:rPr>
                <w:noProof/>
                <w:webHidden/>
              </w:rPr>
              <w:t>14</w:t>
            </w:r>
            <w:r w:rsidR="00CA4221">
              <w:rPr>
                <w:noProof/>
                <w:webHidden/>
              </w:rPr>
              <w:fldChar w:fldCharType="end"/>
            </w:r>
          </w:hyperlink>
        </w:p>
        <w:p w14:paraId="7758EDAC" w14:textId="3DA66872" w:rsidR="00CA4221" w:rsidRDefault="00000000">
          <w:pPr>
            <w:pStyle w:val="TOC2"/>
            <w:tabs>
              <w:tab w:val="left" w:pos="660"/>
            </w:tabs>
            <w:rPr>
              <w:rFonts w:asciiTheme="minorHAnsi" w:eastAsiaTheme="minorEastAsia" w:hAnsiTheme="minorHAnsi"/>
              <w:noProof/>
              <w:sz w:val="22"/>
            </w:rPr>
          </w:pPr>
          <w:hyperlink w:anchor="_Toc37754365" w:history="1">
            <w:r w:rsidR="00CA4221" w:rsidRPr="00282909">
              <w:rPr>
                <w:rStyle w:val="Hyperlink"/>
                <w:noProof/>
              </w:rPr>
              <w:t>5.2.</w:t>
            </w:r>
            <w:r w:rsidR="00CA4221">
              <w:rPr>
                <w:rFonts w:asciiTheme="minorHAnsi" w:eastAsiaTheme="minorEastAsia" w:hAnsiTheme="minorHAnsi"/>
                <w:noProof/>
                <w:sz w:val="22"/>
              </w:rPr>
              <w:tab/>
            </w:r>
            <w:r w:rsidR="00CA4221" w:rsidRPr="00282909">
              <w:rPr>
                <w:rStyle w:val="Hyperlink"/>
                <w:noProof/>
              </w:rPr>
              <w:t>Hasil</w:t>
            </w:r>
            <w:r w:rsidR="00CA4221">
              <w:rPr>
                <w:noProof/>
                <w:webHidden/>
              </w:rPr>
              <w:tab/>
            </w:r>
            <w:r w:rsidR="00CA4221">
              <w:rPr>
                <w:noProof/>
                <w:webHidden/>
              </w:rPr>
              <w:fldChar w:fldCharType="begin"/>
            </w:r>
            <w:r w:rsidR="00CA4221">
              <w:rPr>
                <w:noProof/>
                <w:webHidden/>
              </w:rPr>
              <w:instrText xml:space="preserve"> PAGEREF _Toc37754365 \h </w:instrText>
            </w:r>
            <w:r w:rsidR="00CA4221">
              <w:rPr>
                <w:noProof/>
                <w:webHidden/>
              </w:rPr>
            </w:r>
            <w:r w:rsidR="00CA4221">
              <w:rPr>
                <w:noProof/>
                <w:webHidden/>
              </w:rPr>
              <w:fldChar w:fldCharType="separate"/>
            </w:r>
            <w:r w:rsidR="00CA4221">
              <w:rPr>
                <w:noProof/>
                <w:webHidden/>
              </w:rPr>
              <w:t>16</w:t>
            </w:r>
            <w:r w:rsidR="00CA4221">
              <w:rPr>
                <w:noProof/>
                <w:webHidden/>
              </w:rPr>
              <w:fldChar w:fldCharType="end"/>
            </w:r>
          </w:hyperlink>
        </w:p>
        <w:p w14:paraId="29A2CAA2" w14:textId="3FC1D0F4" w:rsidR="00CA4221" w:rsidRDefault="00000000">
          <w:pPr>
            <w:pStyle w:val="TOC2"/>
            <w:tabs>
              <w:tab w:val="left" w:pos="660"/>
            </w:tabs>
            <w:rPr>
              <w:rFonts w:asciiTheme="minorHAnsi" w:eastAsiaTheme="minorEastAsia" w:hAnsiTheme="minorHAnsi"/>
              <w:noProof/>
              <w:sz w:val="22"/>
            </w:rPr>
          </w:pPr>
          <w:hyperlink w:anchor="_Toc37754366" w:history="1">
            <w:r w:rsidR="00CA4221" w:rsidRPr="00282909">
              <w:rPr>
                <w:rStyle w:val="Hyperlink"/>
                <w:noProof/>
              </w:rPr>
              <w:t>5.3.</w:t>
            </w:r>
            <w:r w:rsidR="00CA4221">
              <w:rPr>
                <w:rFonts w:asciiTheme="minorHAnsi" w:eastAsiaTheme="minorEastAsia" w:hAnsiTheme="minorHAnsi"/>
                <w:noProof/>
                <w:sz w:val="22"/>
              </w:rPr>
              <w:tab/>
            </w:r>
            <w:r w:rsidR="00CA4221" w:rsidRPr="00282909">
              <w:rPr>
                <w:rStyle w:val="Hyperlink"/>
                <w:noProof/>
              </w:rPr>
              <w:t>Pembahasan</w:t>
            </w:r>
            <w:r w:rsidR="00CA4221">
              <w:rPr>
                <w:noProof/>
                <w:webHidden/>
              </w:rPr>
              <w:tab/>
            </w:r>
            <w:r w:rsidR="00CA4221">
              <w:rPr>
                <w:noProof/>
                <w:webHidden/>
              </w:rPr>
              <w:fldChar w:fldCharType="begin"/>
            </w:r>
            <w:r w:rsidR="00CA4221">
              <w:rPr>
                <w:noProof/>
                <w:webHidden/>
              </w:rPr>
              <w:instrText xml:space="preserve"> PAGEREF _Toc37754366 \h </w:instrText>
            </w:r>
            <w:r w:rsidR="00CA4221">
              <w:rPr>
                <w:noProof/>
                <w:webHidden/>
              </w:rPr>
            </w:r>
            <w:r w:rsidR="00CA4221">
              <w:rPr>
                <w:noProof/>
                <w:webHidden/>
              </w:rPr>
              <w:fldChar w:fldCharType="separate"/>
            </w:r>
            <w:r w:rsidR="00CA4221">
              <w:rPr>
                <w:noProof/>
                <w:webHidden/>
              </w:rPr>
              <w:t>16</w:t>
            </w:r>
            <w:r w:rsidR="00CA4221">
              <w:rPr>
                <w:noProof/>
                <w:webHidden/>
              </w:rPr>
              <w:fldChar w:fldCharType="end"/>
            </w:r>
          </w:hyperlink>
        </w:p>
        <w:p w14:paraId="65447919" w14:textId="3094C781" w:rsidR="00CA4221" w:rsidRDefault="00000000">
          <w:pPr>
            <w:pStyle w:val="TOC1"/>
            <w:rPr>
              <w:rFonts w:asciiTheme="minorHAnsi" w:eastAsiaTheme="minorEastAsia" w:hAnsiTheme="minorHAnsi"/>
              <w:b w:val="0"/>
              <w:sz w:val="22"/>
              <w:lang w:val="en-US"/>
            </w:rPr>
          </w:pPr>
          <w:hyperlink w:anchor="_Toc37754367" w:history="1">
            <w:r w:rsidR="00CA4221" w:rsidRPr="00282909">
              <w:rPr>
                <w:rStyle w:val="Hyperlink"/>
              </w:rPr>
              <w:t>BAB VI PENUTUP</w:t>
            </w:r>
            <w:r w:rsidR="00CA4221">
              <w:rPr>
                <w:webHidden/>
              </w:rPr>
              <w:tab/>
            </w:r>
            <w:r w:rsidR="00CA4221">
              <w:rPr>
                <w:webHidden/>
              </w:rPr>
              <w:fldChar w:fldCharType="begin"/>
            </w:r>
            <w:r w:rsidR="00CA4221">
              <w:rPr>
                <w:webHidden/>
              </w:rPr>
              <w:instrText xml:space="preserve"> PAGEREF _Toc37754367 \h </w:instrText>
            </w:r>
            <w:r w:rsidR="00CA4221">
              <w:rPr>
                <w:webHidden/>
              </w:rPr>
            </w:r>
            <w:r w:rsidR="00CA4221">
              <w:rPr>
                <w:webHidden/>
              </w:rPr>
              <w:fldChar w:fldCharType="separate"/>
            </w:r>
            <w:r w:rsidR="00CA4221">
              <w:rPr>
                <w:webHidden/>
              </w:rPr>
              <w:t>17</w:t>
            </w:r>
            <w:r w:rsidR="00CA4221">
              <w:rPr>
                <w:webHidden/>
              </w:rPr>
              <w:fldChar w:fldCharType="end"/>
            </w:r>
          </w:hyperlink>
        </w:p>
        <w:p w14:paraId="0EE6A288" w14:textId="02DD7461" w:rsidR="00CA4221" w:rsidRDefault="00000000">
          <w:pPr>
            <w:pStyle w:val="TOC2"/>
            <w:tabs>
              <w:tab w:val="left" w:pos="660"/>
            </w:tabs>
            <w:rPr>
              <w:rFonts w:asciiTheme="minorHAnsi" w:eastAsiaTheme="minorEastAsia" w:hAnsiTheme="minorHAnsi"/>
              <w:noProof/>
              <w:sz w:val="22"/>
            </w:rPr>
          </w:pPr>
          <w:hyperlink w:anchor="_Toc37754368" w:history="1">
            <w:r w:rsidR="00CA4221" w:rsidRPr="00282909">
              <w:rPr>
                <w:rStyle w:val="Hyperlink"/>
                <w:noProof/>
              </w:rPr>
              <w:t>6.1</w:t>
            </w:r>
            <w:r w:rsidR="00CA4221">
              <w:rPr>
                <w:rFonts w:asciiTheme="minorHAnsi" w:eastAsiaTheme="minorEastAsia" w:hAnsiTheme="minorHAnsi"/>
                <w:noProof/>
                <w:sz w:val="22"/>
              </w:rPr>
              <w:tab/>
            </w:r>
            <w:r w:rsidR="00CA4221" w:rsidRPr="00282909">
              <w:rPr>
                <w:rStyle w:val="Hyperlink"/>
                <w:noProof/>
              </w:rPr>
              <w:t>Simpulan</w:t>
            </w:r>
            <w:r w:rsidR="00CA4221">
              <w:rPr>
                <w:noProof/>
                <w:webHidden/>
              </w:rPr>
              <w:tab/>
            </w:r>
            <w:r w:rsidR="00CA4221">
              <w:rPr>
                <w:noProof/>
                <w:webHidden/>
              </w:rPr>
              <w:fldChar w:fldCharType="begin"/>
            </w:r>
            <w:r w:rsidR="00CA4221">
              <w:rPr>
                <w:noProof/>
                <w:webHidden/>
              </w:rPr>
              <w:instrText xml:space="preserve"> PAGEREF _Toc37754368 \h </w:instrText>
            </w:r>
            <w:r w:rsidR="00CA4221">
              <w:rPr>
                <w:noProof/>
                <w:webHidden/>
              </w:rPr>
            </w:r>
            <w:r w:rsidR="00CA4221">
              <w:rPr>
                <w:noProof/>
                <w:webHidden/>
              </w:rPr>
              <w:fldChar w:fldCharType="separate"/>
            </w:r>
            <w:r w:rsidR="00CA4221">
              <w:rPr>
                <w:noProof/>
                <w:webHidden/>
              </w:rPr>
              <w:t>17</w:t>
            </w:r>
            <w:r w:rsidR="00CA4221">
              <w:rPr>
                <w:noProof/>
                <w:webHidden/>
              </w:rPr>
              <w:fldChar w:fldCharType="end"/>
            </w:r>
          </w:hyperlink>
        </w:p>
        <w:p w14:paraId="40F5E4D8" w14:textId="066440AB" w:rsidR="00CA4221" w:rsidRDefault="00000000">
          <w:pPr>
            <w:pStyle w:val="TOC2"/>
            <w:tabs>
              <w:tab w:val="left" w:pos="660"/>
            </w:tabs>
            <w:rPr>
              <w:rFonts w:asciiTheme="minorHAnsi" w:eastAsiaTheme="minorEastAsia" w:hAnsiTheme="minorHAnsi"/>
              <w:noProof/>
              <w:sz w:val="22"/>
            </w:rPr>
          </w:pPr>
          <w:hyperlink w:anchor="_Toc37754369" w:history="1">
            <w:r w:rsidR="00CA4221" w:rsidRPr="00282909">
              <w:rPr>
                <w:rStyle w:val="Hyperlink"/>
                <w:noProof/>
              </w:rPr>
              <w:t>6.2</w:t>
            </w:r>
            <w:r w:rsidR="00CA4221">
              <w:rPr>
                <w:rFonts w:asciiTheme="minorHAnsi" w:eastAsiaTheme="minorEastAsia" w:hAnsiTheme="minorHAnsi"/>
                <w:noProof/>
                <w:sz w:val="22"/>
              </w:rPr>
              <w:tab/>
            </w:r>
            <w:r w:rsidR="00CA4221" w:rsidRPr="00282909">
              <w:rPr>
                <w:rStyle w:val="Hyperlink"/>
                <w:noProof/>
              </w:rPr>
              <w:t>Saran</w:t>
            </w:r>
            <w:r w:rsidR="00CA4221">
              <w:rPr>
                <w:noProof/>
                <w:webHidden/>
              </w:rPr>
              <w:tab/>
            </w:r>
            <w:r w:rsidR="00CA4221">
              <w:rPr>
                <w:noProof/>
                <w:webHidden/>
              </w:rPr>
              <w:fldChar w:fldCharType="begin"/>
            </w:r>
            <w:r w:rsidR="00CA4221">
              <w:rPr>
                <w:noProof/>
                <w:webHidden/>
              </w:rPr>
              <w:instrText xml:space="preserve"> PAGEREF _Toc37754369 \h </w:instrText>
            </w:r>
            <w:r w:rsidR="00CA4221">
              <w:rPr>
                <w:noProof/>
                <w:webHidden/>
              </w:rPr>
            </w:r>
            <w:r w:rsidR="00CA4221">
              <w:rPr>
                <w:noProof/>
                <w:webHidden/>
              </w:rPr>
              <w:fldChar w:fldCharType="separate"/>
            </w:r>
            <w:r w:rsidR="00CA4221">
              <w:rPr>
                <w:noProof/>
                <w:webHidden/>
              </w:rPr>
              <w:t>17</w:t>
            </w:r>
            <w:r w:rsidR="00CA4221">
              <w:rPr>
                <w:noProof/>
                <w:webHidden/>
              </w:rPr>
              <w:fldChar w:fldCharType="end"/>
            </w:r>
          </w:hyperlink>
        </w:p>
        <w:p w14:paraId="3458F71B" w14:textId="69F68B12" w:rsidR="00CA4221" w:rsidRDefault="00000000">
          <w:pPr>
            <w:pStyle w:val="TOC1"/>
            <w:rPr>
              <w:rFonts w:asciiTheme="minorHAnsi" w:eastAsiaTheme="minorEastAsia" w:hAnsiTheme="minorHAnsi"/>
              <w:b w:val="0"/>
              <w:sz w:val="22"/>
              <w:lang w:val="en-US"/>
            </w:rPr>
          </w:pPr>
          <w:hyperlink w:anchor="_Toc37754370" w:history="1">
            <w:r w:rsidR="00CA4221" w:rsidRPr="00282909">
              <w:rPr>
                <w:rStyle w:val="Hyperlink"/>
              </w:rPr>
              <w:t>DAFTAR PUSTAKA</w:t>
            </w:r>
            <w:r w:rsidR="00CA4221">
              <w:rPr>
                <w:webHidden/>
              </w:rPr>
              <w:tab/>
            </w:r>
            <w:r w:rsidR="00CA4221">
              <w:rPr>
                <w:webHidden/>
              </w:rPr>
              <w:fldChar w:fldCharType="begin"/>
            </w:r>
            <w:r w:rsidR="00CA4221">
              <w:rPr>
                <w:webHidden/>
              </w:rPr>
              <w:instrText xml:space="preserve"> PAGEREF _Toc37754370 \h </w:instrText>
            </w:r>
            <w:r w:rsidR="00CA4221">
              <w:rPr>
                <w:webHidden/>
              </w:rPr>
            </w:r>
            <w:r w:rsidR="00CA4221">
              <w:rPr>
                <w:webHidden/>
              </w:rPr>
              <w:fldChar w:fldCharType="separate"/>
            </w:r>
            <w:r w:rsidR="00CA4221">
              <w:rPr>
                <w:webHidden/>
              </w:rPr>
              <w:t>18</w:t>
            </w:r>
            <w:r w:rsidR="00CA4221">
              <w:rPr>
                <w:webHidden/>
              </w:rPr>
              <w:fldChar w:fldCharType="end"/>
            </w:r>
          </w:hyperlink>
        </w:p>
        <w:p w14:paraId="66177B05" w14:textId="45130CCD"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15787">
      <w:pPr>
        <w:pStyle w:val="Heading1"/>
        <w:numPr>
          <w:ilvl w:val="0"/>
          <w:numId w:val="0"/>
        </w:numPr>
        <w:rPr>
          <w:rFonts w:eastAsia="Georgia"/>
        </w:rPr>
      </w:pPr>
      <w:bookmarkStart w:id="4" w:name="_Toc37754336"/>
      <w:r>
        <w:rPr>
          <w:rFonts w:eastAsia="Georgia"/>
        </w:rPr>
        <w:lastRenderedPageBreak/>
        <w:t>DAFTAR GAMBAR</w:t>
      </w:r>
      <w:bookmarkEnd w:id="4"/>
    </w:p>
    <w:p w14:paraId="4710D88B" w14:textId="61ADFAAE" w:rsidR="00115787" w:rsidRDefault="00115787" w:rsidP="00115787"/>
    <w:p w14:paraId="6C50317F" w14:textId="1B5C0B19" w:rsidR="00115787" w:rsidRDefault="00115787" w:rsidP="00115787"/>
    <w:p w14:paraId="4D120B40" w14:textId="54B3D5E9" w:rsidR="00351475" w:rsidRDefault="00351475"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461058044" w:history="1">
        <w:r w:rsidRPr="001E6FA6">
          <w:rPr>
            <w:rStyle w:val="Hyperlink"/>
            <w:noProof/>
          </w:rPr>
          <w:t>Gambar 2.1.  Satellite Map</w:t>
        </w:r>
        <w:r>
          <w:rPr>
            <w:noProof/>
            <w:webHidden/>
          </w:rPr>
          <w:tab/>
        </w:r>
        <w:r>
          <w:rPr>
            <w:noProof/>
            <w:webHidden/>
          </w:rPr>
          <w:fldChar w:fldCharType="begin"/>
        </w:r>
        <w:r>
          <w:rPr>
            <w:noProof/>
            <w:webHidden/>
          </w:rPr>
          <w:instrText xml:space="preserve"> PAGEREF _Toc461058044 \h </w:instrText>
        </w:r>
        <w:r>
          <w:rPr>
            <w:noProof/>
            <w:webHidden/>
          </w:rPr>
        </w:r>
        <w:r>
          <w:rPr>
            <w:noProof/>
            <w:webHidden/>
          </w:rPr>
          <w:fldChar w:fldCharType="separate"/>
        </w:r>
        <w:r w:rsidR="00124831">
          <w:rPr>
            <w:noProof/>
            <w:webHidden/>
          </w:rPr>
          <w:t>17</w:t>
        </w:r>
        <w:r>
          <w:rPr>
            <w:noProof/>
            <w:webHidden/>
          </w:rPr>
          <w:fldChar w:fldCharType="end"/>
        </w:r>
      </w:hyperlink>
    </w:p>
    <w:p w14:paraId="5587778F" w14:textId="4526FF26"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3." </w:instrText>
      </w:r>
      <w:r>
        <w:fldChar w:fldCharType="separate"/>
      </w:r>
      <w:hyperlink w:anchor="_Toc461058053" w:history="1">
        <w:r w:rsidRPr="00C77ED8">
          <w:rPr>
            <w:rStyle w:val="Hyperlink"/>
            <w:noProof/>
          </w:rPr>
          <w:t>Gambar 3.1. DFD level 0</w:t>
        </w:r>
        <w:r>
          <w:rPr>
            <w:noProof/>
            <w:webHidden/>
          </w:rPr>
          <w:tab/>
        </w:r>
        <w:r>
          <w:rPr>
            <w:noProof/>
            <w:webHidden/>
          </w:rPr>
          <w:fldChar w:fldCharType="begin"/>
        </w:r>
        <w:r>
          <w:rPr>
            <w:noProof/>
            <w:webHidden/>
          </w:rPr>
          <w:instrText xml:space="preserve"> PAGEREF _Toc461058053 \h </w:instrText>
        </w:r>
        <w:r>
          <w:rPr>
            <w:noProof/>
            <w:webHidden/>
          </w:rPr>
        </w:r>
        <w:r>
          <w:rPr>
            <w:noProof/>
            <w:webHidden/>
          </w:rPr>
          <w:fldChar w:fldCharType="separate"/>
        </w:r>
        <w:r w:rsidR="00124831">
          <w:rPr>
            <w:noProof/>
            <w:webHidden/>
          </w:rPr>
          <w:t>21</w:t>
        </w:r>
        <w:r>
          <w:rPr>
            <w:noProof/>
            <w:webHidden/>
          </w:rPr>
          <w:fldChar w:fldCharType="end"/>
        </w:r>
      </w:hyperlink>
    </w:p>
    <w:p w14:paraId="4902803E" w14:textId="05F85D8D" w:rsidR="00351475" w:rsidRDefault="00000000"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sidR="00351475">
          <w:rPr>
            <w:noProof/>
            <w:webHidden/>
          </w:rPr>
          <w:fldChar w:fldCharType="begin"/>
        </w:r>
        <w:r w:rsidR="00351475">
          <w:rPr>
            <w:noProof/>
            <w:webHidden/>
          </w:rPr>
          <w:instrText xml:space="preserve"> PAGEREF _Toc461058054 \h </w:instrText>
        </w:r>
        <w:r w:rsidR="00351475">
          <w:rPr>
            <w:noProof/>
            <w:webHidden/>
          </w:rPr>
        </w:r>
        <w:r w:rsidR="00351475">
          <w:rPr>
            <w:noProof/>
            <w:webHidden/>
          </w:rPr>
          <w:fldChar w:fldCharType="separate"/>
        </w:r>
        <w:r w:rsidR="00124831">
          <w:rPr>
            <w:noProof/>
            <w:webHidden/>
          </w:rPr>
          <w:t>22</w:t>
        </w:r>
        <w:r w:rsidR="00351475">
          <w:rPr>
            <w:noProof/>
            <w:webHidden/>
          </w:rPr>
          <w:fldChar w:fldCharType="end"/>
        </w:r>
      </w:hyperlink>
    </w:p>
    <w:p w14:paraId="7FFE9573" w14:textId="6CAD6106" w:rsidR="00351475" w:rsidRDefault="00000000"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sidR="00351475">
          <w:rPr>
            <w:noProof/>
            <w:webHidden/>
          </w:rPr>
          <w:fldChar w:fldCharType="begin"/>
        </w:r>
        <w:r w:rsidR="00351475">
          <w:rPr>
            <w:noProof/>
            <w:webHidden/>
          </w:rPr>
          <w:instrText xml:space="preserve"> PAGEREF _Toc461058055 \h </w:instrText>
        </w:r>
        <w:r w:rsidR="00351475">
          <w:rPr>
            <w:noProof/>
            <w:webHidden/>
          </w:rPr>
        </w:r>
        <w:r w:rsidR="00351475">
          <w:rPr>
            <w:noProof/>
            <w:webHidden/>
          </w:rPr>
          <w:fldChar w:fldCharType="separate"/>
        </w:r>
        <w:r w:rsidR="00124831">
          <w:rPr>
            <w:noProof/>
            <w:webHidden/>
          </w:rPr>
          <w:t>22</w:t>
        </w:r>
        <w:r w:rsidR="00351475">
          <w:rPr>
            <w:noProof/>
            <w:webHidden/>
          </w:rPr>
          <w:fldChar w:fldCharType="end"/>
        </w:r>
      </w:hyperlink>
    </w:p>
    <w:p w14:paraId="3C77774E" w14:textId="2FF0DC0B"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461058063" w:history="1">
        <w:r w:rsidRPr="00201CE1">
          <w:rPr>
            <w:rStyle w:val="Hyperlink"/>
            <w:noProof/>
          </w:rPr>
          <w:t>Gambar 4.1. Script koneksi.php</w:t>
        </w:r>
        <w:r>
          <w:rPr>
            <w:noProof/>
            <w:webHidden/>
          </w:rPr>
          <w:tab/>
        </w:r>
        <w:r>
          <w:rPr>
            <w:noProof/>
            <w:webHidden/>
          </w:rPr>
          <w:fldChar w:fldCharType="begin"/>
        </w:r>
        <w:r>
          <w:rPr>
            <w:noProof/>
            <w:webHidden/>
          </w:rPr>
          <w:instrText xml:space="preserve"> PAGEREF _Toc461058063 \h </w:instrText>
        </w:r>
        <w:r>
          <w:rPr>
            <w:noProof/>
            <w:webHidden/>
          </w:rPr>
        </w:r>
        <w:r>
          <w:rPr>
            <w:noProof/>
            <w:webHidden/>
          </w:rPr>
          <w:fldChar w:fldCharType="separate"/>
        </w:r>
        <w:r w:rsidR="00124831">
          <w:rPr>
            <w:noProof/>
            <w:webHidden/>
          </w:rPr>
          <w:t>24</w:t>
        </w:r>
        <w:r>
          <w:rPr>
            <w:noProof/>
            <w:webHidden/>
          </w:rPr>
          <w:fldChar w:fldCharType="end"/>
        </w:r>
      </w:hyperlink>
    </w:p>
    <w:p w14:paraId="4E28C58D" w14:textId="2FC86E71" w:rsidR="00351475" w:rsidRDefault="00000000"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sidR="00351475">
          <w:rPr>
            <w:noProof/>
            <w:webHidden/>
          </w:rPr>
          <w:fldChar w:fldCharType="begin"/>
        </w:r>
        <w:r w:rsidR="00351475">
          <w:rPr>
            <w:noProof/>
            <w:webHidden/>
          </w:rPr>
          <w:instrText xml:space="preserve"> PAGEREF _Toc461058064 \h </w:instrText>
        </w:r>
        <w:r w:rsidR="00351475">
          <w:rPr>
            <w:noProof/>
            <w:webHidden/>
          </w:rPr>
        </w:r>
        <w:r w:rsidR="00351475">
          <w:rPr>
            <w:noProof/>
            <w:webHidden/>
          </w:rPr>
          <w:fldChar w:fldCharType="separate"/>
        </w:r>
        <w:r w:rsidR="00124831">
          <w:rPr>
            <w:noProof/>
            <w:webHidden/>
          </w:rPr>
          <w:t>25</w:t>
        </w:r>
        <w:r w:rsidR="00351475">
          <w:rPr>
            <w:noProof/>
            <w:webHidden/>
          </w:rPr>
          <w:fldChar w:fldCharType="end"/>
        </w:r>
      </w:hyperlink>
    </w:p>
    <w:p w14:paraId="1E00B95D" w14:textId="42829FE4" w:rsidR="00115787" w:rsidRPr="00115787" w:rsidRDefault="00351475" w:rsidP="00A316DC">
      <w:pPr>
        <w:tabs>
          <w:tab w:val="right" w:leader="dot" w:pos="7921"/>
        </w:tabs>
        <w:spacing w:line="240" w:lineRule="auto"/>
        <w:ind w:firstLine="0"/>
      </w:pPr>
      <w:r>
        <w:fldChar w:fldCharType="end"/>
      </w:r>
    </w:p>
    <w:p w14:paraId="1CD3F8C8" w14:textId="77777777"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0AFBDBE3" w14:textId="77777777" w:rsidR="00115787" w:rsidRDefault="009E282F" w:rsidP="009E282F">
      <w:pPr>
        <w:pStyle w:val="Heading1"/>
        <w:numPr>
          <w:ilvl w:val="0"/>
          <w:numId w:val="0"/>
        </w:numPr>
        <w:rPr>
          <w:rFonts w:eastAsia="Georgia"/>
        </w:rPr>
      </w:pPr>
      <w:bookmarkStart w:id="5" w:name="_Toc37754337"/>
      <w:r>
        <w:rPr>
          <w:rFonts w:eastAsia="Georgia"/>
        </w:rPr>
        <w:lastRenderedPageBreak/>
        <w:t>DAFTAR TABEL</w:t>
      </w:r>
      <w:bookmarkEnd w:id="5"/>
    </w:p>
    <w:p w14:paraId="7B2F5506" w14:textId="77777777" w:rsidR="009E282F" w:rsidRDefault="009E282F" w:rsidP="009E282F"/>
    <w:p w14:paraId="61DDC4E8" w14:textId="77777777" w:rsidR="009E282F" w:rsidRDefault="009E282F" w:rsidP="009E282F"/>
    <w:p w14:paraId="4129BF2D" w14:textId="702563EC" w:rsidR="00351475" w:rsidRDefault="00351475"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instrText xml:space="preserve"> TOC \h \z \c "Tabel 2." </w:instrText>
      </w:r>
      <w:r>
        <w:fldChar w:fldCharType="separate"/>
      </w:r>
      <w:hyperlink w:anchor="_Toc461058207" w:history="1">
        <w:r w:rsidRPr="00AC721C">
          <w:rPr>
            <w:rStyle w:val="Hyperlink"/>
            <w:noProof/>
          </w:rPr>
          <w:t>Tabel 2.1. Notasi</w:t>
        </w:r>
        <w:r w:rsidRPr="00AC721C">
          <w:rPr>
            <w:rStyle w:val="Hyperlink"/>
            <w:noProof/>
            <w:spacing w:val="1"/>
          </w:rPr>
          <w:t xml:space="preserve"> </w:t>
        </w:r>
        <w:r w:rsidRPr="00AC721C">
          <w:rPr>
            <w:rStyle w:val="Hyperlink"/>
            <w:noProof/>
          </w:rPr>
          <w:t>dalam</w:t>
        </w:r>
        <w:r w:rsidRPr="00AC721C">
          <w:rPr>
            <w:rStyle w:val="Hyperlink"/>
            <w:noProof/>
            <w:spacing w:val="-4"/>
          </w:rPr>
          <w:t xml:space="preserve"> </w:t>
        </w:r>
        <w:r w:rsidRPr="00AC721C">
          <w:rPr>
            <w:rStyle w:val="Hyperlink"/>
            <w:noProof/>
          </w:rPr>
          <w:t>ERD</w:t>
        </w:r>
        <w:r>
          <w:rPr>
            <w:noProof/>
            <w:webHidden/>
          </w:rPr>
          <w:tab/>
        </w:r>
        <w:r>
          <w:rPr>
            <w:noProof/>
            <w:webHidden/>
          </w:rPr>
          <w:fldChar w:fldCharType="begin"/>
        </w:r>
        <w:r>
          <w:rPr>
            <w:noProof/>
            <w:webHidden/>
          </w:rPr>
          <w:instrText xml:space="preserve"> PAGEREF _Toc461058207 \h </w:instrText>
        </w:r>
        <w:r>
          <w:rPr>
            <w:noProof/>
            <w:webHidden/>
          </w:rPr>
        </w:r>
        <w:r>
          <w:rPr>
            <w:noProof/>
            <w:webHidden/>
          </w:rPr>
          <w:fldChar w:fldCharType="separate"/>
        </w:r>
        <w:r w:rsidR="00124831">
          <w:rPr>
            <w:noProof/>
            <w:webHidden/>
          </w:rPr>
          <w:t>18</w:t>
        </w:r>
        <w:r>
          <w:rPr>
            <w:noProof/>
            <w:webHidden/>
          </w:rPr>
          <w:fldChar w:fldCharType="end"/>
        </w:r>
      </w:hyperlink>
    </w:p>
    <w:p w14:paraId="799809CB" w14:textId="293CA3F9" w:rsidR="00351475" w:rsidRDefault="00000000"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sidR="00351475">
          <w:rPr>
            <w:noProof/>
            <w:webHidden/>
          </w:rPr>
          <w:fldChar w:fldCharType="begin"/>
        </w:r>
        <w:r w:rsidR="00351475">
          <w:rPr>
            <w:noProof/>
            <w:webHidden/>
          </w:rPr>
          <w:instrText xml:space="preserve"> PAGEREF _Toc461058208 \h </w:instrText>
        </w:r>
        <w:r w:rsidR="00351475">
          <w:rPr>
            <w:noProof/>
            <w:webHidden/>
          </w:rPr>
        </w:r>
        <w:r w:rsidR="00351475">
          <w:rPr>
            <w:noProof/>
            <w:webHidden/>
          </w:rPr>
          <w:fldChar w:fldCharType="separate"/>
        </w:r>
        <w:r w:rsidR="00124831">
          <w:rPr>
            <w:noProof/>
            <w:webHidden/>
          </w:rPr>
          <w:t>19</w:t>
        </w:r>
        <w:r w:rsidR="00351475">
          <w:rPr>
            <w:noProof/>
            <w:webHidden/>
          </w:rPr>
          <w:fldChar w:fldCharType="end"/>
        </w:r>
      </w:hyperlink>
    </w:p>
    <w:p w14:paraId="60C32D9A" w14:textId="72707951" w:rsidR="00A84094" w:rsidRDefault="00351475" w:rsidP="00A316DC">
      <w:pPr>
        <w:spacing w:line="240" w:lineRule="auto"/>
        <w:ind w:firstLine="0"/>
      </w:pPr>
      <w:r>
        <w:fldChar w:fldCharType="end"/>
      </w:r>
    </w:p>
    <w:p w14:paraId="6FA640C6" w14:textId="0E489FA7" w:rsidR="00351475" w:rsidRDefault="00351475" w:rsidP="00A84094">
      <w:pPr>
        <w:ind w:firstLine="0"/>
      </w:pPr>
    </w:p>
    <w:p w14:paraId="13217701" w14:textId="77777777" w:rsidR="00351475" w:rsidRDefault="00351475" w:rsidP="00A84094">
      <w:pPr>
        <w:ind w:firstLine="0"/>
        <w:sectPr w:rsidR="00351475" w:rsidSect="006E3329">
          <w:headerReference w:type="default" r:id="rId10"/>
          <w:footerReference w:type="default" r:id="rId11"/>
          <w:footerReference w:type="first" r:id="rId12"/>
          <w:pgSz w:w="11900" w:h="16840" w:code="9"/>
          <w:pgMar w:top="2268" w:right="1701" w:bottom="1701" w:left="2268" w:header="1134" w:footer="1134" w:gutter="0"/>
          <w:pgNumType w:fmt="lowerRoman" w:start="1"/>
          <w:cols w:space="720"/>
          <w:titlePg/>
          <w:docGrid w:linePitch="360"/>
        </w:sectPr>
      </w:pPr>
    </w:p>
    <w:p w14:paraId="3AB960EF" w14:textId="00281F1F" w:rsidR="00A36D16" w:rsidRPr="00050248" w:rsidRDefault="00A84094" w:rsidP="00A84094">
      <w:pPr>
        <w:pStyle w:val="Heading1"/>
      </w:pPr>
      <w:r>
        <w:lastRenderedPageBreak/>
        <w:br/>
      </w:r>
      <w:bookmarkStart w:id="6" w:name="_Toc37754338"/>
      <w:r w:rsidR="00A36D16" w:rsidRPr="00050248">
        <w:t>PENDAHULUAN</w:t>
      </w:r>
      <w:bookmarkEnd w:id="6"/>
    </w:p>
    <w:p w14:paraId="4D84E188" w14:textId="77777777" w:rsidR="007B729F" w:rsidRDefault="007B729F" w:rsidP="00A36D16"/>
    <w:p w14:paraId="7DCCFC70" w14:textId="77777777" w:rsidR="00A36D16" w:rsidRDefault="00A36D16" w:rsidP="00F73E47">
      <w:pPr>
        <w:pStyle w:val="Heading2"/>
        <w:numPr>
          <w:ilvl w:val="1"/>
          <w:numId w:val="21"/>
        </w:numPr>
      </w:pPr>
      <w:bookmarkStart w:id="7" w:name="_Toc37754339"/>
      <w:r w:rsidRPr="00050248">
        <w:t>Latar Belakang</w:t>
      </w:r>
      <w:bookmarkEnd w:id="7"/>
    </w:p>
    <w:p w14:paraId="26C8FA00" w14:textId="588DE985" w:rsidR="00A36D16" w:rsidRDefault="001368EB" w:rsidP="00A36D16">
      <w:pPr>
        <w:rPr>
          <w:rStyle w:val="Emphasis"/>
          <w:i w:val="0"/>
        </w:rPr>
      </w:pPr>
      <w:r>
        <w:rPr>
          <w:rStyle w:val="Emphasis"/>
          <w:i w:val="0"/>
        </w:rPr>
        <w:t>Rumah adalah bangunan tempat tinggal seseorang untuk jangka waktu tertentu. Selain pangan, sandang, dan papan, rumah merupakan salah satu kebutuhan pokok (primary) manusia. Setiap rumah memiliki keluarga. Tepatnya, ada lebih dari dua orang di rumah itu. Siapa pun di rumah anda dapat memiliki penglihatan yang buruk, seperti rabun jauh yang dapat membatasi aktivitas di dalam rumah.</w:t>
      </w:r>
    </w:p>
    <w:p w14:paraId="57446643" w14:textId="6F9F7C28" w:rsidR="001368EB" w:rsidRDefault="001368EB" w:rsidP="00A36D16">
      <w:pPr>
        <w:rPr>
          <w:rStyle w:val="Emphasis"/>
          <w:i w:val="0"/>
        </w:rPr>
      </w:pPr>
      <w:r>
        <w:rPr>
          <w:rStyle w:val="Emphasis"/>
          <w:i w:val="0"/>
        </w:rPr>
        <w:t>Dr. Gusti G. Surdana, SpM(K) (2021) menyatakan penggunaan laptop dan smartphone meningkat sejak pandemic Covid-19. Akibatnya, jumlah orang menderita rabun jauh meningkat. WHO (2021) juga memperkirakan separuh penduduk dunia akan menderita myopia. Pasalnya, selama pandemic, kebanyakan orang aktif dengan gadget-nya di rumah. Tak terkecuali anak usia sekolah.</w:t>
      </w:r>
    </w:p>
    <w:p w14:paraId="2F85E482" w14:textId="6EF5EB7E" w:rsidR="001368EB" w:rsidRDefault="001368EB" w:rsidP="00A36D16">
      <w:r>
        <w:rPr>
          <w:rStyle w:val="Emphasis"/>
          <w:i w:val="0"/>
        </w:rPr>
        <w:t>Convolutional Neural Network (CNN) adalah salah satu kelas dari deep learning yang mampu mengenali citra dan klasifikasi citra. Qolbiyatul Lina (2019) menyatakan bahwa Convolutional Neural Network dapat digunakan untuk mendeteksi objek dalam gambar. Convolutional Neural Network adalah Teknik yang terinspirasi oleh cara mamalia (manusia) menghasilkan penglihatan. Ketika orang rabun jauh dapat mengetahui objek apa yang ada di depannya menggunakan deteksi objek yang dilatih pada Convolutional Neural Network (CNN). Pengenalan objek ini membantu penderita rabun jauh melihat benda-benda di dalam rumah.</w:t>
      </w:r>
    </w:p>
    <w:p w14:paraId="072B9E5B" w14:textId="77777777" w:rsidR="00A36D16" w:rsidRDefault="00A36D16" w:rsidP="00A36D16"/>
    <w:p w14:paraId="2F66C00F" w14:textId="77777777" w:rsidR="00A36D16" w:rsidRDefault="00A36D16" w:rsidP="00F73E47">
      <w:pPr>
        <w:pStyle w:val="Heading2"/>
        <w:numPr>
          <w:ilvl w:val="1"/>
          <w:numId w:val="21"/>
        </w:numPr>
      </w:pPr>
      <w:bookmarkStart w:id="8" w:name="_Toc37754340"/>
      <w:r w:rsidRPr="00050248">
        <w:t>Rumusan Masalah</w:t>
      </w:r>
      <w:bookmarkEnd w:id="8"/>
    </w:p>
    <w:p w14:paraId="7267ABCE" w14:textId="3F02974B" w:rsidR="00A36D16" w:rsidRDefault="001368EB" w:rsidP="00A36D16">
      <w:r>
        <w:t xml:space="preserve">Berdasarkan latar belakang masalah diatas yang menjadi permasalahan pokok dalam hal ini </w:t>
      </w:r>
      <w:r w:rsidR="00485F57">
        <w:t>adalah</w:t>
      </w:r>
      <w:r>
        <w:t xml:space="preserve"> : “Bagaimana </w:t>
      </w:r>
      <w:r w:rsidR="009117A2">
        <w:t xml:space="preserve">akurasi dan implementasi dari </w:t>
      </w:r>
      <w:r>
        <w:t xml:space="preserve">algoritma convolutional </w:t>
      </w:r>
      <w:r w:rsidR="002A4B95">
        <w:t>neural</w:t>
      </w:r>
      <w:r>
        <w:t xml:space="preserve"> network untuk mendeteksi objek dalam rumah</w:t>
      </w:r>
      <w:r w:rsidR="009117A2">
        <w:t xml:space="preserve"> untuk membantu manusia dengan mata rabun</w:t>
      </w:r>
      <w:r>
        <w:t>”</w:t>
      </w:r>
      <w:r w:rsidR="00485F57">
        <w:t>.</w:t>
      </w:r>
    </w:p>
    <w:p w14:paraId="0E36E3F7" w14:textId="2361E60B" w:rsidR="00A36D16" w:rsidRDefault="00A36D16" w:rsidP="00A36D16"/>
    <w:p w14:paraId="6AD44462" w14:textId="5FFE46A7" w:rsidR="00A36D16" w:rsidRPr="00050248" w:rsidRDefault="001368EB" w:rsidP="00F73E47">
      <w:pPr>
        <w:pStyle w:val="Heading2"/>
        <w:numPr>
          <w:ilvl w:val="1"/>
          <w:numId w:val="21"/>
        </w:numPr>
      </w:pPr>
      <w:r>
        <w:lastRenderedPageBreak/>
        <w:t>Ruang Lingkup</w:t>
      </w:r>
    </w:p>
    <w:p w14:paraId="607F6546" w14:textId="65F0B1C1" w:rsidR="00A36D16" w:rsidRDefault="001368EB" w:rsidP="00A36D16">
      <w:pPr>
        <w:rPr>
          <w:rFonts w:cs="Times New Roman"/>
        </w:rPr>
      </w:pPr>
      <w:r>
        <w:t>Penelitian implementasi algoritma convolutional neural network untuk mendeteksi objek dalam rumah</w:t>
      </w:r>
      <w:r w:rsidR="008078E1">
        <w:t xml:space="preserve"> untuk membantu manusia dengan mata rabun</w:t>
      </w:r>
      <w:r>
        <w:t>, yang mencakup berbagai hal, sebagai berikut</w:t>
      </w:r>
      <w:r w:rsidR="008078E1">
        <w:t xml:space="preserve"> </w:t>
      </w:r>
      <w:r w:rsidR="00A36D16">
        <w:t>:</w:t>
      </w:r>
    </w:p>
    <w:p w14:paraId="125D0679" w14:textId="5EFD54C1" w:rsidR="00A36D16" w:rsidRDefault="001368EB" w:rsidP="00C67317">
      <w:pPr>
        <w:pStyle w:val="ListParagraph"/>
        <w:numPr>
          <w:ilvl w:val="0"/>
          <w:numId w:val="7"/>
        </w:numPr>
        <w:ind w:left="567"/>
      </w:pPr>
      <w:r>
        <w:t>Pelatihan data objek dalam rumah ini menggunakan data dari Kaggle, UCI Machine Learning Repository, IEEE Data Port, dan data yang diambil langsung dari lapangan.</w:t>
      </w:r>
    </w:p>
    <w:p w14:paraId="37A9466E" w14:textId="5CCC0B4E" w:rsidR="001368EB" w:rsidRDefault="001368EB" w:rsidP="00C67317">
      <w:pPr>
        <w:pStyle w:val="ListParagraph"/>
        <w:numPr>
          <w:ilvl w:val="0"/>
          <w:numId w:val="7"/>
        </w:numPr>
        <w:ind w:left="567"/>
      </w:pPr>
      <w:r>
        <w:t>Pelabelan data untuk mengkelompokkan data tersebut menjadi satu class.</w:t>
      </w:r>
    </w:p>
    <w:p w14:paraId="1ADAA008" w14:textId="1C3E3D5F" w:rsidR="001368EB" w:rsidRDefault="001368EB" w:rsidP="00C67317">
      <w:pPr>
        <w:pStyle w:val="ListParagraph"/>
        <w:numPr>
          <w:ilvl w:val="0"/>
          <w:numId w:val="7"/>
        </w:numPr>
        <w:ind w:left="567"/>
      </w:pPr>
      <w:r>
        <w:t>Preprocessing yang akan memodifikasi citra sesuai dengan yang dibutuhkan.</w:t>
      </w:r>
    </w:p>
    <w:p w14:paraId="1AC51DA3" w14:textId="52D91038" w:rsidR="001368EB" w:rsidRDefault="001368EB" w:rsidP="00C67317">
      <w:pPr>
        <w:pStyle w:val="ListParagraph"/>
        <w:numPr>
          <w:ilvl w:val="0"/>
          <w:numId w:val="7"/>
        </w:numPr>
        <w:ind w:left="567"/>
      </w:pPr>
      <w:r>
        <w:t>Sebuah algoritma convolutional neural network digunakan untuk pelatihan. Jika hasil pelatihan memberikan akurasi tinggi, maka lanjutkan, dan jika akurasi tidak sesuai tujuan, maka ulangi pelatihan sampai menemukan tingkat akurasi yang sesuai dengan tujuan.</w:t>
      </w:r>
    </w:p>
    <w:p w14:paraId="6C502602" w14:textId="16B18E22" w:rsidR="001368EB" w:rsidRDefault="001368EB" w:rsidP="00C67317">
      <w:pPr>
        <w:pStyle w:val="ListParagraph"/>
        <w:numPr>
          <w:ilvl w:val="0"/>
          <w:numId w:val="7"/>
        </w:numPr>
        <w:ind w:left="567"/>
      </w:pPr>
      <w:r>
        <w:t>Menguji model yang dihasilkan.</w:t>
      </w:r>
    </w:p>
    <w:p w14:paraId="34A6680C" w14:textId="1EDFE6EF" w:rsidR="001368EB" w:rsidRDefault="001368EB" w:rsidP="00C67317">
      <w:pPr>
        <w:pStyle w:val="ListParagraph"/>
        <w:numPr>
          <w:ilvl w:val="0"/>
          <w:numId w:val="7"/>
        </w:numPr>
        <w:ind w:left="567"/>
      </w:pPr>
      <w:r>
        <w:t>Objek dalam rumah terdeteksi dengan baik</w:t>
      </w:r>
      <w:r w:rsidR="000A4AF7">
        <w:t xml:space="preserve"> dan akurat, sehingga pengguna yang mengalami mata rabun bisa mengetahui benda apa yang ada di depannya</w:t>
      </w:r>
      <w:r>
        <w:t>.</w:t>
      </w:r>
    </w:p>
    <w:p w14:paraId="3726EFEA" w14:textId="77777777" w:rsidR="00A36D16" w:rsidRPr="00E50CCB" w:rsidRDefault="00A36D16" w:rsidP="00A36D16"/>
    <w:p w14:paraId="6BCEA4AB" w14:textId="31CD29D4" w:rsidR="00A36D16" w:rsidRPr="00B712E4" w:rsidRDefault="00A36D16" w:rsidP="00F73E47">
      <w:pPr>
        <w:pStyle w:val="Heading2"/>
        <w:numPr>
          <w:ilvl w:val="1"/>
          <w:numId w:val="21"/>
        </w:numPr>
      </w:pPr>
      <w:bookmarkStart w:id="9" w:name="_Toc37754342"/>
      <w:r w:rsidRPr="00B712E4">
        <w:t xml:space="preserve">Tujuan </w:t>
      </w:r>
      <w:bookmarkEnd w:id="9"/>
      <w:r w:rsidR="001368EB">
        <w:t>&amp; Manfaat</w:t>
      </w:r>
    </w:p>
    <w:p w14:paraId="3ED8FE19" w14:textId="1B2AD4F6" w:rsidR="00A36D16" w:rsidRDefault="001368EB" w:rsidP="00A36D16">
      <w:pPr>
        <w:rPr>
          <w:spacing w:val="-1"/>
        </w:rPr>
      </w:pPr>
      <w:r>
        <w:rPr>
          <w:spacing w:val="-1"/>
        </w:rPr>
        <w:t xml:space="preserve">Penelitian ini bertujuan untuk </w:t>
      </w:r>
      <w:r w:rsidR="000A4AF7">
        <w:rPr>
          <w:spacing w:val="-1"/>
        </w:rPr>
        <w:t>mengetahui akurasi dan i</w:t>
      </w:r>
      <w:r w:rsidR="002A4B95">
        <w:rPr>
          <w:spacing w:val="-1"/>
        </w:rPr>
        <w:t>mplementasi dari algoritma convolutional neural network untuk mendeteksi objek dalam rumah untuk membantu manusia dengan mata rabun.</w:t>
      </w:r>
    </w:p>
    <w:p w14:paraId="7A1DE384" w14:textId="1A328D53" w:rsidR="001368EB" w:rsidRDefault="001368EB" w:rsidP="00A36D16">
      <w:pPr>
        <w:rPr>
          <w:spacing w:val="-2"/>
        </w:rPr>
      </w:pPr>
      <w:r>
        <w:rPr>
          <w:spacing w:val="-1"/>
        </w:rPr>
        <w:t>Manfaat yang didapat dari pembuatan laporan penelitian ini adalah membantu pengguna mengetahui objek apa saja yang ada di hadapannya, khususnya bagi pengguna rabun jauh, sehingga tidak salah dalam mendeteksi objek yang ada di dalam rumah</w:t>
      </w:r>
      <w:r w:rsidR="00286D9E">
        <w:rPr>
          <w:spacing w:val="-1"/>
        </w:rPr>
        <w:t>nya.</w:t>
      </w:r>
    </w:p>
    <w:p w14:paraId="58C8A80C" w14:textId="77777777" w:rsidR="0026698C" w:rsidRDefault="0026698C" w:rsidP="00A36D16">
      <w:pPr>
        <w:rPr>
          <w:spacing w:val="-2"/>
        </w:rPr>
      </w:pPr>
    </w:p>
    <w:p w14:paraId="2598D2EF" w14:textId="77777777" w:rsidR="00A36D16" w:rsidRDefault="00A36D16" w:rsidP="00F73E47">
      <w:pPr>
        <w:pStyle w:val="Heading2"/>
        <w:numPr>
          <w:ilvl w:val="1"/>
          <w:numId w:val="21"/>
        </w:numPr>
      </w:pPr>
      <w:bookmarkStart w:id="10" w:name="_Toc37754344"/>
      <w:r w:rsidRPr="00C717E9">
        <w:t>Sistematika Penulisan</w:t>
      </w:r>
      <w:bookmarkEnd w:id="10"/>
      <w:r w:rsidRPr="00C717E9">
        <w:t xml:space="preserve"> </w:t>
      </w:r>
    </w:p>
    <w:p w14:paraId="3D23D5D8" w14:textId="223DB897" w:rsidR="00A36D16" w:rsidRDefault="00286D9E" w:rsidP="00286D9E">
      <w:pPr>
        <w:ind w:right="53"/>
        <w:rPr>
          <w:spacing w:val="-1"/>
        </w:rPr>
      </w:pPr>
      <w:r>
        <w:rPr>
          <w:spacing w:val="-1"/>
        </w:rPr>
        <w:t>Sistematika penulisan laporan penelitian ini terdiri dari beberapa bab yang tersusun sebagai berikut:</w:t>
      </w:r>
    </w:p>
    <w:p w14:paraId="579E6CFE" w14:textId="77777777" w:rsidR="0020230A" w:rsidRPr="00472BCC" w:rsidRDefault="00286D9E" w:rsidP="0020230A">
      <w:pPr>
        <w:ind w:right="53"/>
        <w:rPr>
          <w:b/>
          <w:bCs/>
          <w:spacing w:val="-1"/>
        </w:rPr>
      </w:pPr>
      <w:r w:rsidRPr="00472BCC">
        <w:rPr>
          <w:b/>
          <w:bCs/>
          <w:spacing w:val="-1"/>
        </w:rPr>
        <w:t>BAB I PENDAHULUAN</w:t>
      </w:r>
    </w:p>
    <w:p w14:paraId="0DBC6044" w14:textId="77777777" w:rsidR="004E70A6" w:rsidRDefault="00A67D77" w:rsidP="0064151B">
      <w:pPr>
        <w:ind w:left="1417" w:right="53" w:firstLine="0"/>
        <w:rPr>
          <w:spacing w:val="-1"/>
        </w:rPr>
      </w:pPr>
      <w:r>
        <w:rPr>
          <w:spacing w:val="-1"/>
        </w:rPr>
        <w:lastRenderedPageBreak/>
        <w:t>Bab inii memberikan gambaran umum tentang laporan implementasi algoritma convolutional neural network untuk pendeteksian objek di dalam rumah yaitu latar belakang, rumusan masalah, ruang lingkup, tujuan dan manfaat, serta sistematika penulisan.</w:t>
      </w:r>
    </w:p>
    <w:p w14:paraId="2C479357" w14:textId="77777777" w:rsidR="0020230A" w:rsidRDefault="0020230A" w:rsidP="0020230A">
      <w:pPr>
        <w:ind w:right="53"/>
        <w:rPr>
          <w:spacing w:val="-1"/>
        </w:rPr>
      </w:pPr>
    </w:p>
    <w:p w14:paraId="19243618" w14:textId="77777777" w:rsidR="0020230A" w:rsidRPr="00472BCC" w:rsidRDefault="0020230A" w:rsidP="0020230A">
      <w:pPr>
        <w:ind w:right="53"/>
        <w:rPr>
          <w:b/>
          <w:bCs/>
          <w:spacing w:val="-1"/>
        </w:rPr>
      </w:pPr>
      <w:r w:rsidRPr="00472BCC">
        <w:rPr>
          <w:b/>
          <w:bCs/>
          <w:spacing w:val="-1"/>
        </w:rPr>
        <w:t>BAB II TINJAUAN PUSTAKA DAN  TEORI</w:t>
      </w:r>
    </w:p>
    <w:p w14:paraId="063466CA" w14:textId="3711C8BD" w:rsidR="0020230A" w:rsidRDefault="0020230A" w:rsidP="0064151B">
      <w:pPr>
        <w:ind w:left="1417" w:right="53" w:firstLine="0"/>
        <w:rPr>
          <w:spacing w:val="-1"/>
        </w:rPr>
      </w:pPr>
      <w:r>
        <w:rPr>
          <w:spacing w:val="-1"/>
        </w:rPr>
        <w:t>Bab ini menyajikan kajian hasil penelitian dan landasan teori untuk mengimplementasikan algoritma convolutional neural network untuk mendeteksi objek dalam sebuah rumah.</w:t>
      </w:r>
    </w:p>
    <w:p w14:paraId="404EBC39" w14:textId="77777777" w:rsidR="0064151B" w:rsidRDefault="0064151B" w:rsidP="0020230A">
      <w:pPr>
        <w:ind w:right="53"/>
        <w:rPr>
          <w:spacing w:val="-1"/>
        </w:rPr>
      </w:pPr>
    </w:p>
    <w:p w14:paraId="24E6294A" w14:textId="77777777" w:rsidR="0020230A" w:rsidRPr="00472BCC" w:rsidRDefault="0020230A" w:rsidP="0020230A">
      <w:pPr>
        <w:ind w:right="53"/>
        <w:rPr>
          <w:b/>
          <w:bCs/>
          <w:spacing w:val="-1"/>
        </w:rPr>
      </w:pPr>
      <w:r w:rsidRPr="00472BCC">
        <w:rPr>
          <w:b/>
          <w:bCs/>
          <w:spacing w:val="-1"/>
        </w:rPr>
        <w:t>BAB III METODE PENELITIAN</w:t>
      </w:r>
    </w:p>
    <w:p w14:paraId="5D9FD718" w14:textId="2797AE13" w:rsidR="0020230A" w:rsidRDefault="0020230A" w:rsidP="0064151B">
      <w:pPr>
        <w:ind w:left="1417" w:right="53" w:firstLine="0"/>
        <w:rPr>
          <w:spacing w:val="-1"/>
        </w:rPr>
      </w:pPr>
      <w:r>
        <w:rPr>
          <w:spacing w:val="-1"/>
        </w:rPr>
        <w:t>Bab ini menjelaskan tentang jenis</w:t>
      </w:r>
      <w:r w:rsidR="00F647DB">
        <w:rPr>
          <w:spacing w:val="-1"/>
        </w:rPr>
        <w:t xml:space="preserve"> data, Teknik pengumpulan data, dan metode analisis data yang digunakan untuk membuat laporan penelitian mengenai implementasi algoritma convolutional neural network untuk mendeteksi objek dalam rumah.</w:t>
      </w:r>
    </w:p>
    <w:p w14:paraId="00FDE0CE" w14:textId="77777777" w:rsidR="0064151B" w:rsidRDefault="0064151B" w:rsidP="0020230A">
      <w:pPr>
        <w:ind w:right="53"/>
        <w:rPr>
          <w:spacing w:val="-1"/>
        </w:rPr>
      </w:pPr>
    </w:p>
    <w:p w14:paraId="0DFBA471" w14:textId="291F1611" w:rsidR="00F647DB" w:rsidRPr="00472BCC" w:rsidRDefault="00F647DB" w:rsidP="0020230A">
      <w:pPr>
        <w:ind w:right="53"/>
        <w:rPr>
          <w:b/>
          <w:bCs/>
          <w:spacing w:val="-1"/>
        </w:rPr>
      </w:pPr>
      <w:r w:rsidRPr="00472BCC">
        <w:rPr>
          <w:b/>
          <w:bCs/>
          <w:spacing w:val="-1"/>
        </w:rPr>
        <w:t xml:space="preserve">BAB IV </w:t>
      </w:r>
      <w:r w:rsidR="00DB4BFD" w:rsidRPr="00472BCC">
        <w:rPr>
          <w:b/>
          <w:bCs/>
          <w:spacing w:val="-1"/>
        </w:rPr>
        <w:t>PRODUK APLIKASI</w:t>
      </w:r>
    </w:p>
    <w:p w14:paraId="444A70C2" w14:textId="401A08F6" w:rsidR="00F647DB" w:rsidRDefault="00DB4BFD" w:rsidP="0064151B">
      <w:pPr>
        <w:ind w:left="1417" w:right="53" w:firstLine="0"/>
        <w:rPr>
          <w:spacing w:val="-1"/>
        </w:rPr>
      </w:pPr>
      <w:r>
        <w:rPr>
          <w:spacing w:val="-1"/>
        </w:rPr>
        <w:t xml:space="preserve">Bab ini menjelaskan </w:t>
      </w:r>
      <w:r w:rsidR="00CD3411">
        <w:rPr>
          <w:spacing w:val="-1"/>
        </w:rPr>
        <w:t>tentang hasil yang akan menjelaskan prototipe aplikasi system yang dibut, pembahasan hasil yang isinya akan menjelaskan hasil atau membandingkan hasil pengujian palikasi dalam bebagai kondisi parameter, dan pengembangan ke tugas akhir yang mendeskripsikan secara singkat dari laporan Informatics Capstone Project menjadi materi Tugas Akhir.</w:t>
      </w:r>
    </w:p>
    <w:p w14:paraId="449EB7A5" w14:textId="77777777" w:rsidR="0064151B" w:rsidRDefault="0064151B" w:rsidP="0020230A">
      <w:pPr>
        <w:ind w:right="53"/>
        <w:rPr>
          <w:spacing w:val="-1"/>
        </w:rPr>
      </w:pPr>
    </w:p>
    <w:p w14:paraId="1D7545F1" w14:textId="645DD041" w:rsidR="00F647DB" w:rsidRPr="00472BCC" w:rsidRDefault="00F647DB" w:rsidP="0020230A">
      <w:pPr>
        <w:ind w:right="53"/>
        <w:rPr>
          <w:b/>
          <w:bCs/>
          <w:spacing w:val="-1"/>
        </w:rPr>
      </w:pPr>
      <w:r w:rsidRPr="00472BCC">
        <w:rPr>
          <w:b/>
          <w:bCs/>
          <w:spacing w:val="-1"/>
        </w:rPr>
        <w:t>BAB</w:t>
      </w:r>
      <w:r w:rsidR="0064151B" w:rsidRPr="00472BCC">
        <w:rPr>
          <w:b/>
          <w:bCs/>
          <w:spacing w:val="-1"/>
        </w:rPr>
        <w:t xml:space="preserve"> V </w:t>
      </w:r>
      <w:r w:rsidR="00DB4BFD" w:rsidRPr="00472BCC">
        <w:rPr>
          <w:b/>
          <w:bCs/>
          <w:spacing w:val="-1"/>
        </w:rPr>
        <w:t>KESIMPULAN</w:t>
      </w:r>
      <w:r w:rsidR="0064151B" w:rsidRPr="00472BCC">
        <w:rPr>
          <w:b/>
          <w:bCs/>
          <w:spacing w:val="-1"/>
        </w:rPr>
        <w:t xml:space="preserve"> </w:t>
      </w:r>
    </w:p>
    <w:p w14:paraId="7FA76A05" w14:textId="37E3BB83" w:rsidR="0064151B" w:rsidRDefault="0064151B" w:rsidP="0064151B">
      <w:pPr>
        <w:ind w:left="1417" w:right="53" w:firstLine="0"/>
        <w:rPr>
          <w:spacing w:val="-1"/>
        </w:rPr>
      </w:pPr>
      <w:r>
        <w:rPr>
          <w:spacing w:val="-1"/>
        </w:rPr>
        <w:t xml:space="preserve">Bab ini </w:t>
      </w:r>
      <w:r w:rsidR="005F4127">
        <w:rPr>
          <w:spacing w:val="-1"/>
        </w:rPr>
        <w:t>menjelaskan kesimpulan sementara bedasarkan model dan prototipe yang dihasilkan nantinya.</w:t>
      </w:r>
    </w:p>
    <w:p w14:paraId="2223D2D1" w14:textId="77777777" w:rsidR="0064151B" w:rsidRDefault="0064151B" w:rsidP="0020230A">
      <w:pPr>
        <w:ind w:right="53"/>
        <w:rPr>
          <w:spacing w:val="-1"/>
        </w:rPr>
      </w:pPr>
    </w:p>
    <w:p w14:paraId="7071A403" w14:textId="477E3380" w:rsidR="0064151B" w:rsidRPr="00472BCC" w:rsidRDefault="0064151B" w:rsidP="0020230A">
      <w:pPr>
        <w:ind w:right="53"/>
        <w:rPr>
          <w:b/>
          <w:bCs/>
          <w:spacing w:val="-1"/>
        </w:rPr>
      </w:pPr>
      <w:r w:rsidRPr="00472BCC">
        <w:rPr>
          <w:b/>
          <w:bCs/>
          <w:spacing w:val="-1"/>
        </w:rPr>
        <w:t xml:space="preserve">BAB VI </w:t>
      </w:r>
      <w:r w:rsidR="00DB4BFD" w:rsidRPr="00472BCC">
        <w:rPr>
          <w:b/>
          <w:bCs/>
          <w:spacing w:val="-1"/>
        </w:rPr>
        <w:t>REFERENSI</w:t>
      </w:r>
    </w:p>
    <w:p w14:paraId="586FA6B9" w14:textId="64088300" w:rsidR="0064151B" w:rsidRPr="0020230A" w:rsidRDefault="0064151B" w:rsidP="0064151B">
      <w:pPr>
        <w:ind w:left="1417" w:right="53" w:firstLine="0"/>
        <w:rPr>
          <w:spacing w:val="-1"/>
        </w:rPr>
        <w:sectPr w:rsidR="0064151B" w:rsidRPr="0020230A" w:rsidSect="00645E60">
          <w:headerReference w:type="default" r:id="rId13"/>
          <w:footerReference w:type="default" r:id="rId14"/>
          <w:headerReference w:type="first" r:id="rId15"/>
          <w:footerReference w:type="first" r:id="rId16"/>
          <w:pgSz w:w="11900" w:h="16840" w:code="9"/>
          <w:pgMar w:top="2268" w:right="1701" w:bottom="1701" w:left="2268" w:header="1134" w:footer="1134" w:gutter="0"/>
          <w:pgNumType w:start="1"/>
          <w:cols w:space="720"/>
          <w:titlePg/>
          <w:docGrid w:linePitch="326"/>
        </w:sectPr>
      </w:pPr>
      <w:r>
        <w:rPr>
          <w:spacing w:val="-1"/>
        </w:rPr>
        <w:t>Bab in</w:t>
      </w:r>
      <w:r w:rsidR="005F4127">
        <w:rPr>
          <w:spacing w:val="-1"/>
        </w:rPr>
        <w:t>i berisi daftar referensi  yan</w:t>
      </w:r>
      <w:r w:rsidR="00E420C0">
        <w:rPr>
          <w:spacing w:val="-1"/>
        </w:rPr>
        <w:t>g telah digunakan dalam menyusun laporan Informatics Capstone Project.</w:t>
      </w:r>
    </w:p>
    <w:p w14:paraId="7B1A0E6F" w14:textId="1B885EE9" w:rsidR="003F0B68" w:rsidRDefault="003F0B68" w:rsidP="003F0B68">
      <w:pPr>
        <w:pStyle w:val="Heading1"/>
      </w:pPr>
      <w:r>
        <w:lastRenderedPageBreak/>
        <w:br/>
      </w:r>
      <w:r w:rsidR="00471AF9">
        <w:t>TINJAUAN PUSTAKA DAN TEORI</w:t>
      </w:r>
    </w:p>
    <w:p w14:paraId="31A8BA1A" w14:textId="77777777" w:rsidR="00A36D16" w:rsidRDefault="00A36D16" w:rsidP="003F0B68"/>
    <w:p w14:paraId="1C6916E7" w14:textId="515E35C7" w:rsidR="009B042A" w:rsidRDefault="009B042A" w:rsidP="009B042A">
      <w:pPr>
        <w:pStyle w:val="Default"/>
      </w:pPr>
    </w:p>
    <w:p w14:paraId="1E79F4F9" w14:textId="09423963" w:rsidR="00AC1BEA" w:rsidRDefault="00AC1BEA" w:rsidP="00F73E47">
      <w:pPr>
        <w:pStyle w:val="Heading2"/>
      </w:pPr>
      <w:bookmarkStart w:id="11" w:name="_Toc37754346"/>
      <w:r>
        <w:t xml:space="preserve">Kajian </w:t>
      </w:r>
      <w:r w:rsidR="00193301">
        <w:t>Hasil Penelitian</w:t>
      </w:r>
      <w:bookmarkEnd w:id="11"/>
    </w:p>
    <w:p w14:paraId="2642003E" w14:textId="77777777" w:rsidR="00AC1BEA" w:rsidRDefault="00AC1BEA" w:rsidP="009B042A">
      <w:pPr>
        <w:pStyle w:val="Default"/>
      </w:pPr>
    </w:p>
    <w:p w14:paraId="5C0BB7A0" w14:textId="2EAF4619" w:rsidR="00AC1BEA" w:rsidRDefault="00C2528A" w:rsidP="009B042A">
      <w:r>
        <w:t>Dalam penulisan laporan ini peneliti menggali informasi dari penelitan-penelitian sebelumnya sebagai bahan perbadingan yang memiliki bidang dan tema yang sama dengan penelitian yang akan dilakukan.</w:t>
      </w:r>
    </w:p>
    <w:p w14:paraId="1520E61B" w14:textId="4A08ED6C" w:rsidR="00BF3880" w:rsidRDefault="00BF3880" w:rsidP="009B042A">
      <w:r>
        <w:t>Penelitian oleh</w:t>
      </w:r>
      <w:r w:rsidR="00401FAD">
        <w:t xml:space="preserve"> R. Mehindra Prasmatio, Basuki Rahmat, dan Intan Yuniar, (2020), dengan judul Deteksi Pengenalan Ikan Menggunakan Algoritma Convolutional Neural Network</w:t>
      </w:r>
      <w:r w:rsidR="00CC5439">
        <w:t xml:space="preserve">. </w:t>
      </w:r>
      <w:r w:rsidR="001C4C5A" w:rsidRPr="007447E7">
        <w:rPr>
          <w:highlight w:val="yellow"/>
        </w:rPr>
        <w:t xml:space="preserve">Penelitian tersebut membahas bagaimana </w:t>
      </w:r>
      <w:r w:rsidR="00AB116D" w:rsidRPr="007447E7">
        <w:rPr>
          <w:highlight w:val="yellow"/>
        </w:rPr>
        <w:t>mengidentifikasi dan mengenal identitas jenis ikan secara otomatis. Metode pada penelitian ini menggunakan deep learning yaitu Convolutional Neural Network (CNN) sebagai pengidentifikasi ikan secara real-time yang terbukti efisien dalam klasifikasi ikan.</w:t>
      </w:r>
      <w:r w:rsidR="00AB116D">
        <w:t xml:space="preserve"> </w:t>
      </w:r>
      <w:r w:rsidR="00AB116D" w:rsidRPr="007447E7">
        <w:rPr>
          <w:highlight w:val="green"/>
        </w:rPr>
        <w:t xml:space="preserve">Metode diimplementasikan dengan bantuan library OpenCV untuk deteksi objek dan perangkat kamera. Penelitian </w:t>
      </w:r>
      <w:r w:rsidR="009D3568">
        <w:rPr>
          <w:highlight w:val="green"/>
        </w:rPr>
        <w:t>tersebut</w:t>
      </w:r>
      <w:r w:rsidR="00AB116D" w:rsidRPr="007447E7">
        <w:rPr>
          <w:highlight w:val="green"/>
        </w:rPr>
        <w:t xml:space="preserve"> melakukan 6 kali percobaan training untuk mendapatkan nilai paling baik, sehingga mendapatkan test score 2.47</w:t>
      </w:r>
      <w:r w:rsidR="007447E7" w:rsidRPr="007447E7">
        <w:rPr>
          <w:highlight w:val="green"/>
        </w:rPr>
        <w:t>5, test accuracy 0,4237 dan loss sebesar 2.2002.</w:t>
      </w:r>
      <w:r w:rsidR="007447E7">
        <w:t xml:space="preserve"> </w:t>
      </w:r>
      <w:r w:rsidR="007447E7" w:rsidRPr="007447E7">
        <w:rPr>
          <w:highlight w:val="red"/>
        </w:rPr>
        <w:t>Hasil akhir yang didapatkan dalam penelitian ini mengahasilkan tingkat akurasi sebesar 85,18% dengan dilakukan pengujian sebanyak 27 kali yang dimana 4 kali pengujian tidak dapat mengidentifikasi foto ikan dan 23 kali pengujian berhasil dalam mengidentifikasi foto ikan.</w:t>
      </w:r>
    </w:p>
    <w:p w14:paraId="62BA60D3" w14:textId="6A23D554" w:rsidR="007447E7" w:rsidRDefault="007447E7" w:rsidP="009B042A">
      <w:r>
        <w:t xml:space="preserve">Penelitian oleh Perani Rosyani dan Saprudin, (2020), dengan judul Deteksi Citra Bunga Menggunakan Analisis Segmentasi Fuzzy C-Means dan Otsu Threshold. </w:t>
      </w:r>
      <w:r w:rsidR="009D3568">
        <w:t xml:space="preserve">Penelitian tersebut menganalisis antara segmentasi Fuzzy C-Means dan Otsu Threshold untuk deteksi citra bunga. </w:t>
      </w:r>
      <w:r w:rsidR="009D3568" w:rsidRPr="00EA6F1E">
        <w:rPr>
          <w:highlight w:val="yellow"/>
        </w:rPr>
        <w:t>Citra yang digunakan untuk sample sebanyak 41 citra yang di ambil dari dataset Imageclef 2017, citra tersebut memiliki kondisi background citra yang komplek dengan noise</w:t>
      </w:r>
      <w:r w:rsidR="009D3568">
        <w:t>.</w:t>
      </w:r>
      <w:r w:rsidR="00EA6F1E">
        <w:t xml:space="preserve"> </w:t>
      </w:r>
      <w:r w:rsidR="00EA6F1E" w:rsidRPr="00EA6F1E">
        <w:rPr>
          <w:highlight w:val="green"/>
        </w:rPr>
        <w:t>Citra tersebut akan dilakukan beberapa proses yaitu konversi citra, segmentasi, pembersihan nois, kemudian melakukan deteksi objek dengan menggunakan metode Segmentasi Fuzzy C-</w:t>
      </w:r>
      <w:r w:rsidR="00EA6F1E" w:rsidRPr="00EA6F1E">
        <w:rPr>
          <w:highlight w:val="green"/>
        </w:rPr>
        <w:lastRenderedPageBreak/>
        <w:t>Means dan Otsu Threshold.</w:t>
      </w:r>
      <w:r w:rsidR="00EA6F1E">
        <w:t xml:space="preserve"> </w:t>
      </w:r>
      <w:r w:rsidR="00EA6F1E" w:rsidRPr="00EA6F1E">
        <w:rPr>
          <w:highlight w:val="red"/>
        </w:rPr>
        <w:t>Hasil dari penelitian tersebut didapat dari 41 percobaan keberhasilan segmentasi Fuzzy C-Means dapat mendeteksi objek secara sempurna sebanyak 28 citra dan 16 citra gagal terdeteksi. Sedangkan untuk segmentasi Otsu Threshold dapat mendeteksi objek sebanyak 24 citra yang sesuai dan 17 citra yang gagal. Sehingga akhirnya mendapatkan presentasi keberhasilan untuk metode Fuzzy C-Means sebanyak 61% sedangkan metode Otsu Threshold mendapatkan presentasi sebesar 70,8%.</w:t>
      </w:r>
    </w:p>
    <w:p w14:paraId="7BBBF504" w14:textId="5627DC4E" w:rsidR="006D72CD" w:rsidRDefault="00E05B80" w:rsidP="009B042A">
      <w:r>
        <w:t xml:space="preserve">Penelitian oleh Fadilah </w:t>
      </w:r>
      <w:r w:rsidR="00F55DFB">
        <w:t>R</w:t>
      </w:r>
      <w:r>
        <w:t>amadah, IG. Prasetya Dwi Wibawa, dan</w:t>
      </w:r>
      <w:r w:rsidR="00F55DFB">
        <w:t xml:space="preserve"> </w:t>
      </w:r>
      <w:r>
        <w:t xml:space="preserve">Achmad Rizal, (2022), dengan judul Sistem Deteksi Api Menggunakan Pengolahan Citra Pada Webcam dengan Metode Yolov3. </w:t>
      </w:r>
      <w:r w:rsidRPr="00FB39A3">
        <w:rPr>
          <w:highlight w:val="yellow"/>
        </w:rPr>
        <w:t xml:space="preserve">Penelitian tersebut </w:t>
      </w:r>
      <w:r w:rsidR="00FB39A3" w:rsidRPr="00FB39A3">
        <w:rPr>
          <w:highlight w:val="yellow"/>
        </w:rPr>
        <w:t>membangun system deteksi api pada webcam menggunakan pengolahan citra.</w:t>
      </w:r>
      <w:r w:rsidR="00FB39A3">
        <w:t xml:space="preserve"> </w:t>
      </w:r>
      <w:r w:rsidR="00FB39A3" w:rsidRPr="00FB39A3">
        <w:rPr>
          <w:highlight w:val="green"/>
        </w:rPr>
        <w:t>Pengolahan citra dengan metode YOLOv3 yang akan dibandingkan dengan metode Haar Cascade Classifier untuk mendeteksi objek api</w:t>
      </w:r>
      <w:r w:rsidR="00FB39A3">
        <w:t xml:space="preserve">. </w:t>
      </w:r>
      <w:r w:rsidR="00FB39A3" w:rsidRPr="00FB39A3">
        <w:rPr>
          <w:highlight w:val="red"/>
        </w:rPr>
        <w:t>Bertujuan untuk mendapatkan nilai akurasi yang presisi pendeteksian lebih dari 80% dan dapat mengetaui letak koordinat titik (x,y) objek yang terdeteksi pada display</w:t>
      </w:r>
      <w:r w:rsidR="00FB39A3">
        <w:t>.</w:t>
      </w:r>
    </w:p>
    <w:p w14:paraId="453E8FEB" w14:textId="5C57B0F6" w:rsidR="00FB39A3" w:rsidRDefault="00FB39A3" w:rsidP="009B042A">
      <w:r>
        <w:t xml:space="preserve">Penelitian oleh </w:t>
      </w:r>
      <w:r w:rsidR="001602CE">
        <w:t xml:space="preserve">Qurotul Aini, Ninda Lutfiani, Hendra Kusumah, dan Muhammad Suzaki Zahran, (2021), dengan judul Deteksi dan Pengenalan Objek Dengan Model Machine Learning: Model Yolo. </w:t>
      </w:r>
      <w:r w:rsidR="001602CE" w:rsidRPr="00690C3B">
        <w:rPr>
          <w:highlight w:val="yellow"/>
        </w:rPr>
        <w:t>Penelitian tersebut membahas bagaimana melakukan deteksi dan pengenalan objek.</w:t>
      </w:r>
      <w:r w:rsidR="001602CE">
        <w:t xml:space="preserve"> </w:t>
      </w:r>
      <w:r w:rsidR="001602CE" w:rsidRPr="00690C3B">
        <w:rPr>
          <w:highlight w:val="green"/>
        </w:rPr>
        <w:t>Metode yang digunakan yaitu dengan machine learning terutama untuk modelnya menggunakan yolo</w:t>
      </w:r>
      <w:r w:rsidR="00690C3B" w:rsidRPr="00690C3B">
        <w:rPr>
          <w:highlight w:val="green"/>
        </w:rPr>
        <w:t>.</w:t>
      </w:r>
      <w:r w:rsidR="00690C3B">
        <w:t xml:space="preserve"> </w:t>
      </w:r>
      <w:r w:rsidR="00690C3B" w:rsidRPr="00690C3B">
        <w:rPr>
          <w:highlight w:val="red"/>
        </w:rPr>
        <w:t>Tujuuan awal dari model YOLO yaitu untuk mendesain suatu model algoritma yang mampu mengenali dan mendeteksi objek dengan cepat tanpa mengurangi hasilnya.</w:t>
      </w:r>
    </w:p>
    <w:p w14:paraId="2B2CC302" w14:textId="206E1598" w:rsidR="00690C3B" w:rsidRDefault="00690C3B" w:rsidP="009B042A">
      <w:r>
        <w:t>Penelitian oleh Agung Rizqi Hidayat, dan Veronica Lusiana, (2022), dengan judul Deteksi Jenis Sayuran dengan Tensorflow Dengan Metode Convolutional Neural Network. Penetlitian tersebut membahas bagaimana cara mendeteksi jenis sayuran. Banyaknya proses klasifikasi terhadap sayuran, serperti klasifikasi berdasarkan cara budidaya, organ yang dimakan, klasifikasi botani dan klasifikasi berdasarkan syarat tumbuh.</w:t>
      </w:r>
      <w:r w:rsidR="00370B65">
        <w:t xml:space="preserve"> </w:t>
      </w:r>
      <w:r w:rsidR="00370B65" w:rsidRPr="0004277D">
        <w:rPr>
          <w:highlight w:val="yellow"/>
        </w:rPr>
        <w:t>Penelitian tersebut dalam mendeteksi sayuran menggunakan dataset berupa jenis sayur dan 2550 gambar sayur</w:t>
      </w:r>
      <w:r w:rsidR="00370B65">
        <w:t xml:space="preserve">. </w:t>
      </w:r>
      <w:r w:rsidR="00370B65" w:rsidRPr="0004277D">
        <w:rPr>
          <w:highlight w:val="green"/>
        </w:rPr>
        <w:t xml:space="preserve">Proses klasifikasi jenis sayuran menggunakan algoritma Convolutional Neural Network (CNN) karena memiliki kemampuan yang baik dalam klasifikasi objek citra. Proses uji </w:t>
      </w:r>
      <w:r w:rsidR="00370B65" w:rsidRPr="0004277D">
        <w:rPr>
          <w:highlight w:val="green"/>
        </w:rPr>
        <w:lastRenderedPageBreak/>
        <w:t>coba yang dilakukan menggunakan lima smartphone dengan sistem operasi berbasis Android. Proses perancangan aplikasi berbasis android tersebut menggunakan Bahasa pemrograman python dengan moldul Tensor flow untuk proses testing dan training data.</w:t>
      </w:r>
      <w:r w:rsidR="00370B65">
        <w:t xml:space="preserve"> </w:t>
      </w:r>
      <w:r w:rsidR="00370B65" w:rsidRPr="0004277D">
        <w:rPr>
          <w:highlight w:val="red"/>
        </w:rPr>
        <w:t>Hasil akhir akurasi pada sayuran menghasilkan tinkat keakuratan denga rata-rata mengenali jenis sayuran sebesar 70% dengan salah satu hasil pengujian klasifikasi terhadap sayur menhasilkan tingkat akurasi tertinggi sebesar 86%</w:t>
      </w:r>
      <w:r w:rsidR="0004277D" w:rsidRPr="0004277D">
        <w:rPr>
          <w:highlight w:val="red"/>
        </w:rPr>
        <w:t>.</w:t>
      </w:r>
    </w:p>
    <w:p w14:paraId="196DE1C8" w14:textId="3B912FAA" w:rsidR="0006135E" w:rsidRDefault="0006135E" w:rsidP="0006135E">
      <w:pPr>
        <w:rPr>
          <w:sz w:val="23"/>
          <w:szCs w:val="23"/>
        </w:rPr>
      </w:pPr>
      <w:r>
        <w:rPr>
          <w:sz w:val="23"/>
          <w:szCs w:val="23"/>
        </w:rPr>
        <w:t xml:space="preserve"> </w:t>
      </w:r>
    </w:p>
    <w:p w14:paraId="011A08DF" w14:textId="448C0633" w:rsidR="003D288E" w:rsidRDefault="003D288E" w:rsidP="003D288E">
      <w:pPr>
        <w:spacing w:before="10"/>
        <w:ind w:firstLine="0"/>
        <w:jc w:val="center"/>
        <w:rPr>
          <w:rFonts w:eastAsia="Times New Roman" w:cs="Times New Roman"/>
          <w:szCs w:val="24"/>
        </w:rPr>
      </w:pPr>
      <w:r>
        <w:rPr>
          <w:b/>
          <w:color w:val="1D1B11"/>
          <w:spacing w:val="-1"/>
        </w:rPr>
        <w:t>Tabel</w:t>
      </w:r>
      <w:r>
        <w:rPr>
          <w:b/>
          <w:color w:val="1D1B11"/>
        </w:rPr>
        <w:t xml:space="preserve"> 2.1 </w:t>
      </w:r>
      <w:r>
        <w:rPr>
          <w:color w:val="1D1B11"/>
          <w:spacing w:val="-1"/>
        </w:rPr>
        <w:t>Perbandingan</w:t>
      </w:r>
      <w:r>
        <w:rPr>
          <w:color w:val="1D1B11"/>
          <w:spacing w:val="2"/>
        </w:rPr>
        <w:t xml:space="preserve"> </w:t>
      </w:r>
      <w:r w:rsidR="00004F62">
        <w:rPr>
          <w:color w:val="1D1B11"/>
          <w:spacing w:val="2"/>
        </w:rPr>
        <w:t xml:space="preserve">Kajian </w:t>
      </w:r>
      <w:r w:rsidR="00004F62">
        <w:rPr>
          <w:color w:val="1D1B11"/>
          <w:spacing w:val="-1"/>
        </w:rPr>
        <w:t>Hasil Penelitian</w:t>
      </w:r>
    </w:p>
    <w:tbl>
      <w:tblPr>
        <w:tblW w:w="8363" w:type="dxa"/>
        <w:jc w:val="center"/>
        <w:tblLayout w:type="fixed"/>
        <w:tblCellMar>
          <w:left w:w="0" w:type="dxa"/>
          <w:right w:w="0" w:type="dxa"/>
        </w:tblCellMar>
        <w:tblLook w:val="01E0" w:firstRow="1" w:lastRow="1" w:firstColumn="1" w:lastColumn="1" w:noHBand="0" w:noVBand="0"/>
      </w:tblPr>
      <w:tblGrid>
        <w:gridCol w:w="559"/>
        <w:gridCol w:w="1985"/>
        <w:gridCol w:w="1417"/>
        <w:gridCol w:w="1344"/>
        <w:gridCol w:w="3058"/>
      </w:tblGrid>
      <w:tr w:rsidR="003D288E" w:rsidRPr="00004F62" w14:paraId="539745BC" w14:textId="77777777" w:rsidTr="00AF1F56">
        <w:trPr>
          <w:trHeight w:hRule="exact" w:val="286"/>
          <w:jc w:val="center"/>
        </w:trPr>
        <w:tc>
          <w:tcPr>
            <w:tcW w:w="559"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Pr="00004F62" w:rsidRDefault="003D288E" w:rsidP="00004F62">
            <w:pPr>
              <w:pStyle w:val="TableParagraph"/>
              <w:ind w:left="131"/>
              <w:rPr>
                <w:rFonts w:ascii="Times New Roman" w:eastAsia="Times New Roman" w:hAnsi="Times New Roman" w:cs="Times New Roman"/>
              </w:rPr>
            </w:pPr>
            <w:r w:rsidRPr="00004F62">
              <w:rPr>
                <w:rFonts w:ascii="Times New Roman"/>
                <w:spacing w:val="-1"/>
              </w:rPr>
              <w:t>No</w:t>
            </w:r>
          </w:p>
        </w:tc>
        <w:tc>
          <w:tcPr>
            <w:tcW w:w="1985"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Pr="00004F62" w:rsidRDefault="003D288E" w:rsidP="00AF1F56">
            <w:pPr>
              <w:pStyle w:val="TableParagraph"/>
              <w:ind w:left="1"/>
              <w:jc w:val="center"/>
              <w:rPr>
                <w:rFonts w:ascii="Times New Roman" w:eastAsia="Times New Roman" w:hAnsi="Times New Roman" w:cs="Times New Roman"/>
              </w:rPr>
            </w:pPr>
            <w:r w:rsidRPr="00004F62">
              <w:rPr>
                <w:rFonts w:ascii="Times New Roman"/>
              </w:rPr>
              <w:t>Judul</w:t>
            </w:r>
          </w:p>
        </w:tc>
        <w:tc>
          <w:tcPr>
            <w:tcW w:w="1417" w:type="dxa"/>
            <w:tcBorders>
              <w:top w:val="single" w:sz="6" w:space="0" w:color="000000"/>
              <w:left w:val="single" w:sz="6" w:space="0" w:color="000000"/>
              <w:bottom w:val="single" w:sz="6" w:space="0" w:color="000000"/>
              <w:right w:val="single" w:sz="6" w:space="0" w:color="000000"/>
            </w:tcBorders>
            <w:hideMark/>
          </w:tcPr>
          <w:p w14:paraId="14DB3644" w14:textId="55840572" w:rsidR="003D288E" w:rsidRPr="00004F62" w:rsidRDefault="003D288E" w:rsidP="00AF1F56">
            <w:pPr>
              <w:pStyle w:val="TableParagraph"/>
              <w:jc w:val="center"/>
              <w:rPr>
                <w:rFonts w:ascii="Times New Roman" w:eastAsia="Times New Roman" w:hAnsi="Times New Roman" w:cs="Times New Roman"/>
              </w:rPr>
            </w:pPr>
            <w:r w:rsidRPr="00004F62">
              <w:rPr>
                <w:rFonts w:ascii="Times New Roman"/>
                <w:spacing w:val="-1"/>
              </w:rPr>
              <w:t>Penulis</w:t>
            </w:r>
            <w:r w:rsidR="004367C8">
              <w:rPr>
                <w:rFonts w:ascii="Times New Roman"/>
                <w:spacing w:val="-1"/>
              </w:rPr>
              <w:t>(th)</w:t>
            </w:r>
          </w:p>
        </w:tc>
        <w:tc>
          <w:tcPr>
            <w:tcW w:w="1344" w:type="dxa"/>
            <w:tcBorders>
              <w:top w:val="single" w:sz="6" w:space="0" w:color="000000"/>
              <w:left w:val="single" w:sz="6" w:space="0" w:color="000000"/>
              <w:bottom w:val="single" w:sz="6" w:space="0" w:color="000000"/>
              <w:right w:val="single" w:sz="6" w:space="0" w:color="000000"/>
            </w:tcBorders>
            <w:hideMark/>
          </w:tcPr>
          <w:p w14:paraId="38BD937D" w14:textId="557A3E85" w:rsidR="003D288E" w:rsidRPr="00004F62" w:rsidRDefault="00AF1F56" w:rsidP="00AF1F56">
            <w:pPr>
              <w:pStyle w:val="TableParagraph"/>
              <w:jc w:val="center"/>
              <w:rPr>
                <w:rFonts w:ascii="Times New Roman" w:eastAsia="Times New Roman" w:hAnsi="Times New Roman" w:cs="Times New Roman"/>
              </w:rPr>
            </w:pPr>
            <w:r>
              <w:rPr>
                <w:rFonts w:ascii="Times New Roman" w:eastAsia="Times New Roman" w:hAnsi="Times New Roman" w:cs="Times New Roman"/>
              </w:rPr>
              <w:t>Metode</w:t>
            </w:r>
          </w:p>
        </w:tc>
        <w:tc>
          <w:tcPr>
            <w:tcW w:w="3058" w:type="dxa"/>
            <w:tcBorders>
              <w:top w:val="single" w:sz="6" w:space="0" w:color="000000"/>
              <w:left w:val="single" w:sz="6" w:space="0" w:color="000000"/>
              <w:bottom w:val="single" w:sz="6" w:space="0" w:color="000000"/>
              <w:right w:val="single" w:sz="6" w:space="0" w:color="000000"/>
            </w:tcBorders>
            <w:hideMark/>
          </w:tcPr>
          <w:p w14:paraId="5BCFF282" w14:textId="77777777" w:rsidR="003D288E" w:rsidRPr="00004F62" w:rsidRDefault="003D288E" w:rsidP="00AF1F56">
            <w:pPr>
              <w:pStyle w:val="TableParagraph"/>
              <w:jc w:val="center"/>
              <w:rPr>
                <w:rFonts w:ascii="Times New Roman" w:eastAsia="Times New Roman" w:hAnsi="Times New Roman" w:cs="Times New Roman"/>
              </w:rPr>
            </w:pPr>
            <w:r w:rsidRPr="00004F62">
              <w:rPr>
                <w:rFonts w:ascii="Times New Roman"/>
                <w:spacing w:val="-1"/>
              </w:rPr>
              <w:t>Hasil/</w:t>
            </w:r>
            <w:r w:rsidRPr="00004F62">
              <w:rPr>
                <w:rFonts w:ascii="Times New Roman"/>
              </w:rPr>
              <w:t xml:space="preserve"> </w:t>
            </w:r>
            <w:r w:rsidRPr="00004F62">
              <w:rPr>
                <w:rFonts w:ascii="Times New Roman"/>
                <w:spacing w:val="-1"/>
              </w:rPr>
              <w:t>Kesimpulan</w:t>
            </w:r>
          </w:p>
        </w:tc>
      </w:tr>
      <w:tr w:rsidR="003D288E" w:rsidRPr="00004F62" w14:paraId="490365B2" w14:textId="77777777" w:rsidTr="00AF1F56">
        <w:trPr>
          <w:trHeight w:hRule="exact" w:val="2218"/>
          <w:jc w:val="center"/>
        </w:trPr>
        <w:tc>
          <w:tcPr>
            <w:tcW w:w="559" w:type="dxa"/>
            <w:tcBorders>
              <w:top w:val="single" w:sz="6" w:space="0" w:color="000000"/>
              <w:left w:val="single" w:sz="6" w:space="0" w:color="000000"/>
              <w:bottom w:val="single" w:sz="6" w:space="0" w:color="000000"/>
              <w:right w:val="single" w:sz="6" w:space="0" w:color="000000"/>
            </w:tcBorders>
            <w:hideMark/>
          </w:tcPr>
          <w:p w14:paraId="6D5B1556"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rPr>
              <w:t>1</w:t>
            </w:r>
          </w:p>
        </w:tc>
        <w:tc>
          <w:tcPr>
            <w:tcW w:w="1985" w:type="dxa"/>
            <w:tcBorders>
              <w:top w:val="single" w:sz="6" w:space="0" w:color="000000"/>
              <w:left w:val="single" w:sz="6" w:space="0" w:color="000000"/>
              <w:bottom w:val="single" w:sz="6" w:space="0" w:color="000000"/>
              <w:right w:val="single" w:sz="6" w:space="0" w:color="000000"/>
            </w:tcBorders>
          </w:tcPr>
          <w:p w14:paraId="5A4E6E7D" w14:textId="5F7BDCB3" w:rsidR="003D288E" w:rsidRPr="00004F62" w:rsidRDefault="00AF1F56" w:rsidP="00004F62">
            <w:pPr>
              <w:pStyle w:val="TableParagraph"/>
              <w:tabs>
                <w:tab w:val="left" w:pos="1088"/>
                <w:tab w:val="left" w:pos="1220"/>
                <w:tab w:val="left" w:pos="1513"/>
              </w:tabs>
              <w:ind w:left="102" w:right="100"/>
              <w:rPr>
                <w:rFonts w:ascii="Times New Roman" w:eastAsia="Times New Roman" w:hAnsi="Times New Roman" w:cs="Times New Roman"/>
              </w:rPr>
            </w:pPr>
            <w:r>
              <w:rPr>
                <w:rFonts w:ascii="Times New Roman" w:eastAsia="Times New Roman" w:hAnsi="Times New Roman" w:cs="Times New Roman"/>
              </w:rPr>
              <w:t>Deteksi Pengenalan Ikan Menggunakan Algoritma Convolutional Neural Network</w:t>
            </w:r>
          </w:p>
        </w:tc>
        <w:tc>
          <w:tcPr>
            <w:tcW w:w="1417" w:type="dxa"/>
            <w:tcBorders>
              <w:top w:val="single" w:sz="6" w:space="0" w:color="000000"/>
              <w:left w:val="single" w:sz="6" w:space="0" w:color="000000"/>
              <w:bottom w:val="single" w:sz="6" w:space="0" w:color="000000"/>
              <w:right w:val="single" w:sz="6" w:space="0" w:color="000000"/>
            </w:tcBorders>
          </w:tcPr>
          <w:p w14:paraId="09BF422A" w14:textId="435E56A1" w:rsidR="003D288E" w:rsidRPr="00004F62" w:rsidRDefault="00AF1F56" w:rsidP="00004F62">
            <w:pPr>
              <w:pStyle w:val="TableParagraph"/>
              <w:ind w:left="102"/>
              <w:rPr>
                <w:rFonts w:ascii="Times New Roman" w:eastAsia="Times New Roman" w:hAnsi="Times New Roman" w:cs="Times New Roman"/>
              </w:rPr>
            </w:pPr>
            <w:r>
              <w:rPr>
                <w:rFonts w:ascii="Times New Roman" w:eastAsia="Times New Roman" w:hAnsi="Times New Roman" w:cs="Times New Roman"/>
              </w:rPr>
              <w:t>R. Mehindra Prasmatio, Basuki rahmat, dan Intan Yuniar</w:t>
            </w:r>
            <w:r w:rsidR="00F55DFB">
              <w:rPr>
                <w:rFonts w:ascii="Times New Roman" w:eastAsia="Times New Roman" w:hAnsi="Times New Roman" w:cs="Times New Roman"/>
              </w:rPr>
              <w:t xml:space="preserve"> </w:t>
            </w:r>
            <w:r>
              <w:rPr>
                <w:rFonts w:ascii="Times New Roman" w:eastAsia="Times New Roman" w:hAnsi="Times New Roman" w:cs="Times New Roman"/>
              </w:rPr>
              <w:t>(2020)</w:t>
            </w:r>
            <w:r w:rsidR="00F55DFB">
              <w:rPr>
                <w:rFonts w:ascii="Times New Roman" w:eastAsia="Times New Roman" w:hAnsi="Times New Roman" w:cs="Times New Roman"/>
              </w:rPr>
              <w:t>.</w:t>
            </w:r>
          </w:p>
        </w:tc>
        <w:tc>
          <w:tcPr>
            <w:tcW w:w="1344" w:type="dxa"/>
            <w:tcBorders>
              <w:top w:val="single" w:sz="6" w:space="0" w:color="000000"/>
              <w:left w:val="single" w:sz="6" w:space="0" w:color="000000"/>
              <w:bottom w:val="single" w:sz="6" w:space="0" w:color="000000"/>
              <w:right w:val="single" w:sz="6" w:space="0" w:color="000000"/>
            </w:tcBorders>
          </w:tcPr>
          <w:p w14:paraId="0959EA33" w14:textId="76B347AF" w:rsidR="003D288E" w:rsidRPr="00D9220B" w:rsidRDefault="00AF1F56" w:rsidP="00004F62">
            <w:pPr>
              <w:pStyle w:val="TableParagraph"/>
              <w:ind w:left="102" w:right="423"/>
              <w:rPr>
                <w:rFonts w:ascii="Times New Roman" w:eastAsia="Times New Roman" w:hAnsi="Times New Roman" w:cs="Times New Roman"/>
                <w:i/>
                <w:iCs/>
              </w:rPr>
            </w:pPr>
            <w:r w:rsidRPr="00D9220B">
              <w:rPr>
                <w:rFonts w:ascii="Times New Roman" w:eastAsia="Times New Roman" w:hAnsi="Times New Roman" w:cs="Times New Roman"/>
                <w:i/>
                <w:iCs/>
              </w:rPr>
              <w:t>Convolutional Neural Network</w:t>
            </w:r>
            <w:r w:rsidR="00F55DFB" w:rsidRPr="00D9220B">
              <w:rPr>
                <w:rFonts w:ascii="Times New Roman" w:eastAsia="Times New Roman" w:hAnsi="Times New Roman" w:cs="Times New Roman"/>
                <w:i/>
                <w:iCs/>
              </w:rPr>
              <w:t>.</w:t>
            </w:r>
          </w:p>
        </w:tc>
        <w:tc>
          <w:tcPr>
            <w:tcW w:w="3058" w:type="dxa"/>
            <w:tcBorders>
              <w:top w:val="single" w:sz="6" w:space="0" w:color="000000"/>
              <w:left w:val="single" w:sz="6" w:space="0" w:color="000000"/>
              <w:bottom w:val="single" w:sz="6" w:space="0" w:color="000000"/>
              <w:right w:val="single" w:sz="6" w:space="0" w:color="000000"/>
            </w:tcBorders>
          </w:tcPr>
          <w:p w14:paraId="597A6F0F" w14:textId="63D17CF9" w:rsidR="003D288E" w:rsidRPr="00004F62" w:rsidRDefault="00F55DFB" w:rsidP="00004F62">
            <w:pPr>
              <w:pStyle w:val="TableParagraph"/>
              <w:ind w:left="102" w:right="101"/>
              <w:jc w:val="both"/>
              <w:rPr>
                <w:rFonts w:ascii="Times New Roman" w:eastAsia="Times New Roman" w:hAnsi="Times New Roman" w:cs="Times New Roman"/>
              </w:rPr>
            </w:pPr>
            <w:r>
              <w:rPr>
                <w:rFonts w:ascii="Times New Roman" w:eastAsia="Times New Roman" w:hAnsi="Times New Roman" w:cs="Times New Roman"/>
              </w:rPr>
              <w:t>Akurasi dalam penelitian tersebut mendapatkan nilai sebesar 85,14% dari hasil 23 dapat memprediksi dengan benar dan 4 tidak dapat diprediksi dengan benar. selanjutnya mendapatkan nilai presisi sebesar 77,8%.</w:t>
            </w:r>
          </w:p>
        </w:tc>
      </w:tr>
      <w:tr w:rsidR="003D288E" w:rsidRPr="00004F62" w14:paraId="0074AE09" w14:textId="77777777" w:rsidTr="00AF1F56">
        <w:trPr>
          <w:trHeight w:hRule="exact" w:val="1942"/>
          <w:jc w:val="center"/>
        </w:trPr>
        <w:tc>
          <w:tcPr>
            <w:tcW w:w="559"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rPr>
              <w:t>2</w:t>
            </w:r>
          </w:p>
        </w:tc>
        <w:tc>
          <w:tcPr>
            <w:tcW w:w="1985" w:type="dxa"/>
            <w:tcBorders>
              <w:top w:val="single" w:sz="6" w:space="0" w:color="000000"/>
              <w:left w:val="single" w:sz="6" w:space="0" w:color="000000"/>
              <w:bottom w:val="single" w:sz="6" w:space="0" w:color="000000"/>
              <w:right w:val="single" w:sz="6" w:space="0" w:color="000000"/>
            </w:tcBorders>
          </w:tcPr>
          <w:p w14:paraId="0578CE9A" w14:textId="4FDDDF39" w:rsidR="003D288E" w:rsidRPr="00004F62" w:rsidRDefault="00F55DFB" w:rsidP="00004F62">
            <w:pPr>
              <w:pStyle w:val="TableParagraph"/>
              <w:tabs>
                <w:tab w:val="left" w:pos="1155"/>
                <w:tab w:val="left" w:pos="1498"/>
              </w:tabs>
              <w:ind w:left="102" w:right="101"/>
              <w:rPr>
                <w:rFonts w:ascii="Times New Roman" w:eastAsia="Times New Roman" w:hAnsi="Times New Roman" w:cs="Times New Roman"/>
              </w:rPr>
            </w:pPr>
            <w:r>
              <w:rPr>
                <w:rFonts w:ascii="Times New Roman" w:eastAsia="Times New Roman" w:hAnsi="Times New Roman" w:cs="Times New Roman"/>
              </w:rPr>
              <w:t>Deteksi Citra Bunga Menggunakan Analisis Segmentasi Fuzzy C-Means dan Otsu Threshold.</w:t>
            </w:r>
          </w:p>
        </w:tc>
        <w:tc>
          <w:tcPr>
            <w:tcW w:w="1417" w:type="dxa"/>
            <w:tcBorders>
              <w:top w:val="single" w:sz="6" w:space="0" w:color="000000"/>
              <w:left w:val="single" w:sz="6" w:space="0" w:color="000000"/>
              <w:bottom w:val="single" w:sz="6" w:space="0" w:color="000000"/>
              <w:right w:val="single" w:sz="6" w:space="0" w:color="000000"/>
            </w:tcBorders>
          </w:tcPr>
          <w:p w14:paraId="069A9735" w14:textId="101AED04" w:rsidR="003D288E" w:rsidRPr="00004F62" w:rsidRDefault="00F55DFB" w:rsidP="00004F62">
            <w:pPr>
              <w:pStyle w:val="TableParagraph"/>
              <w:ind w:left="102"/>
              <w:rPr>
                <w:rFonts w:ascii="Times New Roman" w:eastAsia="Times New Roman" w:hAnsi="Times New Roman" w:cs="Times New Roman"/>
              </w:rPr>
            </w:pPr>
            <w:r>
              <w:rPr>
                <w:rFonts w:ascii="Times New Roman" w:eastAsia="Times New Roman" w:hAnsi="Times New Roman" w:cs="Times New Roman"/>
              </w:rPr>
              <w:t>Perani Rosyani dan Saprudin (2020).</w:t>
            </w:r>
          </w:p>
        </w:tc>
        <w:tc>
          <w:tcPr>
            <w:tcW w:w="1344" w:type="dxa"/>
            <w:tcBorders>
              <w:top w:val="single" w:sz="6" w:space="0" w:color="000000"/>
              <w:left w:val="single" w:sz="6" w:space="0" w:color="000000"/>
              <w:bottom w:val="single" w:sz="6" w:space="0" w:color="000000"/>
              <w:right w:val="single" w:sz="6" w:space="0" w:color="000000"/>
            </w:tcBorders>
          </w:tcPr>
          <w:p w14:paraId="73A774A3" w14:textId="45C376D9" w:rsidR="003D288E" w:rsidRPr="00D9220B" w:rsidRDefault="00F55DFB" w:rsidP="00004F62">
            <w:pPr>
              <w:pStyle w:val="TableParagraph"/>
              <w:ind w:left="102" w:right="384"/>
              <w:rPr>
                <w:rFonts w:ascii="Times New Roman" w:eastAsia="Times New Roman" w:hAnsi="Times New Roman" w:cs="Times New Roman"/>
                <w:i/>
                <w:iCs/>
              </w:rPr>
            </w:pPr>
            <w:r w:rsidRPr="00D9220B">
              <w:rPr>
                <w:rFonts w:ascii="Times New Roman" w:eastAsia="Times New Roman" w:hAnsi="Times New Roman" w:cs="Times New Roman"/>
                <w:i/>
                <w:iCs/>
              </w:rPr>
              <w:t>Segmentasi Fuzzy C-Means dan Otsu Threshold.</w:t>
            </w:r>
          </w:p>
        </w:tc>
        <w:tc>
          <w:tcPr>
            <w:tcW w:w="3058" w:type="dxa"/>
            <w:tcBorders>
              <w:top w:val="single" w:sz="6" w:space="0" w:color="000000"/>
              <w:left w:val="single" w:sz="6" w:space="0" w:color="000000"/>
              <w:bottom w:val="single" w:sz="6" w:space="0" w:color="000000"/>
              <w:right w:val="single" w:sz="6" w:space="0" w:color="000000"/>
            </w:tcBorders>
          </w:tcPr>
          <w:p w14:paraId="7A328DBE" w14:textId="1503F9E1" w:rsidR="003D288E" w:rsidRPr="00004F62" w:rsidRDefault="00F55DFB" w:rsidP="00004F62">
            <w:pPr>
              <w:pStyle w:val="TableParagraph"/>
              <w:ind w:left="102" w:right="101"/>
              <w:jc w:val="both"/>
              <w:rPr>
                <w:rFonts w:ascii="Times New Roman" w:eastAsia="Times New Roman" w:hAnsi="Times New Roman" w:cs="Times New Roman"/>
              </w:rPr>
            </w:pPr>
            <w:r>
              <w:rPr>
                <w:rFonts w:ascii="Times New Roman" w:eastAsia="Times New Roman" w:hAnsi="Times New Roman" w:cs="Times New Roman"/>
              </w:rPr>
              <w:t>Hasil dari kedua metode tersebut, metode Otsu Threshold yang mendapatkan presentasi paling besar yaitu 70,8%.</w:t>
            </w:r>
          </w:p>
        </w:tc>
      </w:tr>
      <w:tr w:rsidR="003D288E" w:rsidRPr="00004F62" w14:paraId="256B163D" w14:textId="77777777" w:rsidTr="00AF1F56">
        <w:trPr>
          <w:trHeight w:hRule="exact" w:val="2220"/>
          <w:jc w:val="center"/>
        </w:trPr>
        <w:tc>
          <w:tcPr>
            <w:tcW w:w="559" w:type="dxa"/>
            <w:tcBorders>
              <w:top w:val="single" w:sz="6" w:space="0" w:color="000000"/>
              <w:left w:val="single" w:sz="6" w:space="0" w:color="000000"/>
              <w:bottom w:val="single" w:sz="6" w:space="0" w:color="000000"/>
              <w:right w:val="single" w:sz="6" w:space="0" w:color="000000"/>
            </w:tcBorders>
            <w:hideMark/>
          </w:tcPr>
          <w:p w14:paraId="17453410"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rPr>
              <w:t>3</w:t>
            </w:r>
          </w:p>
        </w:tc>
        <w:tc>
          <w:tcPr>
            <w:tcW w:w="1985" w:type="dxa"/>
            <w:tcBorders>
              <w:top w:val="single" w:sz="6" w:space="0" w:color="000000"/>
              <w:left w:val="single" w:sz="6" w:space="0" w:color="000000"/>
              <w:bottom w:val="single" w:sz="6" w:space="0" w:color="000000"/>
              <w:right w:val="single" w:sz="6" w:space="0" w:color="000000"/>
            </w:tcBorders>
          </w:tcPr>
          <w:p w14:paraId="54EB0468" w14:textId="4F200EC0" w:rsidR="003D288E" w:rsidRPr="00004F62" w:rsidRDefault="00F55DFB" w:rsidP="00004F62">
            <w:pPr>
              <w:pStyle w:val="TableParagraph"/>
              <w:ind w:left="102" w:right="100"/>
              <w:jc w:val="both"/>
              <w:rPr>
                <w:rFonts w:ascii="Times New Roman" w:eastAsia="Times New Roman" w:hAnsi="Times New Roman" w:cs="Times New Roman"/>
              </w:rPr>
            </w:pPr>
            <w:r>
              <w:rPr>
                <w:rFonts w:ascii="Times New Roman" w:eastAsia="Times New Roman" w:hAnsi="Times New Roman" w:cs="Times New Roman"/>
              </w:rPr>
              <w:t>Sistem Deteksi Api Menggunakan Pengolahan Citra Pada Webcam dengan Metode Yolov3</w:t>
            </w:r>
          </w:p>
        </w:tc>
        <w:tc>
          <w:tcPr>
            <w:tcW w:w="1417" w:type="dxa"/>
            <w:tcBorders>
              <w:top w:val="single" w:sz="6" w:space="0" w:color="000000"/>
              <w:left w:val="single" w:sz="6" w:space="0" w:color="000000"/>
              <w:bottom w:val="single" w:sz="6" w:space="0" w:color="000000"/>
              <w:right w:val="single" w:sz="6" w:space="0" w:color="000000"/>
            </w:tcBorders>
          </w:tcPr>
          <w:p w14:paraId="5714F0C5" w14:textId="2B854FCF" w:rsidR="003D288E" w:rsidRPr="00004F62" w:rsidRDefault="00F55DFB" w:rsidP="00004F62">
            <w:pPr>
              <w:pStyle w:val="TableParagraph"/>
              <w:ind w:left="102"/>
              <w:rPr>
                <w:rFonts w:ascii="Times New Roman" w:eastAsia="Times New Roman" w:hAnsi="Times New Roman" w:cs="Times New Roman"/>
              </w:rPr>
            </w:pPr>
            <w:r>
              <w:rPr>
                <w:rFonts w:ascii="Times New Roman" w:eastAsia="Times New Roman" w:hAnsi="Times New Roman" w:cs="Times New Roman"/>
              </w:rPr>
              <w:t>Fadilah Ramadah, IG. Prasetya Dwi Wibawa, dan Achmad Rizal (202).</w:t>
            </w:r>
          </w:p>
        </w:tc>
        <w:tc>
          <w:tcPr>
            <w:tcW w:w="1344" w:type="dxa"/>
            <w:tcBorders>
              <w:top w:val="single" w:sz="6" w:space="0" w:color="000000"/>
              <w:left w:val="single" w:sz="6" w:space="0" w:color="000000"/>
              <w:bottom w:val="single" w:sz="6" w:space="0" w:color="000000"/>
              <w:right w:val="single" w:sz="6" w:space="0" w:color="000000"/>
            </w:tcBorders>
          </w:tcPr>
          <w:p w14:paraId="596595C6" w14:textId="01EE8A8C" w:rsidR="003D288E" w:rsidRPr="00D9220B" w:rsidRDefault="00F55DFB" w:rsidP="00004F62">
            <w:pPr>
              <w:pStyle w:val="TableParagraph"/>
              <w:ind w:left="102" w:right="465"/>
              <w:rPr>
                <w:rFonts w:ascii="Times New Roman" w:eastAsia="Times New Roman" w:hAnsi="Times New Roman" w:cs="Times New Roman"/>
                <w:i/>
                <w:iCs/>
              </w:rPr>
            </w:pPr>
            <w:r w:rsidRPr="00D9220B">
              <w:rPr>
                <w:rFonts w:ascii="Times New Roman" w:eastAsia="Times New Roman" w:hAnsi="Times New Roman" w:cs="Times New Roman"/>
                <w:i/>
                <w:iCs/>
              </w:rPr>
              <w:t>Yolov3</w:t>
            </w:r>
          </w:p>
        </w:tc>
        <w:tc>
          <w:tcPr>
            <w:tcW w:w="3058" w:type="dxa"/>
            <w:tcBorders>
              <w:top w:val="single" w:sz="6" w:space="0" w:color="000000"/>
              <w:left w:val="single" w:sz="6" w:space="0" w:color="000000"/>
              <w:bottom w:val="single" w:sz="6" w:space="0" w:color="000000"/>
              <w:right w:val="single" w:sz="6" w:space="0" w:color="000000"/>
            </w:tcBorders>
          </w:tcPr>
          <w:p w14:paraId="433B4930" w14:textId="77777777" w:rsidR="003D288E" w:rsidRDefault="00F55DFB" w:rsidP="00004F62">
            <w:pPr>
              <w:pStyle w:val="TableParagraph"/>
              <w:ind w:left="102" w:right="100"/>
              <w:jc w:val="both"/>
              <w:rPr>
                <w:rFonts w:ascii="Times New Roman" w:eastAsia="Times New Roman" w:hAnsi="Times New Roman" w:cs="Times New Roman"/>
              </w:rPr>
            </w:pPr>
            <w:r>
              <w:rPr>
                <w:rFonts w:ascii="Times New Roman" w:eastAsia="Times New Roman" w:hAnsi="Times New Roman" w:cs="Times New Roman"/>
              </w:rPr>
              <w:t>Pe</w:t>
            </w:r>
            <w:r w:rsidR="00D9220B">
              <w:rPr>
                <w:rFonts w:ascii="Times New Roman" w:eastAsia="Times New Roman" w:hAnsi="Times New Roman" w:cs="Times New Roman"/>
              </w:rPr>
              <w:t>nelitian tersebut dengan penerapan algoritma Yolov3 mendapatkan nilai kaurasi sebesar 91,60% dan nilai presisi sebesar 83,73%.</w:t>
            </w:r>
          </w:p>
          <w:p w14:paraId="292FAF76" w14:textId="648C5D32" w:rsidR="00D9220B" w:rsidRPr="00004F62" w:rsidRDefault="00D9220B" w:rsidP="00004F62">
            <w:pPr>
              <w:pStyle w:val="TableParagraph"/>
              <w:ind w:left="102" w:right="100"/>
              <w:jc w:val="both"/>
              <w:rPr>
                <w:rFonts w:ascii="Times New Roman" w:eastAsia="Times New Roman" w:hAnsi="Times New Roman" w:cs="Times New Roman"/>
              </w:rPr>
            </w:pPr>
            <w:r>
              <w:rPr>
                <w:rFonts w:ascii="Times New Roman" w:eastAsia="Times New Roman" w:hAnsi="Times New Roman" w:cs="Times New Roman"/>
              </w:rPr>
              <w:t>System mampu membaca koordinat objek dengan benar.</w:t>
            </w:r>
          </w:p>
        </w:tc>
      </w:tr>
      <w:tr w:rsidR="00004F62" w:rsidRPr="00004F62" w14:paraId="1A7B8B68" w14:textId="77777777" w:rsidTr="00AF1F56">
        <w:trPr>
          <w:trHeight w:hRule="exact" w:val="2220"/>
          <w:jc w:val="center"/>
        </w:trPr>
        <w:tc>
          <w:tcPr>
            <w:tcW w:w="559" w:type="dxa"/>
            <w:tcBorders>
              <w:top w:val="single" w:sz="6" w:space="0" w:color="000000"/>
              <w:left w:val="single" w:sz="6" w:space="0" w:color="000000"/>
              <w:bottom w:val="single" w:sz="6" w:space="0" w:color="000000"/>
              <w:right w:val="single" w:sz="6" w:space="0" w:color="000000"/>
            </w:tcBorders>
          </w:tcPr>
          <w:p w14:paraId="0BA4124C" w14:textId="62C1B1E1" w:rsidR="00004F62" w:rsidRPr="00004F62" w:rsidRDefault="00004F62" w:rsidP="00004F62">
            <w:pPr>
              <w:pStyle w:val="TableParagraph"/>
              <w:ind w:left="102"/>
              <w:rPr>
                <w:rFonts w:ascii="Times New Roman"/>
              </w:rPr>
            </w:pPr>
            <w:r w:rsidRPr="00004F62">
              <w:rPr>
                <w:rFonts w:ascii="Times New Roman"/>
              </w:rPr>
              <w:t>4</w:t>
            </w:r>
          </w:p>
        </w:tc>
        <w:tc>
          <w:tcPr>
            <w:tcW w:w="1985" w:type="dxa"/>
            <w:tcBorders>
              <w:top w:val="single" w:sz="6" w:space="0" w:color="000000"/>
              <w:left w:val="single" w:sz="6" w:space="0" w:color="000000"/>
              <w:bottom w:val="single" w:sz="6" w:space="0" w:color="000000"/>
              <w:right w:val="single" w:sz="6" w:space="0" w:color="000000"/>
            </w:tcBorders>
          </w:tcPr>
          <w:p w14:paraId="305EA309" w14:textId="7DD5A638" w:rsidR="00004F62" w:rsidRPr="00004F62" w:rsidRDefault="00D9220B" w:rsidP="00004F62">
            <w:pPr>
              <w:pStyle w:val="TableParagraph"/>
              <w:ind w:left="102" w:right="100"/>
              <w:jc w:val="both"/>
              <w:rPr>
                <w:rFonts w:ascii="Times New Roman"/>
                <w:spacing w:val="-1"/>
              </w:rPr>
            </w:pPr>
            <w:r>
              <w:rPr>
                <w:rFonts w:ascii="Times New Roman"/>
                <w:spacing w:val="-1"/>
              </w:rPr>
              <w:t>Deteksi dan Pengenalan Objek Dengan Model Machine Learning: Model Yolo.</w:t>
            </w:r>
          </w:p>
        </w:tc>
        <w:tc>
          <w:tcPr>
            <w:tcW w:w="1417" w:type="dxa"/>
            <w:tcBorders>
              <w:top w:val="single" w:sz="6" w:space="0" w:color="000000"/>
              <w:left w:val="single" w:sz="6" w:space="0" w:color="000000"/>
              <w:bottom w:val="single" w:sz="6" w:space="0" w:color="000000"/>
              <w:right w:val="single" w:sz="6" w:space="0" w:color="000000"/>
            </w:tcBorders>
          </w:tcPr>
          <w:p w14:paraId="39A1574D" w14:textId="39BA7451" w:rsidR="00004F62" w:rsidRPr="00004F62" w:rsidRDefault="00D9220B" w:rsidP="00004F62">
            <w:pPr>
              <w:pStyle w:val="TableParagraph"/>
              <w:ind w:left="102"/>
              <w:rPr>
                <w:rFonts w:ascii="Times New Roman"/>
                <w:spacing w:val="-1"/>
              </w:rPr>
            </w:pPr>
            <w:r>
              <w:rPr>
                <w:rFonts w:ascii="Times New Roman"/>
                <w:spacing w:val="-1"/>
              </w:rPr>
              <w:t>Qurotul Aini, Ninda Lutfiani, Hendra Kusumah, dan Muhammad Suzaki Zahran (2021).</w:t>
            </w:r>
          </w:p>
        </w:tc>
        <w:tc>
          <w:tcPr>
            <w:tcW w:w="1344" w:type="dxa"/>
            <w:tcBorders>
              <w:top w:val="single" w:sz="6" w:space="0" w:color="000000"/>
              <w:left w:val="single" w:sz="6" w:space="0" w:color="000000"/>
              <w:bottom w:val="single" w:sz="6" w:space="0" w:color="000000"/>
              <w:right w:val="single" w:sz="6" w:space="0" w:color="000000"/>
            </w:tcBorders>
          </w:tcPr>
          <w:p w14:paraId="7D9F064D" w14:textId="39029D81" w:rsidR="00004F62" w:rsidRPr="00004F62" w:rsidRDefault="00D9220B" w:rsidP="00004F62">
            <w:pPr>
              <w:pStyle w:val="TableParagraph"/>
              <w:ind w:left="102" w:right="465"/>
              <w:rPr>
                <w:rFonts w:ascii="Times New Roman"/>
                <w:i/>
              </w:rPr>
            </w:pPr>
            <w:r>
              <w:rPr>
                <w:rFonts w:ascii="Times New Roman"/>
                <w:i/>
              </w:rPr>
              <w:t>Yolo</w:t>
            </w:r>
          </w:p>
        </w:tc>
        <w:tc>
          <w:tcPr>
            <w:tcW w:w="3058" w:type="dxa"/>
            <w:tcBorders>
              <w:top w:val="single" w:sz="6" w:space="0" w:color="000000"/>
              <w:left w:val="single" w:sz="6" w:space="0" w:color="000000"/>
              <w:bottom w:val="single" w:sz="6" w:space="0" w:color="000000"/>
              <w:right w:val="single" w:sz="6" w:space="0" w:color="000000"/>
            </w:tcBorders>
          </w:tcPr>
          <w:p w14:paraId="58C1B64D" w14:textId="060D0A2A" w:rsidR="00004F62" w:rsidRPr="00004F62" w:rsidRDefault="00A33481" w:rsidP="00004F62">
            <w:pPr>
              <w:pStyle w:val="TableParagraph"/>
              <w:ind w:left="102" w:right="100"/>
              <w:jc w:val="both"/>
              <w:rPr>
                <w:rFonts w:ascii="Times New Roman"/>
                <w:spacing w:val="-1"/>
              </w:rPr>
            </w:pPr>
            <w:r>
              <w:rPr>
                <w:rFonts w:ascii="Times New Roman"/>
                <w:spacing w:val="-1"/>
              </w:rPr>
              <w:t>Penelitian tersebut lebih condong untuk menjelaskan apa itu yolo dan membandingan setiap versi yolo yang ada.</w:t>
            </w:r>
          </w:p>
        </w:tc>
      </w:tr>
      <w:tr w:rsidR="00004F62" w:rsidRPr="00004F62" w14:paraId="5742AF06" w14:textId="77777777" w:rsidTr="00290A87">
        <w:trPr>
          <w:trHeight w:hRule="exact" w:val="2851"/>
          <w:jc w:val="center"/>
        </w:trPr>
        <w:tc>
          <w:tcPr>
            <w:tcW w:w="559" w:type="dxa"/>
            <w:tcBorders>
              <w:top w:val="single" w:sz="6" w:space="0" w:color="000000"/>
              <w:left w:val="single" w:sz="6" w:space="0" w:color="000000"/>
              <w:bottom w:val="single" w:sz="6" w:space="0" w:color="000000"/>
              <w:right w:val="single" w:sz="6" w:space="0" w:color="000000"/>
            </w:tcBorders>
          </w:tcPr>
          <w:p w14:paraId="56CBC954" w14:textId="3BD1EEC3" w:rsidR="00004F62" w:rsidRPr="00004F62" w:rsidRDefault="00004F62" w:rsidP="00004F62">
            <w:pPr>
              <w:pStyle w:val="TableParagraph"/>
              <w:ind w:left="102"/>
              <w:rPr>
                <w:rFonts w:ascii="Times New Roman"/>
              </w:rPr>
            </w:pPr>
            <w:r w:rsidRPr="00004F62">
              <w:rPr>
                <w:rFonts w:ascii="Times New Roman"/>
              </w:rPr>
              <w:lastRenderedPageBreak/>
              <w:t>5</w:t>
            </w:r>
          </w:p>
        </w:tc>
        <w:tc>
          <w:tcPr>
            <w:tcW w:w="1985" w:type="dxa"/>
            <w:tcBorders>
              <w:top w:val="single" w:sz="6" w:space="0" w:color="000000"/>
              <w:left w:val="single" w:sz="6" w:space="0" w:color="000000"/>
              <w:bottom w:val="single" w:sz="6" w:space="0" w:color="000000"/>
              <w:right w:val="single" w:sz="6" w:space="0" w:color="000000"/>
            </w:tcBorders>
          </w:tcPr>
          <w:p w14:paraId="62F779A0" w14:textId="2F6B8928" w:rsidR="00004F62" w:rsidRPr="00004F62" w:rsidRDefault="00A33481" w:rsidP="00004F62">
            <w:pPr>
              <w:pStyle w:val="TableParagraph"/>
              <w:ind w:left="102" w:right="100"/>
              <w:jc w:val="both"/>
              <w:rPr>
                <w:rFonts w:ascii="Times New Roman"/>
                <w:spacing w:val="-1"/>
              </w:rPr>
            </w:pPr>
            <w:r>
              <w:rPr>
                <w:rFonts w:ascii="Times New Roman"/>
                <w:spacing w:val="-1"/>
              </w:rPr>
              <w:t>Deteksi Sayuran dengan Tensorflow Dengan Metode Convolutional Neural Network.</w:t>
            </w:r>
          </w:p>
        </w:tc>
        <w:tc>
          <w:tcPr>
            <w:tcW w:w="1417" w:type="dxa"/>
            <w:tcBorders>
              <w:top w:val="single" w:sz="6" w:space="0" w:color="000000"/>
              <w:left w:val="single" w:sz="6" w:space="0" w:color="000000"/>
              <w:bottom w:val="single" w:sz="6" w:space="0" w:color="000000"/>
              <w:right w:val="single" w:sz="6" w:space="0" w:color="000000"/>
            </w:tcBorders>
          </w:tcPr>
          <w:p w14:paraId="4B01CE5C" w14:textId="416F3C53" w:rsidR="00004F62" w:rsidRPr="00004F62" w:rsidRDefault="00A33481" w:rsidP="00004F62">
            <w:pPr>
              <w:pStyle w:val="TableParagraph"/>
              <w:ind w:left="102"/>
              <w:rPr>
                <w:rFonts w:ascii="Times New Roman"/>
                <w:spacing w:val="-1"/>
              </w:rPr>
            </w:pPr>
            <w:r>
              <w:rPr>
                <w:rFonts w:ascii="Times New Roman"/>
                <w:spacing w:val="-1"/>
              </w:rPr>
              <w:t>Agung Rizqi Hidayat, dan Veronica Lusiana (2022).</w:t>
            </w:r>
          </w:p>
        </w:tc>
        <w:tc>
          <w:tcPr>
            <w:tcW w:w="1344" w:type="dxa"/>
            <w:tcBorders>
              <w:top w:val="single" w:sz="6" w:space="0" w:color="000000"/>
              <w:left w:val="single" w:sz="6" w:space="0" w:color="000000"/>
              <w:bottom w:val="single" w:sz="6" w:space="0" w:color="000000"/>
              <w:right w:val="single" w:sz="6" w:space="0" w:color="000000"/>
            </w:tcBorders>
          </w:tcPr>
          <w:p w14:paraId="1F567418" w14:textId="5D79CF4C" w:rsidR="00004F62" w:rsidRPr="00004F62" w:rsidRDefault="00A33481" w:rsidP="00004F62">
            <w:pPr>
              <w:pStyle w:val="TableParagraph"/>
              <w:ind w:left="102" w:right="465"/>
              <w:rPr>
                <w:rFonts w:ascii="Times New Roman"/>
                <w:i/>
              </w:rPr>
            </w:pPr>
            <w:r>
              <w:rPr>
                <w:rFonts w:ascii="Times New Roman"/>
                <w:i/>
              </w:rPr>
              <w:t>Convolutional Neural Network</w:t>
            </w:r>
          </w:p>
        </w:tc>
        <w:tc>
          <w:tcPr>
            <w:tcW w:w="3058" w:type="dxa"/>
            <w:tcBorders>
              <w:top w:val="single" w:sz="6" w:space="0" w:color="000000"/>
              <w:left w:val="single" w:sz="6" w:space="0" w:color="000000"/>
              <w:bottom w:val="single" w:sz="6" w:space="0" w:color="000000"/>
              <w:right w:val="single" w:sz="6" w:space="0" w:color="000000"/>
            </w:tcBorders>
          </w:tcPr>
          <w:p w14:paraId="52B079EF" w14:textId="5525B056" w:rsidR="00004F62" w:rsidRPr="00004F62" w:rsidRDefault="00A33481" w:rsidP="00004F62">
            <w:pPr>
              <w:pStyle w:val="TableParagraph"/>
              <w:ind w:left="102" w:right="100"/>
              <w:jc w:val="both"/>
              <w:rPr>
                <w:rFonts w:ascii="Times New Roman"/>
                <w:spacing w:val="-1"/>
              </w:rPr>
            </w:pPr>
            <w:r>
              <w:rPr>
                <w:rFonts w:ascii="Times New Roman"/>
                <w:spacing w:val="-1"/>
              </w:rPr>
              <w:t>Hasil akhir akurasi pada penelitan tersebut untuk medeteksi sayuran menghasilkan tingkat keakuratan dengan rata-rata mengenali jenis sayuran sebesar 70%</w:t>
            </w:r>
            <w:r w:rsidR="00290A87">
              <w:rPr>
                <w:rFonts w:ascii="Times New Roman"/>
                <w:spacing w:val="-1"/>
              </w:rPr>
              <w:t xml:space="preserve"> dengan salah satu hasil pengujian klasifikasi terhdapat sayur menghasilkan tingkat akurasi tertinggi sebesar 86%.</w:t>
            </w:r>
          </w:p>
        </w:tc>
      </w:tr>
    </w:tbl>
    <w:p w14:paraId="0D58BCF9" w14:textId="77777777" w:rsidR="003D288E" w:rsidRDefault="003D288E" w:rsidP="00EB7E2C">
      <w:pPr>
        <w:spacing w:before="6"/>
        <w:ind w:firstLine="0"/>
        <w:rPr>
          <w:rFonts w:eastAsia="Times New Roman" w:cs="Times New Roman"/>
          <w:sz w:val="20"/>
          <w:szCs w:val="20"/>
        </w:rPr>
      </w:pPr>
    </w:p>
    <w:p w14:paraId="09B215B4" w14:textId="0366AA8C" w:rsidR="003D288E" w:rsidRPr="003D288E" w:rsidRDefault="003D288E" w:rsidP="00004F62">
      <w:pPr>
        <w:rPr>
          <w:color w:val="323232"/>
          <w:sz w:val="23"/>
          <w:szCs w:val="23"/>
        </w:rPr>
      </w:pPr>
      <w:r w:rsidRPr="003D288E">
        <w:rPr>
          <w:color w:val="323232"/>
          <w:sz w:val="23"/>
          <w:szCs w:val="23"/>
        </w:rPr>
        <w:t>Seperti terlihat pada tabe</w:t>
      </w:r>
      <w:r w:rsidR="003668CD">
        <w:rPr>
          <w:color w:val="323232"/>
          <w:sz w:val="23"/>
          <w:szCs w:val="23"/>
        </w:rPr>
        <w:t>l</w:t>
      </w:r>
      <w:r w:rsidRPr="003D288E">
        <w:rPr>
          <w:color w:val="323232"/>
          <w:sz w:val="23"/>
          <w:szCs w:val="23"/>
        </w:rPr>
        <w:t xml:space="preserve"> </w:t>
      </w:r>
      <w:r>
        <w:rPr>
          <w:color w:val="323232"/>
          <w:sz w:val="23"/>
          <w:szCs w:val="23"/>
        </w:rPr>
        <w:t>2.</w:t>
      </w:r>
      <w:r w:rsidRPr="003D288E">
        <w:rPr>
          <w:color w:val="323232"/>
          <w:sz w:val="23"/>
          <w:szCs w:val="23"/>
        </w:rPr>
        <w:t xml:space="preserve">1. perbedaan dari </w:t>
      </w:r>
      <w:r w:rsidR="00EB7E2C">
        <w:rPr>
          <w:color w:val="323232"/>
          <w:sz w:val="23"/>
          <w:szCs w:val="23"/>
        </w:rPr>
        <w:t>kelima</w:t>
      </w:r>
      <w:r w:rsidRPr="003D288E">
        <w:rPr>
          <w:color w:val="323232"/>
          <w:sz w:val="23"/>
          <w:szCs w:val="23"/>
        </w:rPr>
        <w:t xml:space="preserve"> referensi dengan judul yang diangkat oleh penulis terletak pada metode yang digunakan,  yaitu  dengan  penggunaan </w:t>
      </w:r>
      <w:r>
        <w:rPr>
          <w:color w:val="323232"/>
          <w:sz w:val="23"/>
          <w:szCs w:val="23"/>
        </w:rPr>
        <w:t>metode</w:t>
      </w:r>
      <w:r w:rsidRPr="003D288E">
        <w:rPr>
          <w:color w:val="323232"/>
          <w:sz w:val="23"/>
          <w:szCs w:val="23"/>
        </w:rPr>
        <w:t xml:space="preserve"> </w:t>
      </w:r>
      <w:r w:rsidR="00EB7E2C">
        <w:rPr>
          <w:color w:val="323232"/>
          <w:sz w:val="23"/>
          <w:szCs w:val="23"/>
        </w:rPr>
        <w:t xml:space="preserve">Convolutional Neural Network </w:t>
      </w:r>
      <w:r w:rsidR="009A4F7F">
        <w:rPr>
          <w:color w:val="323232"/>
          <w:sz w:val="23"/>
          <w:szCs w:val="23"/>
        </w:rPr>
        <w:t>yang merupakan salah satu algoritma Deep Learning yang dirancang untuk mnegolah data dalam bentuk dua dimensi, seperti gambar atau suara.</w:t>
      </w:r>
    </w:p>
    <w:p w14:paraId="53C58294" w14:textId="77777777" w:rsidR="009B042A" w:rsidRDefault="009B042A" w:rsidP="009B042A">
      <w:pPr>
        <w:rPr>
          <w:sz w:val="23"/>
          <w:szCs w:val="23"/>
        </w:rPr>
      </w:pPr>
    </w:p>
    <w:p w14:paraId="421605D9" w14:textId="300E65AC" w:rsidR="00AC1BEA" w:rsidRDefault="00AC1BEA" w:rsidP="00F73E47">
      <w:pPr>
        <w:pStyle w:val="Heading2"/>
      </w:pPr>
      <w:bookmarkStart w:id="12" w:name="_Toc37754347"/>
      <w:r>
        <w:t>Teori</w:t>
      </w:r>
      <w:bookmarkEnd w:id="12"/>
    </w:p>
    <w:p w14:paraId="3F08C993" w14:textId="2F404DB3" w:rsidR="00A36D16" w:rsidRDefault="005A5417" w:rsidP="00F73E47">
      <w:pPr>
        <w:pStyle w:val="Heading2"/>
        <w:numPr>
          <w:ilvl w:val="2"/>
          <w:numId w:val="15"/>
        </w:numPr>
        <w:ind w:left="567"/>
      </w:pPr>
      <w:bookmarkStart w:id="13" w:name="_Hlk36798142"/>
      <w:r>
        <w:t>Rumah</w:t>
      </w:r>
    </w:p>
    <w:bookmarkEnd w:id="13"/>
    <w:p w14:paraId="388C15F7" w14:textId="5DED5BF0" w:rsidR="00BE3493" w:rsidRPr="00FB51B1" w:rsidRDefault="0048117E" w:rsidP="00BE3493">
      <w:pPr>
        <w:rPr>
          <w:sz w:val="23"/>
          <w:szCs w:val="23"/>
        </w:rPr>
      </w:pPr>
      <w:r>
        <w:t>Menurut Haryanto (2018) r</w:t>
      </w:r>
      <w:r w:rsidR="005A5417">
        <w:t xml:space="preserve">umah </w:t>
      </w:r>
      <w:r>
        <w:t xml:space="preserve">merupakan sesuatu bangunan yang tidak dapat dipisahkan dari kehidupan manusia karena rumah merupakan kebutuhan primer bagi amnusia sebagai tempat berlindung manusia dari berbagai gangguan dari luar, selain itu apabila dilihat dari beberapa pengertian, rumah berfungsi sebagai tempat tinggal atau hunian, tempat manusia melangsungkan kehidupannya, tempat manusia berumah tangga dan sebagainya. </w:t>
      </w:r>
      <w:r w:rsidR="00663CC5">
        <w:t xml:space="preserve">Selanjutnya, UU No. 4 Tahun 1922 menjelaskan tentang perumahan dan permukiman, rumah adalah bangunan yang berfunsi sebagai tempat tinggal atau hunian dan sarana pembinaan keluarga. </w:t>
      </w:r>
      <w:r w:rsidR="005F599E">
        <w:t>Berdasarkan pengertian tersebut rumah dapat diartikan sebagai tempat tinggal yang memiliki berbagai fungsi unutk tempat hidup manusia yang layak.</w:t>
      </w:r>
    </w:p>
    <w:p w14:paraId="7133688A" w14:textId="77777777" w:rsidR="00BE3493" w:rsidRDefault="00BE3493" w:rsidP="00BE3493">
      <w:pPr>
        <w:jc w:val="left"/>
        <w:rPr>
          <w:rFonts w:eastAsia="Times New Roman"/>
          <w:b/>
          <w:bCs/>
          <w:szCs w:val="24"/>
        </w:rPr>
      </w:pPr>
    </w:p>
    <w:p w14:paraId="5C3E5EBB" w14:textId="232EB40F" w:rsidR="00BE3493" w:rsidRPr="00AC1BEA" w:rsidRDefault="005F599E" w:rsidP="00F73E47">
      <w:pPr>
        <w:pStyle w:val="Heading2"/>
        <w:numPr>
          <w:ilvl w:val="2"/>
          <w:numId w:val="15"/>
        </w:numPr>
        <w:ind w:left="567"/>
      </w:pPr>
      <w:r>
        <w:t>Deteksi Objek</w:t>
      </w:r>
    </w:p>
    <w:p w14:paraId="7BEDD432" w14:textId="31467053" w:rsidR="009D0DA4" w:rsidRDefault="00FB1623" w:rsidP="00BE3493">
      <w:r>
        <w:t xml:space="preserve">Deteksi objek merupakan salah satu Teknik dari bidang </w:t>
      </w:r>
      <w:r>
        <w:rPr>
          <w:i/>
          <w:iCs/>
        </w:rPr>
        <w:t>Computer Vision</w:t>
      </w:r>
      <w:r>
        <w:t xml:space="preserve"> (salah satu bidang kecerdasan buatan yang membahas bagaimana mesin dapat melihat layaknya manusia) (Aningtiyas et al., 2020). Menurut Zou et al. (2019), </w:t>
      </w:r>
      <w:r>
        <w:lastRenderedPageBreak/>
        <w:t>deteksi objek adalah “</w:t>
      </w:r>
      <w:r>
        <w:rPr>
          <w:i/>
          <w:iCs/>
        </w:rPr>
        <w:t xml:space="preserve">an important computer vision task that deals with detecting instances of visual objects of a certain class (such as humans, animals, or cars) in digital images” </w:t>
      </w:r>
      <w:r>
        <w:t xml:space="preserve">atau bisa diartikan bahwa deteksi objek merupakan proses deteksi atau penemuan </w:t>
      </w:r>
      <w:r>
        <w:rPr>
          <w:i/>
          <w:iCs/>
        </w:rPr>
        <w:t xml:space="preserve">instance </w:t>
      </w:r>
      <w:r>
        <w:t xml:space="preserve">(contoh) dari suatu objek visual kelas tertentu (seperti manusia, hewan, dan kendaraaan) dalam sebuah citra digital. Deteksi objek yang merupakan masalah fundamental dari bidang </w:t>
      </w:r>
      <w:r>
        <w:rPr>
          <w:i/>
          <w:iCs/>
        </w:rPr>
        <w:t xml:space="preserve">Computer Vision </w:t>
      </w:r>
      <w:r>
        <w:t xml:space="preserve">memiliki tujuan untuk mengembangkan model dan Teknik komputasi yang mampu menyediakan informasi paling dasar yang dibutuhkan oleh aplikasi </w:t>
      </w:r>
      <w:r>
        <w:rPr>
          <w:i/>
          <w:iCs/>
        </w:rPr>
        <w:t xml:space="preserve">Computer Vision </w:t>
      </w:r>
      <w:r>
        <w:t xml:space="preserve">yaitu: </w:t>
      </w:r>
      <w:r w:rsidRPr="009D0DA4">
        <w:rPr>
          <w:i/>
          <w:iCs/>
        </w:rPr>
        <w:t>What object are where?</w:t>
      </w:r>
      <w:r w:rsidR="009D0DA4">
        <w:rPr>
          <w:i/>
          <w:iCs/>
        </w:rPr>
        <w:t xml:space="preserve"> </w:t>
      </w:r>
      <w:r w:rsidR="009D0DA4">
        <w:t xml:space="preserve">(Zou et al., 2019). Selain itu, deteksi objek juga meliputi berbagai tugas </w:t>
      </w:r>
      <w:r w:rsidR="009D0DA4">
        <w:rPr>
          <w:i/>
          <w:iCs/>
        </w:rPr>
        <w:t xml:space="preserve">Computer Vision </w:t>
      </w:r>
      <w:r w:rsidR="009D0DA4">
        <w:t xml:space="preserve">seperti segmentasi </w:t>
      </w:r>
      <w:r w:rsidR="009D0DA4">
        <w:rPr>
          <w:i/>
          <w:iCs/>
        </w:rPr>
        <w:t>instance, Image Captioning</w:t>
      </w:r>
      <w:r w:rsidR="009D0DA4" w:rsidRPr="009D0DA4">
        <w:t>(</w:t>
      </w:r>
      <w:r w:rsidR="009D0DA4">
        <w:t xml:space="preserve">penamaan citra), serta </w:t>
      </w:r>
      <w:r w:rsidR="009D0DA4">
        <w:rPr>
          <w:i/>
          <w:iCs/>
        </w:rPr>
        <w:t xml:space="preserve">Object Tracking </w:t>
      </w:r>
      <w:r w:rsidR="009D0DA4">
        <w:t>(pelacakan objek).</w:t>
      </w:r>
    </w:p>
    <w:p w14:paraId="27C2A8D7" w14:textId="412B8182" w:rsidR="00BE3493" w:rsidRPr="00FB1623" w:rsidRDefault="00BE3493" w:rsidP="00BE3493">
      <w:pPr>
        <w:rPr>
          <w:i/>
          <w:iCs/>
        </w:rPr>
      </w:pPr>
    </w:p>
    <w:p w14:paraId="6EC683AC" w14:textId="56511CF7" w:rsidR="00BE3493" w:rsidRDefault="00E85F35" w:rsidP="00F73E47">
      <w:pPr>
        <w:pStyle w:val="Heading2"/>
        <w:numPr>
          <w:ilvl w:val="2"/>
          <w:numId w:val="15"/>
        </w:numPr>
        <w:ind w:left="567"/>
      </w:pPr>
      <w:r>
        <w:t>Convolutional Neural Network</w:t>
      </w:r>
    </w:p>
    <w:p w14:paraId="7E380610" w14:textId="05298D61" w:rsidR="00BE3493" w:rsidRDefault="00570FF4" w:rsidP="00BE3493">
      <w:r>
        <w:t>Convolutional Neural Network (CNN) adalah salah satu metode dari Machine Learning (ML) yang dikembangkan dari Multi-Layer Perceptron (MLP) diciptakan untuk mengerjakan data dua dimensi. Convolutional Neural Network (CNN) termasuk kedapam golongan Deep Neural Network (NN) dikarenakan dalamnya tingkat atau ambang jaringan dan banyak diimplementasikan/diterapkan pada data citra. Convolutional Neural Network (CNN) memiliki dua metode; yaitu metode kalsifikasi/pengelompokan dengan menggunakan feedforward dan tahap pembelajaran/pengkajian/memanfaatkan/menggunakan Backprogation. Cara kerja dari Convolutional Neural Network (CNN) ini sendiri yaitu mempunyai kemiripan cara kerja dengan Multi-Layer Perceptron (MLP), namun pada Convolutional Neural Network (CNN) setiap neuron di presentasikan ke dalam format/bentuk dua dimensi, tidak seperti Multi-Layer Perceptron (MLP) yang mana setiap neuron Cuma berformat/berukuran satu dimensi saja.</w:t>
      </w:r>
    </w:p>
    <w:p w14:paraId="49310387" w14:textId="41A4FD71" w:rsidR="00FC0201" w:rsidRDefault="00FC0201" w:rsidP="00FC0201">
      <w:pPr>
        <w:pStyle w:val="Penomorangambar"/>
      </w:pPr>
      <w:r>
        <w:rPr>
          <w:noProof/>
        </w:rPr>
        <w:lastRenderedPageBreak/>
        <w:drawing>
          <wp:inline distT="0" distB="0" distL="0" distR="0" wp14:anchorId="463BFCC6" wp14:editId="23E0AEA0">
            <wp:extent cx="3779848" cy="1943268"/>
            <wp:effectExtent l="0" t="0" r="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79848" cy="1943268"/>
                    </a:xfrm>
                    <a:prstGeom prst="rect">
                      <a:avLst/>
                    </a:prstGeom>
                  </pic:spPr>
                </pic:pic>
              </a:graphicData>
            </a:graphic>
          </wp:inline>
        </w:drawing>
      </w:r>
    </w:p>
    <w:p w14:paraId="719BA706" w14:textId="2B258DBD" w:rsidR="00FC0201" w:rsidRDefault="00FC0201" w:rsidP="00FC0201">
      <w:pPr>
        <w:pStyle w:val="Penomorangambar"/>
      </w:pPr>
      <w:r>
        <w:t>Gambar 2.1. Arsitektur MPL Sederhana</w:t>
      </w:r>
    </w:p>
    <w:p w14:paraId="5ABB6340" w14:textId="77777777" w:rsidR="00FC0201" w:rsidRDefault="00FC0201" w:rsidP="00FC0201">
      <w:pPr>
        <w:pStyle w:val="Penomorangambar"/>
      </w:pPr>
    </w:p>
    <w:p w14:paraId="464D858E" w14:textId="2B4BB78E" w:rsidR="00BE3493" w:rsidRDefault="00FC0201" w:rsidP="00BE3493">
      <w:r>
        <w:t>Gambar 2.1 di atas merupakan arsitektur dari Multi-Layer Perceptron (MLP). Sebuah Multi-Layer Perceptron (MLP) mempunyai Input/masukan Layer/lapisan (kotak merah dan biru) dengan tiap-tiap layer/lapisan mengandung neuron (lingkaran putih). Multi-Layer Perceptron (MLP) menerima/ menampung masukan/inputan data satu dimensi dan mempropagasikan data tersebut pada suatu jaringan sehingga akan menghasilkan</w:t>
      </w:r>
      <w:r w:rsidR="00740C46">
        <w:t>/menimbulkan ouputan. Setiap hubungan/interaksi antar neuron pada dua layer/lapisan yang saling bersebelahan akan mempunyai parameter nilai satu dimensi yang akan menentukan kulitas mode. Data yang di propagasikan pada Convolutional Neural Network (CNN) berupa data dua dimensi, sehingga operasi linear dan parameter nilai pada Convolutional Neural Network (CNN) dengan menggunakan operasi konvolusi, dengan berat tidak satu ukuran saja, tetapi berupa empat ukuran yang merupakan perpaduan dari kernel konvolusi. Dimensi nilai pada Convolutional Neural Network (CNN) adalah:</w:t>
      </w:r>
    </w:p>
    <w:p w14:paraId="12CD9C0E" w14:textId="4C0BEE18" w:rsidR="00740C46" w:rsidRDefault="00740C46" w:rsidP="00740C46">
      <w:pPr>
        <w:pStyle w:val="Penomorangambar"/>
      </w:pPr>
      <w:r>
        <w:rPr>
          <w:noProof/>
        </w:rPr>
        <w:lastRenderedPageBreak/>
        <w:drawing>
          <wp:inline distT="0" distB="0" distL="0" distR="0" wp14:anchorId="08B7E1EC" wp14:editId="64C09B1F">
            <wp:extent cx="2987299" cy="2286198"/>
            <wp:effectExtent l="0" t="0" r="381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987299" cy="2286198"/>
                    </a:xfrm>
                    <a:prstGeom prst="rect">
                      <a:avLst/>
                    </a:prstGeom>
                  </pic:spPr>
                </pic:pic>
              </a:graphicData>
            </a:graphic>
          </wp:inline>
        </w:drawing>
      </w:r>
    </w:p>
    <w:p w14:paraId="00B9F5E6" w14:textId="4FE49014" w:rsidR="00740C46" w:rsidRDefault="00740C46" w:rsidP="00740C46">
      <w:pPr>
        <w:pStyle w:val="Penomorangambar"/>
      </w:pPr>
      <w:r>
        <w:t>Gambar 2.2. Proses Konvolusi pada CNN</w:t>
      </w:r>
    </w:p>
    <w:p w14:paraId="0E783758" w14:textId="573DCE13" w:rsidR="00740C46" w:rsidRDefault="00740C46" w:rsidP="00740C46"/>
    <w:p w14:paraId="1AF3276E" w14:textId="77777777" w:rsidR="00740C46" w:rsidRDefault="00740C46" w:rsidP="00740C46">
      <w:pPr>
        <w:sectPr w:rsidR="00740C46" w:rsidSect="00351475">
          <w:pgSz w:w="11900" w:h="16840" w:code="9"/>
          <w:pgMar w:top="2268" w:right="1701" w:bottom="1701" w:left="2268" w:header="1134" w:footer="1134" w:gutter="0"/>
          <w:cols w:space="720"/>
          <w:titlePg/>
          <w:docGrid w:linePitch="326"/>
        </w:sectPr>
      </w:pPr>
      <w:r>
        <w:t>Gambar 2.2 diatas merupakan proses konvolusi pada Convolutional Neural network (CNN). Convolutional Neural Network (CNN) adalah pengembangan lebih lanjut dari Multi-Layer Perceptron (MPL)  dikarenakan memanfaatkan metode yang serupa dengan ukuran yang lebih berlimpah. Pada algoritma Convolutional Neural Network (CNN) ini inputan dari layer sebelumnya bukan array 1 ukuran melainkan array 2 ukuran. Jika di analogical dengan fitur/bentukdari wajah manusia, layer pertama adalah gambaran goresan-goresan berbeda arah, pada layer kedua fitur/karakteristik seperti bentuk mata manusia, hidung manusia, dan mulut mulai tampak, hal ini dikarenakan di laksanakan pooling/penggabungan dari layer pertama yang masih berbentuk goresan-goresan, pada layer ketiga akan terbentuk kombinasi/kumpulan fitur-fitur mata, hidung, dan mulut kemudian akan disimpulkan dengan wajah orang tertentu.</w:t>
      </w:r>
    </w:p>
    <w:p w14:paraId="7917873D" w14:textId="631A9E8C" w:rsidR="00740C46" w:rsidRDefault="00740C46" w:rsidP="00740C46"/>
    <w:p w14:paraId="069E0E40" w14:textId="77777777" w:rsidR="00351475" w:rsidRDefault="00351475">
      <w:pPr>
        <w:spacing w:after="160" w:line="259" w:lineRule="auto"/>
        <w:ind w:firstLine="0"/>
        <w:jc w:val="left"/>
        <w:sectPr w:rsidR="00351475" w:rsidSect="00351475">
          <w:pgSz w:w="11900" w:h="16840" w:code="9"/>
          <w:pgMar w:top="2268" w:right="1701" w:bottom="1701" w:left="2268" w:header="1134" w:footer="1134" w:gutter="0"/>
          <w:cols w:space="720"/>
          <w:titlePg/>
          <w:docGrid w:linePitch="326"/>
        </w:sectPr>
      </w:pPr>
    </w:p>
    <w:p w14:paraId="1F4CC35B" w14:textId="5F22C98E" w:rsidR="00193301" w:rsidRDefault="00193301" w:rsidP="00323D84">
      <w:pPr>
        <w:pStyle w:val="Heading1"/>
        <w:rPr>
          <w:spacing w:val="-1"/>
          <w:lang w:val="id-ID"/>
        </w:rPr>
      </w:pPr>
      <w:r>
        <w:rPr>
          <w:spacing w:val="-1"/>
          <w:lang w:val="id-ID"/>
        </w:rPr>
        <w:lastRenderedPageBreak/>
        <w:br/>
      </w:r>
      <w:bookmarkStart w:id="14" w:name="_Toc37754355"/>
      <w:r>
        <w:rPr>
          <w:spacing w:val="-1"/>
          <w:lang w:val="id-ID"/>
        </w:rPr>
        <w:t>METOD</w:t>
      </w:r>
      <w:r w:rsidR="00CA128C">
        <w:rPr>
          <w:spacing w:val="-1"/>
          <w:lang w:val="en-ID"/>
        </w:rPr>
        <w:t xml:space="preserve">E </w:t>
      </w:r>
      <w:r>
        <w:rPr>
          <w:spacing w:val="-1"/>
          <w:lang w:val="id-ID"/>
        </w:rPr>
        <w:t>PENELITIAN</w:t>
      </w:r>
      <w:bookmarkEnd w:id="14"/>
    </w:p>
    <w:p w14:paraId="10EB4CB6" w14:textId="16047E13" w:rsidR="00193301" w:rsidRDefault="00193301" w:rsidP="00193301">
      <w:pPr>
        <w:rPr>
          <w:lang w:val="id-ID"/>
        </w:rPr>
      </w:pPr>
    </w:p>
    <w:p w14:paraId="45655719" w14:textId="43A6F93C" w:rsidR="00506735" w:rsidRDefault="00506735" w:rsidP="00193301">
      <w:pPr>
        <w:rPr>
          <w:lang w:val="id-ID"/>
        </w:rPr>
      </w:pPr>
    </w:p>
    <w:p w14:paraId="55C2BF86" w14:textId="27739F5D" w:rsidR="009953B9" w:rsidRDefault="008142D7" w:rsidP="00F73E47">
      <w:r>
        <w:t>Bagian ini menyajikan secara lengkap setiap langkah eksperimen yang dilakukan dalam penelitian yang antara lain meliputi:</w:t>
      </w:r>
    </w:p>
    <w:p w14:paraId="19B56E6E" w14:textId="1DED739F" w:rsidR="00F73E47" w:rsidRDefault="00F73E47" w:rsidP="00F73E47"/>
    <w:p w14:paraId="09A6E960" w14:textId="77777777" w:rsidR="00F73E47" w:rsidRPr="00286959" w:rsidRDefault="00F73E47" w:rsidP="00F73E47">
      <w:pPr>
        <w:numPr>
          <w:ilvl w:val="1"/>
          <w:numId w:val="28"/>
        </w:numPr>
        <w:pBdr>
          <w:top w:val="nil"/>
          <w:left w:val="nil"/>
          <w:bottom w:val="nil"/>
          <w:right w:val="nil"/>
          <w:between w:val="nil"/>
        </w:pBdr>
        <w:ind w:left="426"/>
        <w:rPr>
          <w:b/>
          <w:color w:val="000000"/>
        </w:rPr>
      </w:pPr>
      <w:r>
        <w:rPr>
          <w:b/>
          <w:color w:val="000000"/>
        </w:rPr>
        <w:t xml:space="preserve">Bahan/Data </w:t>
      </w:r>
    </w:p>
    <w:p w14:paraId="6353B5A8" w14:textId="77777777" w:rsidR="00F73E47" w:rsidRPr="00286959" w:rsidRDefault="00F73E47" w:rsidP="00F73E47">
      <w:pPr>
        <w:pStyle w:val="ListParagraph"/>
        <w:widowControl/>
        <w:numPr>
          <w:ilvl w:val="2"/>
          <w:numId w:val="28"/>
        </w:numPr>
        <w:autoSpaceDE w:val="0"/>
        <w:autoSpaceDN w:val="0"/>
        <w:adjustRightInd w:val="0"/>
        <w:ind w:left="1134"/>
        <w:contextualSpacing/>
        <w:rPr>
          <w:rFonts w:cstheme="minorHAnsi"/>
          <w:b/>
          <w:spacing w:val="-1"/>
          <w:szCs w:val="24"/>
          <w:lang w:val="id-ID"/>
        </w:rPr>
      </w:pPr>
      <w:r w:rsidRPr="00286959">
        <w:rPr>
          <w:rFonts w:cstheme="minorHAnsi"/>
          <w:b/>
          <w:spacing w:val="-1"/>
          <w:szCs w:val="24"/>
          <w:lang w:val="id-ID"/>
        </w:rPr>
        <w:t>Data yang diperoleh</w:t>
      </w:r>
    </w:p>
    <w:p w14:paraId="1D6CC733" w14:textId="77777777" w:rsidR="00F73E47" w:rsidRPr="00286959" w:rsidRDefault="00F73E47" w:rsidP="00F73E47">
      <w:pPr>
        <w:pStyle w:val="ListParagraph"/>
        <w:widowControl/>
        <w:autoSpaceDE w:val="0"/>
        <w:autoSpaceDN w:val="0"/>
        <w:adjustRightInd w:val="0"/>
        <w:ind w:left="414"/>
        <w:contextualSpacing/>
        <w:rPr>
          <w:rFonts w:cstheme="minorHAnsi"/>
          <w:spacing w:val="-1"/>
          <w:szCs w:val="24"/>
          <w:lang w:val="id-ID"/>
        </w:rPr>
      </w:pPr>
      <w:r w:rsidRPr="00286959">
        <w:rPr>
          <w:rFonts w:cstheme="minorHAnsi"/>
          <w:spacing w:val="-1"/>
          <w:szCs w:val="24"/>
          <w:lang w:val="id-ID"/>
        </w:rPr>
        <w:t>Pada bagian ini data mentah/asli yang diperoleh dari lapangan dituliskan di bagian ini. Jelaskan secara detail tentang data-data tersebut, berikan contoh dalam bentuk foto. Jika foto terlalu banyak, bisa disertakan pada lampiran</w:t>
      </w:r>
    </w:p>
    <w:p w14:paraId="7122A8D8" w14:textId="77777777" w:rsidR="00F73E47" w:rsidRPr="00F95634" w:rsidRDefault="00F73E47" w:rsidP="00F73E47">
      <w:pPr>
        <w:pStyle w:val="ListParagraph"/>
        <w:widowControl/>
        <w:numPr>
          <w:ilvl w:val="2"/>
          <w:numId w:val="28"/>
        </w:numPr>
        <w:autoSpaceDE w:val="0"/>
        <w:autoSpaceDN w:val="0"/>
        <w:adjustRightInd w:val="0"/>
        <w:ind w:left="1134"/>
        <w:contextualSpacing/>
        <w:rPr>
          <w:rFonts w:cstheme="minorHAnsi"/>
          <w:b/>
          <w:spacing w:val="-1"/>
          <w:lang w:val="id-ID"/>
        </w:rPr>
      </w:pPr>
      <w:r w:rsidRPr="00F95634">
        <w:rPr>
          <w:rFonts w:cstheme="minorHAnsi"/>
          <w:b/>
          <w:spacing w:val="-1"/>
          <w:lang w:val="id-ID"/>
        </w:rPr>
        <w:t xml:space="preserve"> Prosedur pengumpulan data</w:t>
      </w:r>
    </w:p>
    <w:p w14:paraId="59B464F2" w14:textId="77777777" w:rsidR="00F73E47" w:rsidRDefault="00F73E47" w:rsidP="00F73E47">
      <w:pPr>
        <w:pStyle w:val="ListParagraph"/>
        <w:widowControl/>
        <w:autoSpaceDE w:val="0"/>
        <w:autoSpaceDN w:val="0"/>
        <w:adjustRightInd w:val="0"/>
        <w:ind w:left="1134"/>
        <w:contextualSpacing/>
        <w:rPr>
          <w:rFonts w:cstheme="minorHAnsi"/>
          <w:spacing w:val="-1"/>
          <w:szCs w:val="24"/>
          <w:lang w:val="id-ID"/>
        </w:rPr>
      </w:pPr>
      <w:r w:rsidRPr="00286959">
        <w:rPr>
          <w:rFonts w:cstheme="minorHAnsi"/>
          <w:spacing w:val="-1"/>
          <w:szCs w:val="24"/>
          <w:lang w:val="id-ID"/>
        </w:rPr>
        <w:t xml:space="preserve"> </w:t>
      </w:r>
      <w:r>
        <w:rPr>
          <w:rFonts w:cstheme="minorHAnsi"/>
          <w:spacing w:val="-1"/>
          <w:szCs w:val="24"/>
          <w:lang w:val="id-ID"/>
        </w:rPr>
        <w:t>Bagian ini menj</w:t>
      </w:r>
      <w:r w:rsidRPr="00286959">
        <w:rPr>
          <w:rFonts w:cstheme="minorHAnsi"/>
          <w:spacing w:val="-1"/>
          <w:szCs w:val="24"/>
          <w:lang w:val="id-ID"/>
        </w:rPr>
        <w:t xml:space="preserve">elaskan </w:t>
      </w:r>
    </w:p>
    <w:p w14:paraId="78918921" w14:textId="77777777" w:rsidR="00F73E47"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C</w:t>
      </w:r>
      <w:r w:rsidRPr="00286959">
        <w:rPr>
          <w:rFonts w:cstheme="minorHAnsi"/>
          <w:spacing w:val="-1"/>
          <w:szCs w:val="24"/>
          <w:lang w:val="id-ID"/>
        </w:rPr>
        <w:t>ara mengumpulkan data misalnya dengan wawancara, kuisioner, a</w:t>
      </w:r>
      <w:r>
        <w:rPr>
          <w:rFonts w:cstheme="minorHAnsi"/>
          <w:spacing w:val="-1"/>
          <w:szCs w:val="24"/>
          <w:lang w:val="id-ID"/>
        </w:rPr>
        <w:t xml:space="preserve">tau alat-alat  yang lain, </w:t>
      </w:r>
    </w:p>
    <w:p w14:paraId="0246A271" w14:textId="77777777" w:rsidR="00F73E47"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 xml:space="preserve"> S</w:t>
      </w:r>
      <w:r w:rsidRPr="00286959">
        <w:rPr>
          <w:rFonts w:cstheme="minorHAnsi"/>
          <w:spacing w:val="-1"/>
          <w:szCs w:val="24"/>
          <w:lang w:val="id-ID"/>
        </w:rPr>
        <w:t>umber data (masyarakat, organisasi, pakar, d</w:t>
      </w:r>
      <w:r w:rsidRPr="00286959">
        <w:rPr>
          <w:rFonts w:cstheme="minorHAnsi"/>
          <w:spacing w:val="-1"/>
          <w:szCs w:val="24"/>
        </w:rPr>
        <w:t xml:space="preserve">an </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 xml:space="preserve">), </w:t>
      </w:r>
    </w:p>
    <w:p w14:paraId="6AD26872" w14:textId="77777777" w:rsidR="00F73E47"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L</w:t>
      </w:r>
      <w:r w:rsidRPr="00286959">
        <w:rPr>
          <w:rFonts w:cstheme="minorHAnsi"/>
          <w:spacing w:val="-1"/>
          <w:szCs w:val="24"/>
          <w:lang w:val="id-ID"/>
        </w:rPr>
        <w:t>okasi</w:t>
      </w:r>
      <w:r>
        <w:rPr>
          <w:rFonts w:cstheme="minorHAnsi"/>
          <w:spacing w:val="-1"/>
          <w:szCs w:val="24"/>
          <w:lang w:val="id-ID"/>
        </w:rPr>
        <w:t xml:space="preserve"> pengambilan data, serta  </w:t>
      </w:r>
    </w:p>
    <w:p w14:paraId="24FDBB61" w14:textId="77777777" w:rsidR="00F73E47" w:rsidRPr="00286959"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R</w:t>
      </w:r>
      <w:r w:rsidRPr="00286959">
        <w:rPr>
          <w:rFonts w:cstheme="minorHAnsi"/>
          <w:spacing w:val="-1"/>
          <w:szCs w:val="24"/>
          <w:lang w:val="id-ID"/>
        </w:rPr>
        <w:t xml:space="preserve">entang waktu pengumpulan data. </w:t>
      </w:r>
    </w:p>
    <w:p w14:paraId="350A3A40" w14:textId="77777777" w:rsidR="00F73E47" w:rsidRPr="00F95634" w:rsidRDefault="00F73E47" w:rsidP="00F73E47">
      <w:pPr>
        <w:pStyle w:val="ListParagraph"/>
        <w:widowControl/>
        <w:numPr>
          <w:ilvl w:val="2"/>
          <w:numId w:val="28"/>
        </w:numPr>
        <w:autoSpaceDE w:val="0"/>
        <w:autoSpaceDN w:val="0"/>
        <w:adjustRightInd w:val="0"/>
        <w:ind w:left="1134"/>
        <w:contextualSpacing/>
        <w:rPr>
          <w:rFonts w:cstheme="minorHAnsi"/>
          <w:b/>
          <w:spacing w:val="-1"/>
          <w:lang w:val="id-ID"/>
        </w:rPr>
      </w:pPr>
      <w:r w:rsidRPr="00F95634">
        <w:rPr>
          <w:rFonts w:cstheme="minorHAnsi"/>
          <w:b/>
          <w:spacing w:val="-1"/>
          <w:lang w:val="id-ID"/>
        </w:rPr>
        <w:t>Alat khusus (jika ada)</w:t>
      </w:r>
    </w:p>
    <w:p w14:paraId="64698410" w14:textId="77777777" w:rsidR="00F73E47" w:rsidRDefault="00F73E47" w:rsidP="00F73E47">
      <w:pPr>
        <w:pStyle w:val="ListParagraph"/>
        <w:widowControl/>
        <w:autoSpaceDE w:val="0"/>
        <w:autoSpaceDN w:val="0"/>
        <w:adjustRightInd w:val="0"/>
        <w:ind w:left="426"/>
        <w:contextualSpacing/>
        <w:rPr>
          <w:rFonts w:cstheme="minorHAnsi"/>
          <w:spacing w:val="-1"/>
          <w:szCs w:val="24"/>
          <w:u w:val="single"/>
          <w:lang w:val="id-ID"/>
        </w:rPr>
      </w:pPr>
      <w:r w:rsidRPr="00286959">
        <w:rPr>
          <w:rFonts w:cstheme="minorHAnsi"/>
          <w:spacing w:val="-1"/>
          <w:szCs w:val="24"/>
          <w:lang w:val="id-ID"/>
        </w:rPr>
        <w:t>Jika diperlukan alat khusus untuk memperoleh data, juga dituliskan di bagian ini msalnya kamera, scanner, sensor d</w:t>
      </w:r>
      <w:r w:rsidRPr="00286959">
        <w:rPr>
          <w:rFonts w:cstheme="minorHAnsi"/>
          <w:spacing w:val="-1"/>
          <w:szCs w:val="24"/>
        </w:rPr>
        <w:t xml:space="preserve">an </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w:t>
      </w:r>
      <w:r w:rsidRPr="00286959">
        <w:rPr>
          <w:rFonts w:cstheme="minorHAnsi"/>
          <w:spacing w:val="-1"/>
          <w:szCs w:val="24"/>
        </w:rPr>
        <w:t xml:space="preserve"> Untuk instrumentasi khusus merk dan tipe/spesifikasi peralatan harus dicantumkan, sedangkan kondisi pengoperasian disajikan pada bagian lain yang sesuai.</w:t>
      </w:r>
      <w:r>
        <w:rPr>
          <w:rFonts w:cstheme="minorHAnsi"/>
          <w:spacing w:val="-1"/>
          <w:szCs w:val="24"/>
          <w:lang w:val="id-ID"/>
        </w:rPr>
        <w:t xml:space="preserve"> </w:t>
      </w:r>
      <w:r w:rsidRPr="000052FC">
        <w:rPr>
          <w:rFonts w:cstheme="minorHAnsi"/>
          <w:spacing w:val="-1"/>
          <w:szCs w:val="24"/>
          <w:u w:val="single"/>
          <w:lang w:val="id-ID"/>
        </w:rPr>
        <w:t>Berikan foto alat yang digunakan.</w:t>
      </w:r>
    </w:p>
    <w:p w14:paraId="3EFC3959" w14:textId="77777777" w:rsidR="00F73E47" w:rsidRDefault="00F73E47" w:rsidP="00F73E47">
      <w:pPr>
        <w:pStyle w:val="ListParagraph"/>
        <w:widowControl/>
        <w:autoSpaceDE w:val="0"/>
        <w:autoSpaceDN w:val="0"/>
        <w:adjustRightInd w:val="0"/>
        <w:ind w:left="1134"/>
        <w:contextualSpacing/>
        <w:rPr>
          <w:rFonts w:cstheme="minorHAnsi"/>
          <w:spacing w:val="-1"/>
          <w:szCs w:val="24"/>
          <w:u w:val="single"/>
          <w:lang w:val="id-ID"/>
        </w:rPr>
      </w:pPr>
    </w:p>
    <w:p w14:paraId="6D30D582" w14:textId="773672A9" w:rsidR="00F73E47" w:rsidRPr="00F73E47" w:rsidRDefault="00F73E47" w:rsidP="00F73E47">
      <w:pPr>
        <w:numPr>
          <w:ilvl w:val="1"/>
          <w:numId w:val="28"/>
        </w:numPr>
        <w:pBdr>
          <w:top w:val="nil"/>
          <w:left w:val="nil"/>
          <w:bottom w:val="nil"/>
          <w:right w:val="nil"/>
          <w:between w:val="nil"/>
        </w:pBdr>
        <w:ind w:left="426"/>
        <w:rPr>
          <w:b/>
          <w:color w:val="000000"/>
        </w:rPr>
      </w:pPr>
      <w:r w:rsidRPr="00F73E47">
        <w:rPr>
          <w:b/>
          <w:color w:val="000000"/>
        </w:rPr>
        <w:t>Aturan bisnis (bussiness rule)</w:t>
      </w:r>
    </w:p>
    <w:p w14:paraId="057BD5B0" w14:textId="77777777" w:rsidR="00F73E47" w:rsidRDefault="00F73E47" w:rsidP="00F73E47">
      <w:pPr>
        <w:pStyle w:val="BodyText"/>
        <w:widowControl/>
        <w:ind w:left="426" w:right="51"/>
        <w:rPr>
          <w:rFonts w:cstheme="minorHAnsi"/>
        </w:rPr>
      </w:pPr>
      <w:r>
        <w:rPr>
          <w:rFonts w:cstheme="minorHAnsi"/>
        </w:rPr>
        <w:t>Bagian ini memuat</w:t>
      </w:r>
    </w:p>
    <w:p w14:paraId="7AC18558" w14:textId="77777777" w:rsidR="00F73E47" w:rsidRDefault="00F73E47" w:rsidP="00F73E47">
      <w:pPr>
        <w:pStyle w:val="BodyText"/>
        <w:widowControl/>
        <w:numPr>
          <w:ilvl w:val="0"/>
          <w:numId w:val="34"/>
        </w:numPr>
        <w:ind w:right="51"/>
        <w:rPr>
          <w:rFonts w:cstheme="minorHAnsi"/>
        </w:rPr>
      </w:pPr>
      <w:r>
        <w:rPr>
          <w:rFonts w:cstheme="minorHAnsi"/>
          <w:lang w:val="id-ID"/>
        </w:rPr>
        <w:t>D</w:t>
      </w:r>
      <w:r>
        <w:rPr>
          <w:rFonts w:cstheme="minorHAnsi"/>
        </w:rPr>
        <w:t xml:space="preserve">etil analisis atau prosedur yang saat ini dilakukan </w:t>
      </w:r>
      <w:r>
        <w:rPr>
          <w:rFonts w:cstheme="minorHAnsi"/>
          <w:lang w:val="id-ID"/>
        </w:rPr>
        <w:t xml:space="preserve">oleh instansi, </w:t>
      </w:r>
      <w:r>
        <w:rPr>
          <w:rFonts w:cstheme="minorHAnsi"/>
        </w:rPr>
        <w:t xml:space="preserve">sesuai dengan permasalahan </w:t>
      </w:r>
      <w:r>
        <w:rPr>
          <w:rFonts w:cstheme="minorHAnsi"/>
          <w:lang w:val="id-ID"/>
        </w:rPr>
        <w:t xml:space="preserve">yang </w:t>
      </w:r>
      <w:r>
        <w:rPr>
          <w:rFonts w:cstheme="minorHAnsi"/>
        </w:rPr>
        <w:t>Anda tuliskan di rumusan masalah. Pada bagian ini disertakan diagram/gambar untuk memperjelas kondisi saat ini,</w:t>
      </w:r>
    </w:p>
    <w:p w14:paraId="6D257AF3" w14:textId="77777777" w:rsidR="00F73E47" w:rsidRPr="00DF113D" w:rsidRDefault="00F73E47" w:rsidP="00F73E47">
      <w:pPr>
        <w:pStyle w:val="BodyText"/>
        <w:widowControl/>
        <w:numPr>
          <w:ilvl w:val="0"/>
          <w:numId w:val="34"/>
        </w:numPr>
        <w:ind w:right="51"/>
        <w:rPr>
          <w:rFonts w:cstheme="minorHAnsi"/>
          <w:spacing w:val="-1"/>
          <w:szCs w:val="24"/>
          <w:u w:val="single"/>
        </w:rPr>
      </w:pPr>
      <w:r>
        <w:rPr>
          <w:rFonts w:cstheme="minorHAnsi"/>
          <w:lang w:val="id-ID"/>
        </w:rPr>
        <w:lastRenderedPageBreak/>
        <w:t>Penj</w:t>
      </w:r>
      <w:r>
        <w:rPr>
          <w:rFonts w:cstheme="minorHAnsi"/>
        </w:rPr>
        <w:t>elasan  tentang kelemahan/kekurangan prosedur yang berjalan saat ini</w:t>
      </w:r>
    </w:p>
    <w:p w14:paraId="51EAB164" w14:textId="77777777" w:rsidR="00F73E47" w:rsidRPr="000052FC" w:rsidRDefault="00F73E47" w:rsidP="00F73E47">
      <w:pPr>
        <w:pStyle w:val="ListParagraph"/>
        <w:widowControl/>
        <w:autoSpaceDE w:val="0"/>
        <w:autoSpaceDN w:val="0"/>
        <w:adjustRightInd w:val="0"/>
        <w:ind w:left="567"/>
        <w:contextualSpacing/>
        <w:rPr>
          <w:rFonts w:cstheme="minorHAnsi"/>
          <w:spacing w:val="-1"/>
          <w:szCs w:val="24"/>
          <w:lang w:val="id-ID"/>
        </w:rPr>
      </w:pPr>
    </w:p>
    <w:p w14:paraId="33A41F92" w14:textId="1C5486FF" w:rsidR="00F73E47" w:rsidRDefault="00F73E47" w:rsidP="00F73E47">
      <w:pPr>
        <w:numPr>
          <w:ilvl w:val="1"/>
          <w:numId w:val="28"/>
        </w:numPr>
        <w:pBdr>
          <w:top w:val="nil"/>
          <w:left w:val="nil"/>
          <w:bottom w:val="nil"/>
          <w:right w:val="nil"/>
          <w:between w:val="nil"/>
        </w:pBdr>
        <w:ind w:left="426"/>
        <w:rPr>
          <w:b/>
          <w:color w:val="000000"/>
        </w:rPr>
      </w:pPr>
      <w:r>
        <w:rPr>
          <w:b/>
          <w:color w:val="000000"/>
        </w:rPr>
        <w:t>Tahapan Penelitian</w:t>
      </w:r>
    </w:p>
    <w:p w14:paraId="3A5C0080" w14:textId="77777777" w:rsidR="00F73E47" w:rsidRDefault="00F73E47" w:rsidP="00F73E47">
      <w:pPr>
        <w:pBdr>
          <w:top w:val="nil"/>
          <w:left w:val="nil"/>
          <w:bottom w:val="nil"/>
          <w:right w:val="nil"/>
          <w:between w:val="nil"/>
        </w:pBdr>
        <w:ind w:left="426"/>
        <w:rPr>
          <w:color w:val="000000"/>
        </w:rPr>
      </w:pPr>
      <w:r>
        <w:rPr>
          <w:color w:val="000000"/>
        </w:rPr>
        <w:t xml:space="preserve"> Bagian ini berisi tentang tahap-tahap dalam melaksanakan penelitian. Tahapan penelitian digambarkan dalam bentuk diagram.</w:t>
      </w:r>
    </w:p>
    <w:p w14:paraId="768C0DE1" w14:textId="77777777" w:rsidR="00F73E47" w:rsidRDefault="00F73E47" w:rsidP="00F73E47">
      <w:pPr>
        <w:ind w:right="51"/>
        <w:rPr>
          <w:b/>
        </w:rPr>
      </w:pPr>
    </w:p>
    <w:p w14:paraId="13590BF2" w14:textId="26EAF01D" w:rsidR="008142D7" w:rsidRDefault="008142D7" w:rsidP="00BE3493">
      <w:pPr>
        <w:pBdr>
          <w:top w:val="nil"/>
          <w:left w:val="nil"/>
          <w:bottom w:val="nil"/>
          <w:right w:val="nil"/>
          <w:between w:val="nil"/>
        </w:pBdr>
        <w:rPr>
          <w:color w:val="000000"/>
        </w:rPr>
      </w:pPr>
    </w:p>
    <w:p w14:paraId="49CA5408" w14:textId="77777777" w:rsidR="00506735" w:rsidRPr="00506735" w:rsidRDefault="00506735" w:rsidP="00506735">
      <w:pPr>
        <w:rPr>
          <w:lang w:val="en-ID"/>
        </w:rPr>
        <w:sectPr w:rsidR="00506735" w:rsidRPr="00506735" w:rsidSect="004E70A6">
          <w:pgSz w:w="11900" w:h="16840" w:code="9"/>
          <w:pgMar w:top="2268" w:right="1701" w:bottom="1701" w:left="2268" w:header="1134" w:footer="1134" w:gutter="0"/>
          <w:cols w:space="720"/>
          <w:titlePg/>
          <w:docGrid w:linePitch="326"/>
        </w:sectPr>
      </w:pPr>
    </w:p>
    <w:p w14:paraId="45685CDF" w14:textId="7321DE4A" w:rsidR="00404CE4" w:rsidRDefault="00A36D16" w:rsidP="00323D84">
      <w:pPr>
        <w:pStyle w:val="Heading1"/>
        <w:rPr>
          <w:lang w:val="en-ID"/>
        </w:rPr>
      </w:pPr>
      <w:r>
        <w:rPr>
          <w:lang w:val="en-ID"/>
        </w:rPr>
        <w:lastRenderedPageBreak/>
        <w:br/>
      </w:r>
      <w:bookmarkStart w:id="15" w:name="_Toc37754356"/>
      <w:r w:rsidR="005A4E77">
        <w:rPr>
          <w:lang w:val="en-ID"/>
        </w:rPr>
        <w:t>ANALIS</w:t>
      </w:r>
      <w:r w:rsidR="00004F62">
        <w:rPr>
          <w:lang w:val="en-ID"/>
        </w:rPr>
        <w:t>IS</w:t>
      </w:r>
      <w:r w:rsidR="005A4E77">
        <w:rPr>
          <w:lang w:val="en-ID"/>
        </w:rPr>
        <w:t xml:space="preserve"> DAN PERANCANGAN SISTEM</w:t>
      </w:r>
      <w:bookmarkEnd w:id="15"/>
    </w:p>
    <w:p w14:paraId="4FBFA17D" w14:textId="1ACA86A1" w:rsidR="00323D84" w:rsidRDefault="00323D84" w:rsidP="00323D84">
      <w:pPr>
        <w:rPr>
          <w:lang w:val="en-ID"/>
        </w:rPr>
      </w:pPr>
    </w:p>
    <w:p w14:paraId="57C9E15A" w14:textId="5B40B8F1" w:rsidR="00004F62" w:rsidRDefault="00004F62" w:rsidP="00F73E47">
      <w:pPr>
        <w:pStyle w:val="Heading2"/>
        <w:numPr>
          <w:ilvl w:val="1"/>
          <w:numId w:val="18"/>
        </w:numPr>
        <w:ind w:left="426"/>
        <w:rPr>
          <w:lang w:val="en-ID"/>
        </w:rPr>
      </w:pPr>
      <w:bookmarkStart w:id="16" w:name="_Toc37754357"/>
      <w:r w:rsidRPr="00004F62">
        <w:rPr>
          <w:lang w:val="en-ID"/>
        </w:rPr>
        <w:t>Analisis Sistem</w:t>
      </w:r>
      <w:bookmarkEnd w:id="16"/>
    </w:p>
    <w:p w14:paraId="7893A5D7" w14:textId="3A48DF99" w:rsidR="00004F62" w:rsidRDefault="00004F62" w:rsidP="00F73E47">
      <w:pPr>
        <w:pStyle w:val="Heading2"/>
        <w:numPr>
          <w:ilvl w:val="2"/>
          <w:numId w:val="18"/>
        </w:numPr>
        <w:ind w:left="567"/>
        <w:rPr>
          <w:lang w:val="en-ID"/>
        </w:rPr>
      </w:pPr>
      <w:bookmarkStart w:id="17" w:name="_Toc37754358"/>
      <w:r>
        <w:rPr>
          <w:lang w:val="en-ID"/>
        </w:rPr>
        <w:t>Analisis Sistem yang Berjalan</w:t>
      </w:r>
      <w:bookmarkEnd w:id="17"/>
    </w:p>
    <w:p w14:paraId="31A75C4B" w14:textId="595EAAA5" w:rsidR="00004F62" w:rsidRDefault="00004F62" w:rsidP="00004F62">
      <w:pPr>
        <w:pBdr>
          <w:top w:val="nil"/>
          <w:left w:val="nil"/>
          <w:bottom w:val="nil"/>
          <w:right w:val="nil"/>
          <w:between w:val="nil"/>
        </w:pBdr>
        <w:spacing w:line="276" w:lineRule="auto"/>
        <w:ind w:right="51"/>
        <w:rPr>
          <w:color w:val="000000"/>
        </w:rPr>
      </w:pPr>
      <w:r>
        <w:rPr>
          <w:color w:val="000000"/>
        </w:rPr>
        <w:t>Bagian ini gambarkan proses yang saat ini menjadi masalah</w:t>
      </w:r>
    </w:p>
    <w:p w14:paraId="1FC57075" w14:textId="77777777" w:rsidR="00004F62" w:rsidRDefault="00004F62" w:rsidP="00004F62">
      <w:pPr>
        <w:pBdr>
          <w:top w:val="nil"/>
          <w:left w:val="nil"/>
          <w:bottom w:val="nil"/>
          <w:right w:val="nil"/>
          <w:between w:val="nil"/>
        </w:pBdr>
        <w:spacing w:line="276" w:lineRule="auto"/>
        <w:ind w:right="51"/>
        <w:rPr>
          <w:color w:val="000000"/>
        </w:rPr>
      </w:pPr>
    </w:p>
    <w:p w14:paraId="7C8C6855" w14:textId="77777777" w:rsidR="00004F62" w:rsidRPr="00004F62" w:rsidRDefault="00004F62" w:rsidP="00F73E47">
      <w:pPr>
        <w:pStyle w:val="Heading2"/>
        <w:numPr>
          <w:ilvl w:val="2"/>
          <w:numId w:val="18"/>
        </w:numPr>
        <w:ind w:left="567"/>
        <w:rPr>
          <w:lang w:val="en-ID"/>
        </w:rPr>
      </w:pPr>
      <w:bookmarkStart w:id="18" w:name="_Toc37754359"/>
      <w:r w:rsidRPr="00004F62">
        <w:rPr>
          <w:lang w:val="en-ID"/>
        </w:rPr>
        <w:t>Analisis sistem yang diusulkan.</w:t>
      </w:r>
      <w:bookmarkEnd w:id="18"/>
      <w:r w:rsidRPr="00004F62">
        <w:rPr>
          <w:lang w:val="en-ID"/>
        </w:rPr>
        <w:t xml:space="preserve"> </w:t>
      </w:r>
    </w:p>
    <w:p w14:paraId="0AA12E37" w14:textId="5DD66D42" w:rsidR="00004F62" w:rsidRPr="009953B9" w:rsidRDefault="00004F62" w:rsidP="009953B9">
      <w:pPr>
        <w:pStyle w:val="BodyText"/>
      </w:pPr>
      <w:r w:rsidRPr="0040182E">
        <w:t>Bagian ini menggambarkan proses yang Anda usulkan sebagai perbaikan dari proses yang ada saat ini (lihat analisis sistem yang berjalan)</w:t>
      </w:r>
    </w:p>
    <w:p w14:paraId="50270C41" w14:textId="77777777" w:rsidR="00004F62" w:rsidRDefault="00004F62" w:rsidP="00F73E47">
      <w:pPr>
        <w:numPr>
          <w:ilvl w:val="2"/>
          <w:numId w:val="9"/>
        </w:numPr>
        <w:pBdr>
          <w:top w:val="nil"/>
          <w:left w:val="nil"/>
          <w:bottom w:val="nil"/>
          <w:right w:val="nil"/>
          <w:between w:val="nil"/>
        </w:pBdr>
        <w:tabs>
          <w:tab w:val="left" w:pos="426"/>
        </w:tabs>
        <w:spacing w:line="276" w:lineRule="auto"/>
        <w:ind w:left="709" w:right="51"/>
        <w:rPr>
          <w:b/>
          <w:color w:val="000000"/>
        </w:rPr>
      </w:pPr>
      <w:r>
        <w:rPr>
          <w:b/>
          <w:color w:val="000000"/>
        </w:rPr>
        <w:t>Analisis fungsional</w:t>
      </w:r>
    </w:p>
    <w:p w14:paraId="050E0284" w14:textId="6A9729D8" w:rsidR="00004F62" w:rsidRPr="0040182E" w:rsidRDefault="00004F62" w:rsidP="0040182E">
      <w:pPr>
        <w:pStyle w:val="BodyText"/>
      </w:pPr>
      <w:r w:rsidRPr="0040182E">
        <w:t xml:space="preserve">Terdiri atas analisis kebutuhan fungsional (fitur dan kemampuan yang dimiliki sistem) </w:t>
      </w:r>
    </w:p>
    <w:p w14:paraId="058340D2" w14:textId="77777777" w:rsidR="00004F62" w:rsidRDefault="00004F62" w:rsidP="00F73E47">
      <w:pPr>
        <w:numPr>
          <w:ilvl w:val="2"/>
          <w:numId w:val="9"/>
        </w:numPr>
        <w:pBdr>
          <w:top w:val="nil"/>
          <w:left w:val="nil"/>
          <w:bottom w:val="nil"/>
          <w:right w:val="nil"/>
          <w:between w:val="nil"/>
        </w:pBdr>
        <w:tabs>
          <w:tab w:val="left" w:pos="426"/>
        </w:tabs>
        <w:spacing w:line="276" w:lineRule="auto"/>
        <w:ind w:left="709" w:right="51"/>
        <w:rPr>
          <w:b/>
          <w:color w:val="000000"/>
        </w:rPr>
      </w:pPr>
      <w:r>
        <w:rPr>
          <w:b/>
          <w:color w:val="000000"/>
        </w:rPr>
        <w:t xml:space="preserve">Analisis non fungsional. </w:t>
      </w:r>
    </w:p>
    <w:p w14:paraId="175A7AFA" w14:textId="0D9874AA" w:rsidR="00004F62" w:rsidRPr="0040182E" w:rsidRDefault="00004F62" w:rsidP="0040182E">
      <w:pPr>
        <w:pStyle w:val="BodyText"/>
      </w:pPr>
      <w:r w:rsidRPr="0040182E">
        <w:t>Bagian ini menjelaskan semua peralatan (hardware dan software) yang digunakan untuk menjalankan penelitian harus disebutkan dan diuraikan dengan jelas dan apabila perlu (terutama peralatan yang dirancang khusus) dapat disertai dengan bagan dan keterangan secukupnya. Untuk instrumentasi khusus merk dan tipe/spesifikasi peralatan harus dicantumkan, sedangkan kondisi pengoperasian disajikan pada bagian lain yang sesuai.</w:t>
      </w:r>
    </w:p>
    <w:p w14:paraId="2CC05C06" w14:textId="77777777" w:rsidR="00004F62" w:rsidRDefault="00004F62" w:rsidP="00004F62">
      <w:pPr>
        <w:pBdr>
          <w:top w:val="nil"/>
          <w:left w:val="nil"/>
          <w:bottom w:val="nil"/>
          <w:right w:val="nil"/>
          <w:between w:val="nil"/>
        </w:pBdr>
        <w:spacing w:line="276" w:lineRule="auto"/>
        <w:rPr>
          <w:color w:val="000000"/>
        </w:rPr>
      </w:pPr>
    </w:p>
    <w:p w14:paraId="052C95A0" w14:textId="2DA6E016" w:rsidR="00004F62" w:rsidRPr="003C4BDB" w:rsidRDefault="00F73E47" w:rsidP="00F73E47">
      <w:pPr>
        <w:pStyle w:val="Heading2"/>
        <w:numPr>
          <w:ilvl w:val="1"/>
          <w:numId w:val="18"/>
        </w:numPr>
        <w:ind w:left="426"/>
        <w:rPr>
          <w:lang w:val="en-ID"/>
        </w:rPr>
      </w:pPr>
      <w:bookmarkStart w:id="19" w:name="_Toc37754360"/>
      <w:r>
        <w:rPr>
          <w:lang w:val="en-ID"/>
        </w:rPr>
        <w:t>Desain</w:t>
      </w:r>
      <w:r w:rsidR="00004F62" w:rsidRPr="003C4BDB">
        <w:rPr>
          <w:lang w:val="en-ID"/>
        </w:rPr>
        <w:t xml:space="preserve"> Sistem</w:t>
      </w:r>
      <w:bookmarkEnd w:id="19"/>
    </w:p>
    <w:p w14:paraId="1A74D592" w14:textId="1EDAF9F6" w:rsidR="00004F62" w:rsidRPr="003C4BDB" w:rsidRDefault="0040182E" w:rsidP="00F73E47">
      <w:pPr>
        <w:pStyle w:val="Heading2"/>
        <w:numPr>
          <w:ilvl w:val="2"/>
          <w:numId w:val="18"/>
        </w:numPr>
        <w:ind w:left="567"/>
        <w:rPr>
          <w:lang w:val="en-ID"/>
        </w:rPr>
      </w:pPr>
      <w:bookmarkStart w:id="20" w:name="_Toc37754361"/>
      <w:r w:rsidRPr="003C4BDB">
        <w:rPr>
          <w:lang w:val="en-ID"/>
        </w:rPr>
        <w:t>Perancangan Logik.</w:t>
      </w:r>
      <w:bookmarkEnd w:id="20"/>
      <w:r w:rsidRPr="003C4BDB">
        <w:rPr>
          <w:lang w:val="en-ID"/>
        </w:rPr>
        <w:t xml:space="preserve"> </w:t>
      </w:r>
    </w:p>
    <w:p w14:paraId="0F320F98" w14:textId="50DEA5C2" w:rsidR="00004F62" w:rsidRDefault="00004F62" w:rsidP="0040182E">
      <w:pPr>
        <w:pStyle w:val="BodyText"/>
      </w:pPr>
      <w:r w:rsidRPr="0040182E">
        <w:t xml:space="preserve">Bagian ini bisa dituliskan menggunakan diagram ER, DAD (diagram alir data), DAS (diagram alir sistem), flowchart, algoritma, relasi tabel, class diagram, sequential diagram dan lain-lainTahapan rancangan sistem yang dibangun sesuai dengan teori metode pembangunan sistem yang digunakan. </w:t>
      </w:r>
    </w:p>
    <w:p w14:paraId="2D974B9B" w14:textId="77777777" w:rsidR="0040182E" w:rsidRPr="0040182E" w:rsidRDefault="0040182E" w:rsidP="0040182E">
      <w:pPr>
        <w:ind w:firstLine="0"/>
        <w:rPr>
          <w:b/>
          <w:bCs/>
          <w:lang w:val="en-ID"/>
        </w:rPr>
      </w:pPr>
      <w:r w:rsidRPr="0040182E">
        <w:rPr>
          <w:b/>
          <w:bCs/>
          <w:lang w:val="en-ID"/>
        </w:rPr>
        <w:t>Diagram Alir Data (DAD)</w:t>
      </w:r>
    </w:p>
    <w:p w14:paraId="203C44D7" w14:textId="0E97803B" w:rsidR="0040182E" w:rsidRDefault="0040182E" w:rsidP="0040182E">
      <w:pPr>
        <w:pStyle w:val="BodyText"/>
      </w:pPr>
      <w:r>
        <w:rPr>
          <w:spacing w:val="2"/>
        </w:rPr>
        <w:t>Pada</w:t>
      </w:r>
      <w:r>
        <w:rPr>
          <w:spacing w:val="23"/>
        </w:rPr>
        <w:t xml:space="preserve"> </w:t>
      </w:r>
      <w:r>
        <w:t>DFD</w:t>
      </w:r>
      <w:r>
        <w:rPr>
          <w:spacing w:val="15"/>
        </w:rPr>
        <w:t xml:space="preserve"> </w:t>
      </w:r>
      <w:r>
        <w:t>level</w:t>
      </w:r>
      <w:r>
        <w:rPr>
          <w:spacing w:val="16"/>
        </w:rPr>
        <w:t xml:space="preserve"> </w:t>
      </w:r>
      <w:r>
        <w:t>0</w:t>
      </w:r>
      <w:r w:rsidRPr="00D755DA">
        <w:t xml:space="preserve">, seperti pada </w:t>
      </w:r>
      <w:r>
        <w:fldChar w:fldCharType="begin"/>
      </w:r>
      <w:r>
        <w:instrText xml:space="preserve"> REF _Ref461054983 \h </w:instrText>
      </w:r>
      <w:r>
        <w:fldChar w:fldCharType="separate"/>
      </w:r>
      <w:r w:rsidRPr="0012064C">
        <w:t xml:space="preserve"> </w:t>
      </w:r>
      <w:r>
        <w:t xml:space="preserve">Gambar </w:t>
      </w:r>
      <w:r w:rsidR="009953B9">
        <w:t>4</w:t>
      </w:r>
      <w:r>
        <w:t>.</w:t>
      </w:r>
      <w:r>
        <w:rPr>
          <w:noProof/>
        </w:rPr>
        <w:t>1</w:t>
      </w:r>
      <w:r>
        <w:t>. DFD level 0</w:t>
      </w:r>
      <w:r>
        <w:fldChar w:fldCharType="end"/>
      </w:r>
      <w:r>
        <w:t xml:space="preserve"> </w:t>
      </w:r>
      <w:r>
        <w:rPr>
          <w:spacing w:val="3"/>
        </w:rPr>
        <w:t>terdapat</w:t>
      </w:r>
      <w:r>
        <w:rPr>
          <w:spacing w:val="13"/>
        </w:rPr>
        <w:t xml:space="preserve"> </w:t>
      </w:r>
      <w:r>
        <w:t>3</w:t>
      </w:r>
      <w:r>
        <w:rPr>
          <w:spacing w:val="15"/>
        </w:rPr>
        <w:t xml:space="preserve"> </w:t>
      </w:r>
      <w:r>
        <w:t>entitas</w:t>
      </w:r>
      <w:r>
        <w:rPr>
          <w:spacing w:val="16"/>
        </w:rPr>
        <w:t xml:space="preserve"> </w:t>
      </w:r>
      <w:r>
        <w:rPr>
          <w:spacing w:val="2"/>
        </w:rPr>
        <w:t>luar</w:t>
      </w:r>
      <w:r>
        <w:rPr>
          <w:spacing w:val="24"/>
        </w:rPr>
        <w:t xml:space="preserve"> </w:t>
      </w:r>
      <w:r>
        <w:t>yaitu</w:t>
      </w:r>
      <w:r>
        <w:rPr>
          <w:spacing w:val="23"/>
        </w:rPr>
        <w:t xml:space="preserve"> </w:t>
      </w:r>
      <w:r>
        <w:rPr>
          <w:i/>
          <w:spacing w:val="1"/>
        </w:rPr>
        <w:t>member</w:t>
      </w:r>
      <w:r>
        <w:rPr>
          <w:i/>
          <w:spacing w:val="21"/>
        </w:rPr>
        <w:t xml:space="preserve"> </w:t>
      </w:r>
      <w:r>
        <w:t>sebagai</w:t>
      </w:r>
      <w:r>
        <w:rPr>
          <w:spacing w:val="18"/>
        </w:rPr>
        <w:t xml:space="preserve"> </w:t>
      </w:r>
      <w:r>
        <w:rPr>
          <w:spacing w:val="2"/>
        </w:rPr>
        <w:t>pengguna</w:t>
      </w:r>
      <w:r>
        <w:rPr>
          <w:spacing w:val="10"/>
        </w:rPr>
        <w:t xml:space="preserve"> </w:t>
      </w:r>
      <w:r>
        <w:rPr>
          <w:i/>
        </w:rPr>
        <w:t xml:space="preserve">sistem </w:t>
      </w:r>
      <w:r>
        <w:rPr>
          <w:i/>
          <w:spacing w:val="42"/>
          <w:w w:val="99"/>
        </w:rPr>
        <w:t xml:space="preserve"> </w:t>
      </w:r>
      <w:r>
        <w:rPr>
          <w:spacing w:val="1"/>
        </w:rPr>
        <w:t>dan</w:t>
      </w:r>
      <w:r>
        <w:rPr>
          <w:spacing w:val="44"/>
        </w:rPr>
        <w:t xml:space="preserve"> </w:t>
      </w:r>
      <w:r>
        <w:t>dapat</w:t>
      </w:r>
      <w:r>
        <w:rPr>
          <w:spacing w:val="45"/>
        </w:rPr>
        <w:t xml:space="preserve"> </w:t>
      </w:r>
      <w:r>
        <w:t>melakukan</w:t>
      </w:r>
      <w:r>
        <w:rPr>
          <w:spacing w:val="45"/>
        </w:rPr>
        <w:t xml:space="preserve"> </w:t>
      </w:r>
      <w:r>
        <w:t>marker</w:t>
      </w:r>
      <w:r>
        <w:rPr>
          <w:spacing w:val="43"/>
        </w:rPr>
        <w:t xml:space="preserve"> </w:t>
      </w:r>
      <w:r>
        <w:t>pada</w:t>
      </w:r>
      <w:r>
        <w:rPr>
          <w:spacing w:val="42"/>
        </w:rPr>
        <w:t xml:space="preserve"> </w:t>
      </w:r>
      <w:r>
        <w:t>peta.</w:t>
      </w:r>
      <w:r>
        <w:rPr>
          <w:spacing w:val="42"/>
        </w:rPr>
        <w:t xml:space="preserve"> </w:t>
      </w:r>
      <w:r>
        <w:rPr>
          <w:i/>
        </w:rPr>
        <w:t>Pengunjung</w:t>
      </w:r>
      <w:r>
        <w:rPr>
          <w:i/>
          <w:spacing w:val="43"/>
        </w:rPr>
        <w:t xml:space="preserve"> </w:t>
      </w:r>
      <w:r>
        <w:t>sebagai</w:t>
      </w:r>
      <w:r>
        <w:rPr>
          <w:spacing w:val="45"/>
        </w:rPr>
        <w:t xml:space="preserve"> </w:t>
      </w:r>
      <w:r>
        <w:t>pengguna</w:t>
      </w:r>
      <w:r>
        <w:rPr>
          <w:spacing w:val="47"/>
        </w:rPr>
        <w:t xml:space="preserve"> </w:t>
      </w:r>
      <w:r>
        <w:t xml:space="preserve">sistem </w:t>
      </w:r>
      <w:r>
        <w:rPr>
          <w:spacing w:val="-11"/>
        </w:rPr>
        <w:t>dan</w:t>
      </w:r>
      <w:r>
        <w:rPr>
          <w:spacing w:val="12"/>
        </w:rPr>
        <w:t xml:space="preserve"> </w:t>
      </w:r>
      <w:r>
        <w:rPr>
          <w:i/>
          <w:spacing w:val="3"/>
        </w:rPr>
        <w:t>admin</w:t>
      </w:r>
      <w:r>
        <w:rPr>
          <w:i/>
          <w:spacing w:val="62"/>
          <w:w w:val="99"/>
        </w:rPr>
        <w:t xml:space="preserve"> </w:t>
      </w:r>
      <w:r>
        <w:rPr>
          <w:spacing w:val="1"/>
        </w:rPr>
        <w:t>sebagai</w:t>
      </w:r>
      <w:r>
        <w:rPr>
          <w:spacing w:val="53"/>
        </w:rPr>
        <w:t xml:space="preserve"> </w:t>
      </w:r>
      <w:r>
        <w:t>pengelola</w:t>
      </w:r>
      <w:r>
        <w:rPr>
          <w:spacing w:val="54"/>
        </w:rPr>
        <w:t xml:space="preserve"> </w:t>
      </w:r>
      <w:r>
        <w:t>sistem,</w:t>
      </w:r>
      <w:r>
        <w:rPr>
          <w:spacing w:val="2"/>
        </w:rPr>
        <w:t xml:space="preserve"> </w:t>
      </w:r>
      <w:r>
        <w:t>pada</w:t>
      </w:r>
      <w:r>
        <w:rPr>
          <w:spacing w:val="1"/>
        </w:rPr>
        <w:t xml:space="preserve"> </w:t>
      </w:r>
      <w:r>
        <w:rPr>
          <w:i/>
        </w:rPr>
        <w:t>user</w:t>
      </w:r>
      <w:r>
        <w:rPr>
          <w:i/>
          <w:spacing w:val="2"/>
        </w:rPr>
        <w:t xml:space="preserve"> </w:t>
      </w:r>
      <w:r>
        <w:t>terdapat</w:t>
      </w:r>
      <w:r>
        <w:rPr>
          <w:spacing w:val="2"/>
        </w:rPr>
        <w:t xml:space="preserve"> </w:t>
      </w:r>
      <w:r>
        <w:t>beberapa</w:t>
      </w:r>
      <w:r>
        <w:rPr>
          <w:spacing w:val="3"/>
        </w:rPr>
        <w:t xml:space="preserve"> </w:t>
      </w:r>
      <w:r>
        <w:t>alir</w:t>
      </w:r>
      <w:r>
        <w:rPr>
          <w:spacing w:val="1"/>
        </w:rPr>
        <w:t xml:space="preserve"> </w:t>
      </w:r>
      <w:r>
        <w:t>data</w:t>
      </w:r>
      <w:r>
        <w:rPr>
          <w:spacing w:val="3"/>
        </w:rPr>
        <w:t xml:space="preserve"> </w:t>
      </w:r>
      <w:r>
        <w:t>yaitu</w:t>
      </w:r>
      <w:r>
        <w:rPr>
          <w:spacing w:val="2"/>
        </w:rPr>
        <w:t xml:space="preserve"> </w:t>
      </w:r>
      <w:r>
        <w:t>data</w:t>
      </w:r>
      <w:r>
        <w:rPr>
          <w:spacing w:val="1"/>
        </w:rPr>
        <w:t xml:space="preserve"> </w:t>
      </w:r>
      <w:r>
        <w:t>obyek</w:t>
      </w:r>
      <w:r>
        <w:rPr>
          <w:spacing w:val="2"/>
        </w:rPr>
        <w:t xml:space="preserve"> </w:t>
      </w:r>
      <w:r>
        <w:t>wisata,</w:t>
      </w:r>
      <w:r>
        <w:rPr>
          <w:spacing w:val="2"/>
        </w:rPr>
        <w:t xml:space="preserve"> </w:t>
      </w:r>
      <w:r>
        <w:t>data</w:t>
      </w:r>
      <w:r>
        <w:rPr>
          <w:spacing w:val="102"/>
        </w:rPr>
        <w:t xml:space="preserve"> </w:t>
      </w:r>
      <w:r>
        <w:t>buku</w:t>
      </w:r>
      <w:r>
        <w:rPr>
          <w:spacing w:val="21"/>
        </w:rPr>
        <w:t xml:space="preserve"> </w:t>
      </w:r>
      <w:r>
        <w:t>tamu,</w:t>
      </w:r>
      <w:r>
        <w:rPr>
          <w:spacing w:val="21"/>
        </w:rPr>
        <w:t xml:space="preserve"> </w:t>
      </w:r>
      <w:r>
        <w:lastRenderedPageBreak/>
        <w:t>data</w:t>
      </w:r>
      <w:r>
        <w:rPr>
          <w:spacing w:val="20"/>
        </w:rPr>
        <w:t xml:space="preserve"> </w:t>
      </w:r>
      <w:r>
        <w:t>marking,</w:t>
      </w:r>
      <w:r>
        <w:rPr>
          <w:spacing w:val="21"/>
        </w:rPr>
        <w:t xml:space="preserve"> </w:t>
      </w:r>
      <w:r>
        <w:t>data</w:t>
      </w:r>
      <w:r>
        <w:rPr>
          <w:spacing w:val="23"/>
        </w:rPr>
        <w:t xml:space="preserve"> </w:t>
      </w:r>
      <w:r>
        <w:t>registrasi,</w:t>
      </w:r>
      <w:r>
        <w:rPr>
          <w:spacing w:val="21"/>
        </w:rPr>
        <w:t xml:space="preserve"> </w:t>
      </w:r>
      <w:r>
        <w:t>dan</w:t>
      </w:r>
      <w:r>
        <w:rPr>
          <w:spacing w:val="21"/>
        </w:rPr>
        <w:t xml:space="preserve"> </w:t>
      </w:r>
      <w:r>
        <w:t>data</w:t>
      </w:r>
      <w:r>
        <w:rPr>
          <w:spacing w:val="20"/>
        </w:rPr>
        <w:t xml:space="preserve"> </w:t>
      </w:r>
      <w:r>
        <w:t>login.</w:t>
      </w:r>
      <w:r>
        <w:rPr>
          <w:spacing w:val="21"/>
        </w:rPr>
        <w:t xml:space="preserve"> </w:t>
      </w:r>
      <w:r>
        <w:t>Pada</w:t>
      </w:r>
      <w:r>
        <w:rPr>
          <w:spacing w:val="20"/>
        </w:rPr>
        <w:t xml:space="preserve"> </w:t>
      </w:r>
      <w:r>
        <w:rPr>
          <w:i/>
        </w:rPr>
        <w:t>admin</w:t>
      </w:r>
      <w:r>
        <w:rPr>
          <w:i/>
          <w:spacing w:val="21"/>
        </w:rPr>
        <w:t xml:space="preserve"> </w:t>
      </w:r>
      <w:r>
        <w:t>juga</w:t>
      </w:r>
      <w:r>
        <w:rPr>
          <w:spacing w:val="20"/>
        </w:rPr>
        <w:t xml:space="preserve"> </w:t>
      </w:r>
      <w:r>
        <w:t>terdapat</w:t>
      </w:r>
      <w:r>
        <w:rPr>
          <w:spacing w:val="22"/>
        </w:rPr>
        <w:t xml:space="preserve"> </w:t>
      </w:r>
      <w:r>
        <w:t>alir</w:t>
      </w:r>
      <w:r>
        <w:rPr>
          <w:spacing w:val="20"/>
        </w:rPr>
        <w:t xml:space="preserve"> </w:t>
      </w:r>
      <w:r>
        <w:t>data</w:t>
      </w:r>
      <w:r>
        <w:rPr>
          <w:spacing w:val="81"/>
        </w:rPr>
        <w:t xml:space="preserve"> </w:t>
      </w:r>
      <w:r>
        <w:t>yaitu</w:t>
      </w:r>
      <w:r>
        <w:rPr>
          <w:spacing w:val="26"/>
        </w:rPr>
        <w:t xml:space="preserve"> </w:t>
      </w:r>
      <w:r>
        <w:t>data</w:t>
      </w:r>
      <w:r>
        <w:rPr>
          <w:spacing w:val="25"/>
        </w:rPr>
        <w:t xml:space="preserve"> </w:t>
      </w:r>
      <w:r>
        <w:rPr>
          <w:i/>
        </w:rPr>
        <w:t>login</w:t>
      </w:r>
      <w:r>
        <w:t>,</w:t>
      </w:r>
      <w:r>
        <w:rPr>
          <w:spacing w:val="26"/>
        </w:rPr>
        <w:t xml:space="preserve"> </w:t>
      </w:r>
      <w:r>
        <w:t>data</w:t>
      </w:r>
      <w:r>
        <w:rPr>
          <w:spacing w:val="25"/>
        </w:rPr>
        <w:t xml:space="preserve"> </w:t>
      </w:r>
      <w:r>
        <w:t>user,</w:t>
      </w:r>
      <w:r>
        <w:rPr>
          <w:spacing w:val="26"/>
        </w:rPr>
        <w:t xml:space="preserve"> </w:t>
      </w:r>
      <w:r>
        <w:t>data</w:t>
      </w:r>
      <w:r>
        <w:rPr>
          <w:spacing w:val="25"/>
        </w:rPr>
        <w:t xml:space="preserve"> </w:t>
      </w:r>
      <w:r>
        <w:t>katagori</w:t>
      </w:r>
      <w:r>
        <w:rPr>
          <w:spacing w:val="26"/>
        </w:rPr>
        <w:t xml:space="preserve"> </w:t>
      </w:r>
      <w:r>
        <w:t>wisata,</w:t>
      </w:r>
      <w:r>
        <w:rPr>
          <w:spacing w:val="28"/>
        </w:rPr>
        <w:t xml:space="preserve"> </w:t>
      </w:r>
      <w:r>
        <w:t>data</w:t>
      </w:r>
      <w:r>
        <w:rPr>
          <w:spacing w:val="25"/>
        </w:rPr>
        <w:t xml:space="preserve"> </w:t>
      </w:r>
      <w:r>
        <w:t>katagori</w:t>
      </w:r>
      <w:r>
        <w:rPr>
          <w:spacing w:val="26"/>
        </w:rPr>
        <w:t xml:space="preserve"> </w:t>
      </w:r>
      <w:r>
        <w:t>fasilitas,</w:t>
      </w:r>
      <w:r>
        <w:rPr>
          <w:spacing w:val="26"/>
        </w:rPr>
        <w:t xml:space="preserve"> </w:t>
      </w:r>
      <w:r>
        <w:t>data</w:t>
      </w:r>
      <w:r>
        <w:rPr>
          <w:spacing w:val="25"/>
        </w:rPr>
        <w:t xml:space="preserve"> </w:t>
      </w:r>
      <w:r>
        <w:t>obyek</w:t>
      </w:r>
      <w:r>
        <w:rPr>
          <w:spacing w:val="28"/>
        </w:rPr>
        <w:t xml:space="preserve"> </w:t>
      </w:r>
      <w:r>
        <w:t>wisata,</w:t>
      </w:r>
      <w:r>
        <w:rPr>
          <w:spacing w:val="84"/>
        </w:rPr>
        <w:t xml:space="preserve"> </w:t>
      </w:r>
      <w:r>
        <w:t>data fasilitas, data event,</w:t>
      </w:r>
      <w:r>
        <w:rPr>
          <w:spacing w:val="2"/>
        </w:rPr>
        <w:t xml:space="preserve"> </w:t>
      </w:r>
      <w:r>
        <w:t>data buku tamu dan data</w:t>
      </w:r>
      <w:r>
        <w:rPr>
          <w:spacing w:val="1"/>
        </w:rPr>
        <w:t xml:space="preserve"> </w:t>
      </w:r>
      <w:r>
        <w:t>marking.</w:t>
      </w:r>
    </w:p>
    <w:p w14:paraId="4329A32E" w14:textId="77777777" w:rsidR="0040182E" w:rsidRDefault="0040182E" w:rsidP="0040182E">
      <w:pPr>
        <w:pStyle w:val="BodyText"/>
      </w:pPr>
    </w:p>
    <w:p w14:paraId="2F65E298" w14:textId="77777777" w:rsidR="0040182E" w:rsidRDefault="0040182E" w:rsidP="0040182E">
      <w:pPr>
        <w:pStyle w:val="gambar"/>
      </w:pPr>
      <w:r w:rsidRPr="0012064C">
        <w:rPr>
          <w:noProof/>
          <w:lang w:val="id-ID" w:eastAsia="id-ID"/>
        </w:rPr>
        <mc:AlternateContent>
          <mc:Choice Requires="wpg">
            <w:drawing>
              <wp:anchor distT="0" distB="0" distL="114300" distR="114300" simplePos="0" relativeHeight="251681792" behindDoc="1" locked="0" layoutInCell="1" allowOverlap="1" wp14:anchorId="5D0BD5EC" wp14:editId="2A1AA8FC">
                <wp:simplePos x="0" y="0"/>
                <wp:positionH relativeFrom="column">
                  <wp:posOffset>-225232</wp:posOffset>
                </wp:positionH>
                <wp:positionV relativeFrom="paragraph">
                  <wp:posOffset>86691</wp:posOffset>
                </wp:positionV>
                <wp:extent cx="5292725" cy="3414009"/>
                <wp:effectExtent l="0" t="0" r="2222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92725" cy="3414009"/>
                          <a:chOff x="0" y="0"/>
                          <a:chExt cx="9274" cy="5671"/>
                        </a:xfrm>
                      </wpg:grpSpPr>
                      <wpg:grpSp>
                        <wpg:cNvPr id="2" name="Group 3"/>
                        <wpg:cNvGrpSpPr>
                          <a:grpSpLocks/>
                        </wpg:cNvGrpSpPr>
                        <wpg:grpSpPr bwMode="auto">
                          <a:xfrm>
                            <a:off x="6" y="6"/>
                            <a:ext cx="9262" cy="2"/>
                            <a:chOff x="6" y="6"/>
                            <a:chExt cx="9262" cy="2"/>
                          </a:xfrm>
                        </wpg:grpSpPr>
                        <wps:wsp>
                          <wps:cNvPr id="3" name="Freeform 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 name="Group 5"/>
                        <wpg:cNvGrpSpPr>
                          <a:grpSpLocks/>
                        </wpg:cNvGrpSpPr>
                        <wpg:grpSpPr bwMode="auto">
                          <a:xfrm>
                            <a:off x="6" y="5665"/>
                            <a:ext cx="9262" cy="2"/>
                            <a:chOff x="6" y="5665"/>
                            <a:chExt cx="9262" cy="2"/>
                          </a:xfrm>
                        </wpg:grpSpPr>
                        <wps:wsp>
                          <wps:cNvPr id="5" name="Freeform 6"/>
                          <wps:cNvSpPr>
                            <a:spLocks/>
                          </wps:cNvSpPr>
                          <wps:spPr bwMode="auto">
                            <a:xfrm>
                              <a:off x="6" y="5665"/>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 name="Group 7"/>
                        <wpg:cNvGrpSpPr>
                          <a:grpSpLocks/>
                        </wpg:cNvGrpSpPr>
                        <wpg:grpSpPr bwMode="auto">
                          <a:xfrm>
                            <a:off x="11" y="11"/>
                            <a:ext cx="2" cy="5650"/>
                            <a:chOff x="11" y="11"/>
                            <a:chExt cx="2" cy="5650"/>
                          </a:xfrm>
                        </wpg:grpSpPr>
                        <wps:wsp>
                          <wps:cNvPr id="8" name="Freeform 8"/>
                          <wps:cNvSpPr>
                            <a:spLocks/>
                          </wps:cNvSpPr>
                          <wps:spPr bwMode="auto">
                            <a:xfrm>
                              <a:off x="11"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9"/>
                        <wpg:cNvGrpSpPr>
                          <a:grpSpLocks/>
                        </wpg:cNvGrpSpPr>
                        <wpg:grpSpPr bwMode="auto">
                          <a:xfrm>
                            <a:off x="9263" y="11"/>
                            <a:ext cx="2" cy="5650"/>
                            <a:chOff x="9263" y="11"/>
                            <a:chExt cx="2" cy="5650"/>
                          </a:xfrm>
                        </wpg:grpSpPr>
                        <wps:wsp>
                          <wps:cNvPr id="10" name="Freeform 10"/>
                          <wps:cNvSpPr>
                            <a:spLocks/>
                          </wps:cNvSpPr>
                          <wps:spPr bwMode="auto">
                            <a:xfrm>
                              <a:off x="9263"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5662A45" id="Group 1" o:spid="_x0000_s1026" style="position:absolute;margin-left:-17.75pt;margin-top:6.85pt;width:416.75pt;height:268.8pt;z-index:-251634688" coordsize="9274,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">
                <v:group id="Group 3" o:spid="_x0000_s102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Freeform 4" o:spid="_x0000_s102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" path="m,l9261,e" filled="f" strokeweight=".58pt">
                    <v:path arrowok="t" o:connecttype="custom" o:connectlocs="0,0;9261,0" o:connectangles="0,0"/>
                  </v:shape>
                </v:group>
                <v:group id="Group 5" o:spid="_x0000_s1029" style="position:absolute;left:6;top:5665;width:9262;height:2" coordorigin="6,5665"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6" o:spid="_x0000_s1030" style="position:absolute;left:6;top:5665;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" path="m,l9261,e" filled="f" strokeweight=".58pt">
                    <v:path arrowok="t" o:connecttype="custom" o:connectlocs="0,0;9261,0" o:connectangles="0,0"/>
                  </v:shape>
                </v:group>
                <v:group id="Group 7" o:spid="_x0000_s1031" style="position:absolute;left:11;top:11;width:2;height:5650" coordorigin="11,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032" style="position:absolute;left:11;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" path="m,l,5649e" filled="f" strokeweight=".58pt">
                    <v:path arrowok="t" o:connecttype="custom" o:connectlocs="0,11;0,5660" o:connectangles="0,0"/>
                  </v:shape>
                </v:group>
                <v:group id="Group 9" o:spid="_x0000_s1033" style="position:absolute;left:9263;top:11;width:2;height:5650" coordorigin="9263,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0" o:spid="_x0000_s1034" style="position:absolute;left:9263;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" path="m,l,5649e" filled="f" strokeweight=".58pt">
                    <v:path arrowok="t" o:connecttype="custom" o:connectlocs="0,11;0,5660" o:connectangles="0,0"/>
                  </v:shape>
                </v:group>
              </v:group>
            </w:pict>
          </mc:Fallback>
        </mc:AlternateContent>
      </w:r>
      <w:r>
        <w:rPr>
          <w:noProof/>
          <w:lang w:val="id-ID" w:eastAsia="id-ID"/>
        </w:rPr>
        <mc:AlternateContent>
          <mc:Choice Requires="wpg">
            <w:drawing>
              <wp:anchor distT="0" distB="0" distL="114300" distR="114300" simplePos="0" relativeHeight="251680768" behindDoc="1" locked="0" layoutInCell="1" allowOverlap="1" wp14:anchorId="5BD194C0" wp14:editId="1244755A">
                <wp:simplePos x="0" y="0"/>
                <wp:positionH relativeFrom="page">
                  <wp:posOffset>1304014</wp:posOffset>
                </wp:positionH>
                <wp:positionV relativeFrom="paragraph">
                  <wp:posOffset>358002</wp:posOffset>
                </wp:positionV>
                <wp:extent cx="5098726" cy="3018113"/>
                <wp:effectExtent l="0" t="0" r="6985" b="1143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8726" cy="3018113"/>
                          <a:chOff x="1536" y="3745"/>
                          <a:chExt cx="8568" cy="5062"/>
                        </a:xfrm>
                      </wpg:grpSpPr>
                      <wpg:grpSp>
                        <wpg:cNvPr id="12" name="Group 12"/>
                        <wpg:cNvGrpSpPr>
                          <a:grpSpLocks/>
                        </wpg:cNvGrpSpPr>
                        <wpg:grpSpPr bwMode="auto">
                          <a:xfrm>
                            <a:off x="1538" y="5787"/>
                            <a:ext cx="948" cy="464"/>
                            <a:chOff x="1538" y="5787"/>
                            <a:chExt cx="948" cy="464"/>
                          </a:xfrm>
                        </wpg:grpSpPr>
                        <wps:wsp>
                          <wps:cNvPr id="13" name="Freeform 13"/>
                          <wps:cNvSpPr>
                            <a:spLocks/>
                          </wps:cNvSpPr>
                          <wps:spPr bwMode="auto">
                            <a:xfrm>
                              <a:off x="1538" y="5787"/>
                              <a:ext cx="948" cy="464"/>
                            </a:xfrm>
                            <a:custGeom>
                              <a:avLst/>
                              <a:gdLst>
                                <a:gd name="T0" fmla="+- 0 1538 1538"/>
                                <a:gd name="T1" fmla="*/ T0 w 948"/>
                                <a:gd name="T2" fmla="+- 0 6251 5787"/>
                                <a:gd name="T3" fmla="*/ 6251 h 464"/>
                                <a:gd name="T4" fmla="+- 0 2486 1538"/>
                                <a:gd name="T5" fmla="*/ T4 w 948"/>
                                <a:gd name="T6" fmla="+- 0 6251 5787"/>
                                <a:gd name="T7" fmla="*/ 6251 h 464"/>
                                <a:gd name="T8" fmla="+- 0 2486 1538"/>
                                <a:gd name="T9" fmla="*/ T8 w 948"/>
                                <a:gd name="T10" fmla="+- 0 5787 5787"/>
                                <a:gd name="T11" fmla="*/ 5787 h 464"/>
                                <a:gd name="T12" fmla="+- 0 1538 1538"/>
                                <a:gd name="T13" fmla="*/ T12 w 948"/>
                                <a:gd name="T14" fmla="+- 0 5787 5787"/>
                                <a:gd name="T15" fmla="*/ 5787 h 464"/>
                                <a:gd name="T16" fmla="+- 0 1538 1538"/>
                                <a:gd name="T17" fmla="*/ T16 w 948"/>
                                <a:gd name="T18" fmla="+- 0 6251 5787"/>
                                <a:gd name="T19" fmla="*/ 6251 h 464"/>
                              </a:gdLst>
                              <a:ahLst/>
                              <a:cxnLst>
                                <a:cxn ang="0">
                                  <a:pos x="T1" y="T3"/>
                                </a:cxn>
                                <a:cxn ang="0">
                                  <a:pos x="T5" y="T7"/>
                                </a:cxn>
                                <a:cxn ang="0">
                                  <a:pos x="T9" y="T11"/>
                                </a:cxn>
                                <a:cxn ang="0">
                                  <a:pos x="T13" y="T15"/>
                                </a:cxn>
                                <a:cxn ang="0">
                                  <a:pos x="T17" y="T19"/>
                                </a:cxn>
                              </a:cxnLst>
                              <a:rect l="0" t="0" r="r" b="b"/>
                              <a:pathLst>
                                <a:path w="948" h="464">
                                  <a:moveTo>
                                    <a:pt x="0" y="464"/>
                                  </a:moveTo>
                                  <a:lnTo>
                                    <a:pt x="948" y="464"/>
                                  </a:lnTo>
                                  <a:lnTo>
                                    <a:pt x="948"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745" y="5958"/>
                              <a:ext cx="545"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15" name="Group 15"/>
                        <wpg:cNvGrpSpPr>
                          <a:grpSpLocks/>
                        </wpg:cNvGrpSpPr>
                        <wpg:grpSpPr bwMode="auto">
                          <a:xfrm>
                            <a:off x="4615" y="4957"/>
                            <a:ext cx="2177" cy="2127"/>
                            <a:chOff x="4615" y="4957"/>
                            <a:chExt cx="2177" cy="2127"/>
                          </a:xfrm>
                        </wpg:grpSpPr>
                        <wps:wsp>
                          <wps:cNvPr id="16" name="Freeform 16"/>
                          <wps:cNvSpPr>
                            <a:spLocks/>
                          </wps:cNvSpPr>
                          <wps:spPr bwMode="auto">
                            <a:xfrm>
                              <a:off x="4615" y="4957"/>
                              <a:ext cx="2177" cy="2127"/>
                            </a:xfrm>
                            <a:custGeom>
                              <a:avLst/>
                              <a:gdLst>
                                <a:gd name="T0" fmla="+- 0 4619 4615"/>
                                <a:gd name="T1" fmla="*/ T0 w 2177"/>
                                <a:gd name="T2" fmla="+- 0 5933 4957"/>
                                <a:gd name="T3" fmla="*/ 5933 h 2127"/>
                                <a:gd name="T4" fmla="+- 0 4647 4615"/>
                                <a:gd name="T5" fmla="*/ T4 w 2177"/>
                                <a:gd name="T6" fmla="+- 0 5764 4957"/>
                                <a:gd name="T7" fmla="*/ 5764 h 2127"/>
                                <a:gd name="T8" fmla="+- 0 4701 4615"/>
                                <a:gd name="T9" fmla="*/ T8 w 2177"/>
                                <a:gd name="T10" fmla="+- 0 5606 4957"/>
                                <a:gd name="T11" fmla="*/ 5606 h 2127"/>
                                <a:gd name="T12" fmla="+- 0 4778 4615"/>
                                <a:gd name="T13" fmla="*/ T12 w 2177"/>
                                <a:gd name="T14" fmla="+- 0 5460 4957"/>
                                <a:gd name="T15" fmla="*/ 5460 h 2127"/>
                                <a:gd name="T16" fmla="+- 0 4877 4615"/>
                                <a:gd name="T17" fmla="*/ T16 w 2177"/>
                                <a:gd name="T18" fmla="+- 0 5328 4957"/>
                                <a:gd name="T19" fmla="*/ 5328 h 2127"/>
                                <a:gd name="T20" fmla="+- 0 4995 4615"/>
                                <a:gd name="T21" fmla="*/ T20 w 2177"/>
                                <a:gd name="T22" fmla="+- 0 5213 4957"/>
                                <a:gd name="T23" fmla="*/ 5213 h 2127"/>
                                <a:gd name="T24" fmla="+- 0 5131 4615"/>
                                <a:gd name="T25" fmla="*/ T24 w 2177"/>
                                <a:gd name="T26" fmla="+- 0 5116 4957"/>
                                <a:gd name="T27" fmla="*/ 5116 h 2127"/>
                                <a:gd name="T28" fmla="+- 0 5280 4615"/>
                                <a:gd name="T29" fmla="*/ T28 w 2177"/>
                                <a:gd name="T30" fmla="+- 0 5041 4957"/>
                                <a:gd name="T31" fmla="*/ 5041 h 2127"/>
                                <a:gd name="T32" fmla="+- 0 5443 4615"/>
                                <a:gd name="T33" fmla="*/ T32 w 2177"/>
                                <a:gd name="T34" fmla="+- 0 4988 4957"/>
                                <a:gd name="T35" fmla="*/ 4988 h 2127"/>
                                <a:gd name="T36" fmla="+- 0 5615 4615"/>
                                <a:gd name="T37" fmla="*/ T36 w 2177"/>
                                <a:gd name="T38" fmla="+- 0 4961 4957"/>
                                <a:gd name="T39" fmla="*/ 4961 h 2127"/>
                                <a:gd name="T40" fmla="+- 0 5794 4615"/>
                                <a:gd name="T41" fmla="*/ T40 w 2177"/>
                                <a:gd name="T42" fmla="+- 0 4961 4957"/>
                                <a:gd name="T43" fmla="*/ 4961 h 2127"/>
                                <a:gd name="T44" fmla="+- 0 5966 4615"/>
                                <a:gd name="T45" fmla="*/ T44 w 2177"/>
                                <a:gd name="T46" fmla="+- 0 4988 4957"/>
                                <a:gd name="T47" fmla="*/ 4988 h 2127"/>
                                <a:gd name="T48" fmla="+- 0 6128 4615"/>
                                <a:gd name="T49" fmla="*/ T48 w 2177"/>
                                <a:gd name="T50" fmla="+- 0 5041 4957"/>
                                <a:gd name="T51" fmla="*/ 5041 h 2127"/>
                                <a:gd name="T52" fmla="+- 0 6277 4615"/>
                                <a:gd name="T53" fmla="*/ T52 w 2177"/>
                                <a:gd name="T54" fmla="+- 0 5116 4957"/>
                                <a:gd name="T55" fmla="*/ 5116 h 2127"/>
                                <a:gd name="T56" fmla="+- 0 6412 4615"/>
                                <a:gd name="T57" fmla="*/ T56 w 2177"/>
                                <a:gd name="T58" fmla="+- 0 5213 4957"/>
                                <a:gd name="T59" fmla="*/ 5213 h 2127"/>
                                <a:gd name="T60" fmla="+- 0 6530 4615"/>
                                <a:gd name="T61" fmla="*/ T60 w 2177"/>
                                <a:gd name="T62" fmla="+- 0 5328 4957"/>
                                <a:gd name="T63" fmla="*/ 5328 h 2127"/>
                                <a:gd name="T64" fmla="+- 0 6629 4615"/>
                                <a:gd name="T65" fmla="*/ T64 w 2177"/>
                                <a:gd name="T66" fmla="+- 0 5460 4957"/>
                                <a:gd name="T67" fmla="*/ 5460 h 2127"/>
                                <a:gd name="T68" fmla="+- 0 6707 4615"/>
                                <a:gd name="T69" fmla="*/ T68 w 2177"/>
                                <a:gd name="T70" fmla="+- 0 5606 4957"/>
                                <a:gd name="T71" fmla="*/ 5606 h 2127"/>
                                <a:gd name="T72" fmla="+- 0 6760 4615"/>
                                <a:gd name="T73" fmla="*/ T72 w 2177"/>
                                <a:gd name="T74" fmla="+- 0 5764 4957"/>
                                <a:gd name="T75" fmla="*/ 5764 h 2127"/>
                                <a:gd name="T76" fmla="+- 0 6788 4615"/>
                                <a:gd name="T77" fmla="*/ T76 w 2177"/>
                                <a:gd name="T78" fmla="+- 0 5933 4957"/>
                                <a:gd name="T79" fmla="*/ 5933 h 2127"/>
                                <a:gd name="T80" fmla="+- 0 6788 4615"/>
                                <a:gd name="T81" fmla="*/ T80 w 2177"/>
                                <a:gd name="T82" fmla="+- 0 6107 4957"/>
                                <a:gd name="T83" fmla="*/ 6107 h 2127"/>
                                <a:gd name="T84" fmla="+- 0 6760 4615"/>
                                <a:gd name="T85" fmla="*/ T84 w 2177"/>
                                <a:gd name="T86" fmla="+- 0 6275 4957"/>
                                <a:gd name="T87" fmla="*/ 6275 h 2127"/>
                                <a:gd name="T88" fmla="+- 0 6707 4615"/>
                                <a:gd name="T89" fmla="*/ T88 w 2177"/>
                                <a:gd name="T90" fmla="+- 0 6433 4957"/>
                                <a:gd name="T91" fmla="*/ 6433 h 2127"/>
                                <a:gd name="T92" fmla="+- 0 6629 4615"/>
                                <a:gd name="T93" fmla="*/ T92 w 2177"/>
                                <a:gd name="T94" fmla="+- 0 6580 4957"/>
                                <a:gd name="T95" fmla="*/ 6580 h 2127"/>
                                <a:gd name="T96" fmla="+- 0 6530 4615"/>
                                <a:gd name="T97" fmla="*/ T96 w 2177"/>
                                <a:gd name="T98" fmla="+- 0 6712 4957"/>
                                <a:gd name="T99" fmla="*/ 6712 h 2127"/>
                                <a:gd name="T100" fmla="+- 0 6412 4615"/>
                                <a:gd name="T101" fmla="*/ T100 w 2177"/>
                                <a:gd name="T102" fmla="+- 0 6827 4957"/>
                                <a:gd name="T103" fmla="*/ 6827 h 2127"/>
                                <a:gd name="T104" fmla="+- 0 6277 4615"/>
                                <a:gd name="T105" fmla="*/ T104 w 2177"/>
                                <a:gd name="T106" fmla="+- 0 6924 4957"/>
                                <a:gd name="T107" fmla="*/ 6924 h 2127"/>
                                <a:gd name="T108" fmla="+- 0 6128 4615"/>
                                <a:gd name="T109" fmla="*/ T108 w 2177"/>
                                <a:gd name="T110" fmla="+- 0 7000 4957"/>
                                <a:gd name="T111" fmla="*/ 7000 h 2127"/>
                                <a:gd name="T112" fmla="+- 0 5966 4615"/>
                                <a:gd name="T113" fmla="*/ T112 w 2177"/>
                                <a:gd name="T114" fmla="+- 0 7052 4957"/>
                                <a:gd name="T115" fmla="*/ 7052 h 2127"/>
                                <a:gd name="T116" fmla="+- 0 5794 4615"/>
                                <a:gd name="T117" fmla="*/ T116 w 2177"/>
                                <a:gd name="T118" fmla="+- 0 7080 4957"/>
                                <a:gd name="T119" fmla="*/ 7080 h 2127"/>
                                <a:gd name="T120" fmla="+- 0 5615 4615"/>
                                <a:gd name="T121" fmla="*/ T120 w 2177"/>
                                <a:gd name="T122" fmla="+- 0 7080 4957"/>
                                <a:gd name="T123" fmla="*/ 7080 h 2127"/>
                                <a:gd name="T124" fmla="+- 0 5443 4615"/>
                                <a:gd name="T125" fmla="*/ T124 w 2177"/>
                                <a:gd name="T126" fmla="+- 0 7052 4957"/>
                                <a:gd name="T127" fmla="*/ 7052 h 2127"/>
                                <a:gd name="T128" fmla="+- 0 5280 4615"/>
                                <a:gd name="T129" fmla="*/ T128 w 2177"/>
                                <a:gd name="T130" fmla="+- 0 7000 4957"/>
                                <a:gd name="T131" fmla="*/ 7000 h 2127"/>
                                <a:gd name="T132" fmla="+- 0 5131 4615"/>
                                <a:gd name="T133" fmla="*/ T132 w 2177"/>
                                <a:gd name="T134" fmla="+- 0 6924 4957"/>
                                <a:gd name="T135" fmla="*/ 6924 h 2127"/>
                                <a:gd name="T136" fmla="+- 0 4995 4615"/>
                                <a:gd name="T137" fmla="*/ T136 w 2177"/>
                                <a:gd name="T138" fmla="+- 0 6827 4957"/>
                                <a:gd name="T139" fmla="*/ 6827 h 2127"/>
                                <a:gd name="T140" fmla="+- 0 4877 4615"/>
                                <a:gd name="T141" fmla="*/ T140 w 2177"/>
                                <a:gd name="T142" fmla="+- 0 6712 4957"/>
                                <a:gd name="T143" fmla="*/ 6712 h 2127"/>
                                <a:gd name="T144" fmla="+- 0 4778 4615"/>
                                <a:gd name="T145" fmla="*/ T144 w 2177"/>
                                <a:gd name="T146" fmla="+- 0 6580 4957"/>
                                <a:gd name="T147" fmla="*/ 6580 h 2127"/>
                                <a:gd name="T148" fmla="+- 0 4701 4615"/>
                                <a:gd name="T149" fmla="*/ T148 w 2177"/>
                                <a:gd name="T150" fmla="+- 0 6433 4957"/>
                                <a:gd name="T151" fmla="*/ 6433 h 2127"/>
                                <a:gd name="T152" fmla="+- 0 4647 4615"/>
                                <a:gd name="T153" fmla="*/ T152 w 2177"/>
                                <a:gd name="T154" fmla="+- 0 6275 4957"/>
                                <a:gd name="T155" fmla="*/ 6275 h 2127"/>
                                <a:gd name="T156" fmla="+- 0 4619 4615"/>
                                <a:gd name="T157" fmla="*/ T156 w 2177"/>
                                <a:gd name="T158" fmla="+- 0 6107 4957"/>
                                <a:gd name="T159" fmla="*/ 6107 h 21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177" h="2127">
                                  <a:moveTo>
                                    <a:pt x="0" y="1063"/>
                                  </a:moveTo>
                                  <a:lnTo>
                                    <a:pt x="4" y="976"/>
                                  </a:lnTo>
                                  <a:lnTo>
                                    <a:pt x="14" y="891"/>
                                  </a:lnTo>
                                  <a:lnTo>
                                    <a:pt x="32" y="807"/>
                                  </a:lnTo>
                                  <a:lnTo>
                                    <a:pt x="56" y="727"/>
                                  </a:lnTo>
                                  <a:lnTo>
                                    <a:pt x="86" y="649"/>
                                  </a:lnTo>
                                  <a:lnTo>
                                    <a:pt x="122" y="574"/>
                                  </a:lnTo>
                                  <a:lnTo>
                                    <a:pt x="163" y="503"/>
                                  </a:lnTo>
                                  <a:lnTo>
                                    <a:pt x="210" y="435"/>
                                  </a:lnTo>
                                  <a:lnTo>
                                    <a:pt x="262" y="371"/>
                                  </a:lnTo>
                                  <a:lnTo>
                                    <a:pt x="319" y="311"/>
                                  </a:lnTo>
                                  <a:lnTo>
                                    <a:pt x="380" y="256"/>
                                  </a:lnTo>
                                  <a:lnTo>
                                    <a:pt x="446" y="205"/>
                                  </a:lnTo>
                                  <a:lnTo>
                                    <a:pt x="516" y="159"/>
                                  </a:lnTo>
                                  <a:lnTo>
                                    <a:pt x="589" y="119"/>
                                  </a:lnTo>
                                  <a:lnTo>
                                    <a:pt x="665" y="84"/>
                                  </a:lnTo>
                                  <a:lnTo>
                                    <a:pt x="745" y="54"/>
                                  </a:lnTo>
                                  <a:lnTo>
                                    <a:pt x="828" y="31"/>
                                  </a:lnTo>
                                  <a:lnTo>
                                    <a:pt x="913" y="14"/>
                                  </a:lnTo>
                                  <a:lnTo>
                                    <a:pt x="1000" y="4"/>
                                  </a:lnTo>
                                  <a:lnTo>
                                    <a:pt x="1090" y="0"/>
                                  </a:lnTo>
                                  <a:lnTo>
                                    <a:pt x="1179" y="4"/>
                                  </a:lnTo>
                                  <a:lnTo>
                                    <a:pt x="1266" y="14"/>
                                  </a:lnTo>
                                  <a:lnTo>
                                    <a:pt x="1351" y="31"/>
                                  </a:lnTo>
                                  <a:lnTo>
                                    <a:pt x="1433" y="54"/>
                                  </a:lnTo>
                                  <a:lnTo>
                                    <a:pt x="1513" y="84"/>
                                  </a:lnTo>
                                  <a:lnTo>
                                    <a:pt x="1589" y="119"/>
                                  </a:lnTo>
                                  <a:lnTo>
                                    <a:pt x="1662" y="159"/>
                                  </a:lnTo>
                                  <a:lnTo>
                                    <a:pt x="1732" y="205"/>
                                  </a:lnTo>
                                  <a:lnTo>
                                    <a:pt x="1797" y="256"/>
                                  </a:lnTo>
                                  <a:lnTo>
                                    <a:pt x="1858" y="311"/>
                                  </a:lnTo>
                                  <a:lnTo>
                                    <a:pt x="1915" y="371"/>
                                  </a:lnTo>
                                  <a:lnTo>
                                    <a:pt x="1967" y="435"/>
                                  </a:lnTo>
                                  <a:lnTo>
                                    <a:pt x="2014" y="503"/>
                                  </a:lnTo>
                                  <a:lnTo>
                                    <a:pt x="2056" y="574"/>
                                  </a:lnTo>
                                  <a:lnTo>
                                    <a:pt x="2092" y="649"/>
                                  </a:lnTo>
                                  <a:lnTo>
                                    <a:pt x="2122" y="727"/>
                                  </a:lnTo>
                                  <a:lnTo>
                                    <a:pt x="2145" y="807"/>
                                  </a:lnTo>
                                  <a:lnTo>
                                    <a:pt x="2163" y="891"/>
                                  </a:lnTo>
                                  <a:lnTo>
                                    <a:pt x="2173" y="976"/>
                                  </a:lnTo>
                                  <a:lnTo>
                                    <a:pt x="2177" y="1063"/>
                                  </a:lnTo>
                                  <a:lnTo>
                                    <a:pt x="2173" y="1150"/>
                                  </a:lnTo>
                                  <a:lnTo>
                                    <a:pt x="2163" y="1235"/>
                                  </a:lnTo>
                                  <a:lnTo>
                                    <a:pt x="2145" y="1318"/>
                                  </a:lnTo>
                                  <a:lnTo>
                                    <a:pt x="2122" y="1399"/>
                                  </a:lnTo>
                                  <a:lnTo>
                                    <a:pt x="2092" y="1476"/>
                                  </a:lnTo>
                                  <a:lnTo>
                                    <a:pt x="2056" y="1551"/>
                                  </a:lnTo>
                                  <a:lnTo>
                                    <a:pt x="2014" y="1623"/>
                                  </a:lnTo>
                                  <a:lnTo>
                                    <a:pt x="1967" y="1690"/>
                                  </a:lnTo>
                                  <a:lnTo>
                                    <a:pt x="1915" y="1755"/>
                                  </a:lnTo>
                                  <a:lnTo>
                                    <a:pt x="1858" y="1814"/>
                                  </a:lnTo>
                                  <a:lnTo>
                                    <a:pt x="1797" y="1870"/>
                                  </a:lnTo>
                                  <a:lnTo>
                                    <a:pt x="1732" y="1921"/>
                                  </a:lnTo>
                                  <a:lnTo>
                                    <a:pt x="1662" y="1967"/>
                                  </a:lnTo>
                                  <a:lnTo>
                                    <a:pt x="1589" y="2007"/>
                                  </a:lnTo>
                                  <a:lnTo>
                                    <a:pt x="1513" y="2043"/>
                                  </a:lnTo>
                                  <a:lnTo>
                                    <a:pt x="1433" y="2072"/>
                                  </a:lnTo>
                                  <a:lnTo>
                                    <a:pt x="1351" y="2095"/>
                                  </a:lnTo>
                                  <a:lnTo>
                                    <a:pt x="1266" y="2113"/>
                                  </a:lnTo>
                                  <a:lnTo>
                                    <a:pt x="1179" y="2123"/>
                                  </a:lnTo>
                                  <a:lnTo>
                                    <a:pt x="1090" y="2126"/>
                                  </a:lnTo>
                                  <a:lnTo>
                                    <a:pt x="1000" y="2123"/>
                                  </a:lnTo>
                                  <a:lnTo>
                                    <a:pt x="913" y="2113"/>
                                  </a:lnTo>
                                  <a:lnTo>
                                    <a:pt x="828" y="2095"/>
                                  </a:lnTo>
                                  <a:lnTo>
                                    <a:pt x="745" y="2072"/>
                                  </a:lnTo>
                                  <a:lnTo>
                                    <a:pt x="665" y="2043"/>
                                  </a:lnTo>
                                  <a:lnTo>
                                    <a:pt x="589" y="2007"/>
                                  </a:lnTo>
                                  <a:lnTo>
                                    <a:pt x="516" y="1967"/>
                                  </a:lnTo>
                                  <a:lnTo>
                                    <a:pt x="446" y="1921"/>
                                  </a:lnTo>
                                  <a:lnTo>
                                    <a:pt x="380" y="1870"/>
                                  </a:lnTo>
                                  <a:lnTo>
                                    <a:pt x="319" y="1814"/>
                                  </a:lnTo>
                                  <a:lnTo>
                                    <a:pt x="262" y="1755"/>
                                  </a:lnTo>
                                  <a:lnTo>
                                    <a:pt x="210" y="1690"/>
                                  </a:lnTo>
                                  <a:lnTo>
                                    <a:pt x="163" y="1623"/>
                                  </a:lnTo>
                                  <a:lnTo>
                                    <a:pt x="122" y="1551"/>
                                  </a:lnTo>
                                  <a:lnTo>
                                    <a:pt x="86" y="1476"/>
                                  </a:lnTo>
                                  <a:lnTo>
                                    <a:pt x="56" y="1399"/>
                                  </a:lnTo>
                                  <a:lnTo>
                                    <a:pt x="32" y="1318"/>
                                  </a:lnTo>
                                  <a:lnTo>
                                    <a:pt x="14" y="1235"/>
                                  </a:lnTo>
                                  <a:lnTo>
                                    <a:pt x="4" y="1150"/>
                                  </a:lnTo>
                                  <a:lnTo>
                                    <a:pt x="0" y="106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609" y="5675"/>
                              <a:ext cx="19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730" y="5869"/>
                              <a:ext cx="194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884" y="6066"/>
                              <a:ext cx="163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0" name="Group 20"/>
                        <wpg:cNvGrpSpPr>
                          <a:grpSpLocks/>
                        </wpg:cNvGrpSpPr>
                        <wpg:grpSpPr bwMode="auto">
                          <a:xfrm>
                            <a:off x="2614" y="6020"/>
                            <a:ext cx="2002" cy="2"/>
                            <a:chOff x="2614" y="6020"/>
                            <a:chExt cx="2002" cy="2"/>
                          </a:xfrm>
                        </wpg:grpSpPr>
                        <wps:wsp>
                          <wps:cNvPr id="21" name="Freeform 21"/>
                          <wps:cNvSpPr>
                            <a:spLocks/>
                          </wps:cNvSpPr>
                          <wps:spPr bwMode="auto">
                            <a:xfrm>
                              <a:off x="2614" y="6020"/>
                              <a:ext cx="2002" cy="2"/>
                            </a:xfrm>
                            <a:custGeom>
                              <a:avLst/>
                              <a:gdLst>
                                <a:gd name="T0" fmla="+- 0 2614 2614"/>
                                <a:gd name="T1" fmla="*/ T0 w 2002"/>
                                <a:gd name="T2" fmla="+- 0 4615 2614"/>
                                <a:gd name="T3" fmla="*/ T2 w 2002"/>
                              </a:gdLst>
                              <a:ahLst/>
                              <a:cxnLst>
                                <a:cxn ang="0">
                                  <a:pos x="T1" y="0"/>
                                </a:cxn>
                                <a:cxn ang="0">
                                  <a:pos x="T3" y="0"/>
                                </a:cxn>
                              </a:cxnLst>
                              <a:rect l="0" t="0" r="r" b="b"/>
                              <a:pathLst>
                                <a:path w="2002">
                                  <a:moveTo>
                                    <a:pt x="0" y="0"/>
                                  </a:moveTo>
                                  <a:lnTo>
                                    <a:pt x="200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 name="Group 22"/>
                        <wpg:cNvGrpSpPr>
                          <a:grpSpLocks/>
                        </wpg:cNvGrpSpPr>
                        <wpg:grpSpPr bwMode="auto">
                          <a:xfrm>
                            <a:off x="2486" y="5975"/>
                            <a:ext cx="137" cy="89"/>
                            <a:chOff x="2486" y="5975"/>
                            <a:chExt cx="137" cy="89"/>
                          </a:xfrm>
                        </wpg:grpSpPr>
                        <wps:wsp>
                          <wps:cNvPr id="23" name="Freeform 23"/>
                          <wps:cNvSpPr>
                            <a:spLocks/>
                          </wps:cNvSpPr>
                          <wps:spPr bwMode="auto">
                            <a:xfrm>
                              <a:off x="2486" y="5975"/>
                              <a:ext cx="137" cy="89"/>
                            </a:xfrm>
                            <a:custGeom>
                              <a:avLst/>
                              <a:gdLst>
                                <a:gd name="T0" fmla="+- 0 2623 2486"/>
                                <a:gd name="T1" fmla="*/ T0 w 137"/>
                                <a:gd name="T2" fmla="+- 0 5975 5975"/>
                                <a:gd name="T3" fmla="*/ 5975 h 89"/>
                                <a:gd name="T4" fmla="+- 0 2486 2486"/>
                                <a:gd name="T5" fmla="*/ T4 w 137"/>
                                <a:gd name="T6" fmla="+- 0 6020 5975"/>
                                <a:gd name="T7" fmla="*/ 6020 h 89"/>
                                <a:gd name="T8" fmla="+- 0 2623 2486"/>
                                <a:gd name="T9" fmla="*/ T8 w 137"/>
                                <a:gd name="T10" fmla="+- 0 6063 5975"/>
                                <a:gd name="T11" fmla="*/ 6063 h 89"/>
                                <a:gd name="T12" fmla="+- 0 2623 2486"/>
                                <a:gd name="T13" fmla="*/ T12 w 137"/>
                                <a:gd name="T14" fmla="+- 0 5975 5975"/>
                                <a:gd name="T15" fmla="*/ 5975 h 89"/>
                              </a:gdLst>
                              <a:ahLst/>
                              <a:cxnLst>
                                <a:cxn ang="0">
                                  <a:pos x="T1" y="T3"/>
                                </a:cxn>
                                <a:cxn ang="0">
                                  <a:pos x="T5" y="T7"/>
                                </a:cxn>
                                <a:cxn ang="0">
                                  <a:pos x="T9" y="T11"/>
                                </a:cxn>
                                <a:cxn ang="0">
                                  <a:pos x="T13" y="T15"/>
                                </a:cxn>
                              </a:cxnLst>
                              <a:rect l="0" t="0" r="r" b="b"/>
                              <a:pathLst>
                                <a:path w="137" h="89">
                                  <a:moveTo>
                                    <a:pt x="137" y="0"/>
                                  </a:moveTo>
                                  <a:lnTo>
                                    <a:pt x="0" y="45"/>
                                  </a:lnTo>
                                  <a:lnTo>
                                    <a:pt x="137" y="88"/>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933" y="5857"/>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247" y="5857"/>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6" name="Group 26"/>
                        <wpg:cNvGrpSpPr>
                          <a:grpSpLocks/>
                        </wpg:cNvGrpSpPr>
                        <wpg:grpSpPr bwMode="auto">
                          <a:xfrm>
                            <a:off x="2390" y="5279"/>
                            <a:ext cx="2477" cy="509"/>
                            <a:chOff x="2390" y="5279"/>
                            <a:chExt cx="2477" cy="509"/>
                          </a:xfrm>
                        </wpg:grpSpPr>
                        <wps:wsp>
                          <wps:cNvPr id="27" name="Freeform 27"/>
                          <wps:cNvSpPr>
                            <a:spLocks/>
                          </wps:cNvSpPr>
                          <wps:spPr bwMode="auto">
                            <a:xfrm>
                              <a:off x="2390" y="5279"/>
                              <a:ext cx="2477" cy="509"/>
                            </a:xfrm>
                            <a:custGeom>
                              <a:avLst/>
                              <a:gdLst>
                                <a:gd name="T0" fmla="+- 0 2390 2390"/>
                                <a:gd name="T1" fmla="*/ T0 w 2477"/>
                                <a:gd name="T2" fmla="+- 0 5787 5279"/>
                                <a:gd name="T3" fmla="*/ 5787 h 509"/>
                                <a:gd name="T4" fmla="+- 0 2390 2390"/>
                                <a:gd name="T5" fmla="*/ T4 w 2477"/>
                                <a:gd name="T6" fmla="+- 0 5279 5279"/>
                                <a:gd name="T7" fmla="*/ 5279 h 509"/>
                                <a:gd name="T8" fmla="+- 0 4867 2390"/>
                                <a:gd name="T9" fmla="*/ T8 w 2477"/>
                                <a:gd name="T10" fmla="+- 0 5279 5279"/>
                                <a:gd name="T11" fmla="*/ 5279 h 509"/>
                              </a:gdLst>
                              <a:ahLst/>
                              <a:cxnLst>
                                <a:cxn ang="0">
                                  <a:pos x="T1" y="T3"/>
                                </a:cxn>
                                <a:cxn ang="0">
                                  <a:pos x="T5" y="T7"/>
                                </a:cxn>
                                <a:cxn ang="0">
                                  <a:pos x="T9" y="T11"/>
                                </a:cxn>
                              </a:cxnLst>
                              <a:rect l="0" t="0" r="r" b="b"/>
                              <a:pathLst>
                                <a:path w="2477" h="509">
                                  <a:moveTo>
                                    <a:pt x="0" y="508"/>
                                  </a:moveTo>
                                  <a:lnTo>
                                    <a:pt x="0" y="0"/>
                                  </a:lnTo>
                                  <a:lnTo>
                                    <a:pt x="247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 name="Group 28"/>
                        <wpg:cNvGrpSpPr>
                          <a:grpSpLocks/>
                        </wpg:cNvGrpSpPr>
                        <wpg:grpSpPr bwMode="auto">
                          <a:xfrm>
                            <a:off x="4855" y="5235"/>
                            <a:ext cx="92" cy="89"/>
                            <a:chOff x="4855" y="5235"/>
                            <a:chExt cx="92" cy="89"/>
                          </a:xfrm>
                        </wpg:grpSpPr>
                        <wps:wsp>
                          <wps:cNvPr id="29" name="Freeform 29"/>
                          <wps:cNvSpPr>
                            <a:spLocks/>
                          </wps:cNvSpPr>
                          <wps:spPr bwMode="auto">
                            <a:xfrm>
                              <a:off x="4855" y="5235"/>
                              <a:ext cx="92" cy="89"/>
                            </a:xfrm>
                            <a:custGeom>
                              <a:avLst/>
                              <a:gdLst>
                                <a:gd name="T0" fmla="+- 0 4855 4855"/>
                                <a:gd name="T1" fmla="*/ T0 w 92"/>
                                <a:gd name="T2" fmla="+- 0 5235 5235"/>
                                <a:gd name="T3" fmla="*/ 5235 h 89"/>
                                <a:gd name="T4" fmla="+- 0 4855 4855"/>
                                <a:gd name="T5" fmla="*/ T4 w 92"/>
                                <a:gd name="T6" fmla="+- 0 5324 5235"/>
                                <a:gd name="T7" fmla="*/ 5324 h 89"/>
                                <a:gd name="T8" fmla="+- 0 4946 4855"/>
                                <a:gd name="T9" fmla="*/ T8 w 92"/>
                                <a:gd name="T10" fmla="+- 0 5279 5235"/>
                                <a:gd name="T11" fmla="*/ 5279 h 89"/>
                                <a:gd name="T12" fmla="+- 0 4855 4855"/>
                                <a:gd name="T13" fmla="*/ T12 w 92"/>
                                <a:gd name="T14" fmla="+- 0 5235 5235"/>
                                <a:gd name="T15" fmla="*/ 5235 h 89"/>
                              </a:gdLst>
                              <a:ahLst/>
                              <a:cxnLst>
                                <a:cxn ang="0">
                                  <a:pos x="T1" y="T3"/>
                                </a:cxn>
                                <a:cxn ang="0">
                                  <a:pos x="T5" y="T7"/>
                                </a:cxn>
                                <a:cxn ang="0">
                                  <a:pos x="T9" y="T11"/>
                                </a:cxn>
                                <a:cxn ang="0">
                                  <a:pos x="T13" y="T15"/>
                                </a:cxn>
                              </a:cxnLst>
                              <a:rect l="0" t="0" r="r" b="b"/>
                              <a:pathLst>
                                <a:path w="92" h="89">
                                  <a:moveTo>
                                    <a:pt x="0" y="0"/>
                                  </a:moveTo>
                                  <a:lnTo>
                                    <a:pt x="0" y="89"/>
                                  </a:lnTo>
                                  <a:lnTo>
                                    <a:pt x="91" y="4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 name="Picture 3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55" y="5118"/>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1"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070" y="5118"/>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2" name="Group 32"/>
                        <wpg:cNvGrpSpPr>
                          <a:grpSpLocks/>
                        </wpg:cNvGrpSpPr>
                        <wpg:grpSpPr bwMode="auto">
                          <a:xfrm>
                            <a:off x="2014" y="4830"/>
                            <a:ext cx="3260" cy="958"/>
                            <a:chOff x="2014" y="4830"/>
                            <a:chExt cx="3260" cy="958"/>
                          </a:xfrm>
                        </wpg:grpSpPr>
                        <wps:wsp>
                          <wps:cNvPr id="353" name="Freeform 33"/>
                          <wps:cNvSpPr>
                            <a:spLocks/>
                          </wps:cNvSpPr>
                          <wps:spPr bwMode="auto">
                            <a:xfrm>
                              <a:off x="2014" y="4830"/>
                              <a:ext cx="3260" cy="958"/>
                            </a:xfrm>
                            <a:custGeom>
                              <a:avLst/>
                              <a:gdLst>
                                <a:gd name="T0" fmla="+- 0 2014 2014"/>
                                <a:gd name="T1" fmla="*/ T0 w 3260"/>
                                <a:gd name="T2" fmla="+- 0 5787 4830"/>
                                <a:gd name="T3" fmla="*/ 5787 h 958"/>
                                <a:gd name="T4" fmla="+- 0 2014 2014"/>
                                <a:gd name="T5" fmla="*/ T4 w 3260"/>
                                <a:gd name="T6" fmla="+- 0 4830 4830"/>
                                <a:gd name="T7" fmla="*/ 4830 h 958"/>
                                <a:gd name="T8" fmla="+- 0 5273 2014"/>
                                <a:gd name="T9" fmla="*/ T8 w 3260"/>
                                <a:gd name="T10" fmla="+- 0 4830 4830"/>
                                <a:gd name="T11" fmla="*/ 4830 h 958"/>
                                <a:gd name="T12" fmla="+- 0 5273 2014"/>
                                <a:gd name="T13" fmla="*/ T12 w 3260"/>
                                <a:gd name="T14" fmla="+- 0 4964 4830"/>
                                <a:gd name="T15" fmla="*/ 4964 h 958"/>
                              </a:gdLst>
                              <a:ahLst/>
                              <a:cxnLst>
                                <a:cxn ang="0">
                                  <a:pos x="T1" y="T3"/>
                                </a:cxn>
                                <a:cxn ang="0">
                                  <a:pos x="T5" y="T7"/>
                                </a:cxn>
                                <a:cxn ang="0">
                                  <a:pos x="T9" y="T11"/>
                                </a:cxn>
                                <a:cxn ang="0">
                                  <a:pos x="T13" y="T15"/>
                                </a:cxn>
                              </a:cxnLst>
                              <a:rect l="0" t="0" r="r" b="b"/>
                              <a:pathLst>
                                <a:path w="3260" h="958">
                                  <a:moveTo>
                                    <a:pt x="0" y="957"/>
                                  </a:moveTo>
                                  <a:lnTo>
                                    <a:pt x="0" y="0"/>
                                  </a:lnTo>
                                  <a:lnTo>
                                    <a:pt x="3259" y="0"/>
                                  </a:lnTo>
                                  <a:lnTo>
                                    <a:pt x="3259" y="13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 name="Group 34"/>
                        <wpg:cNvGrpSpPr>
                          <a:grpSpLocks/>
                        </wpg:cNvGrpSpPr>
                        <wpg:grpSpPr bwMode="auto">
                          <a:xfrm>
                            <a:off x="5227" y="4952"/>
                            <a:ext cx="92" cy="92"/>
                            <a:chOff x="5227" y="4952"/>
                            <a:chExt cx="92" cy="92"/>
                          </a:xfrm>
                        </wpg:grpSpPr>
                        <wps:wsp>
                          <wps:cNvPr id="355" name="Freeform 35"/>
                          <wps:cNvSpPr>
                            <a:spLocks/>
                          </wps:cNvSpPr>
                          <wps:spPr bwMode="auto">
                            <a:xfrm>
                              <a:off x="5227" y="4952"/>
                              <a:ext cx="92" cy="92"/>
                            </a:xfrm>
                            <a:custGeom>
                              <a:avLst/>
                              <a:gdLst>
                                <a:gd name="T0" fmla="+- 0 5318 5227"/>
                                <a:gd name="T1" fmla="*/ T0 w 92"/>
                                <a:gd name="T2" fmla="+- 0 4952 4952"/>
                                <a:gd name="T3" fmla="*/ 4952 h 92"/>
                                <a:gd name="T4" fmla="+- 0 5227 5227"/>
                                <a:gd name="T5" fmla="*/ T4 w 92"/>
                                <a:gd name="T6" fmla="+- 0 4952 4952"/>
                                <a:gd name="T7" fmla="*/ 4952 h 92"/>
                                <a:gd name="T8" fmla="+- 0 5273 5227"/>
                                <a:gd name="T9" fmla="*/ T8 w 92"/>
                                <a:gd name="T10" fmla="+- 0 5043 4952"/>
                                <a:gd name="T11" fmla="*/ 5043 h 92"/>
                                <a:gd name="T12" fmla="+- 0 5318 5227"/>
                                <a:gd name="T13" fmla="*/ T12 w 92"/>
                                <a:gd name="T14" fmla="+- 0 4952 4952"/>
                                <a:gd name="T15" fmla="*/ 4952 h 92"/>
                              </a:gdLst>
                              <a:ahLst/>
                              <a:cxnLst>
                                <a:cxn ang="0">
                                  <a:pos x="T1" y="T3"/>
                                </a:cxn>
                                <a:cxn ang="0">
                                  <a:pos x="T5" y="T7"/>
                                </a:cxn>
                                <a:cxn ang="0">
                                  <a:pos x="T9" y="T11"/>
                                </a:cxn>
                                <a:cxn ang="0">
                                  <a:pos x="T13" y="T15"/>
                                </a:cxn>
                              </a:cxnLst>
                              <a:rect l="0" t="0" r="r" b="b"/>
                              <a:pathLst>
                                <a:path w="92" h="92">
                                  <a:moveTo>
                                    <a:pt x="91" y="0"/>
                                  </a:moveTo>
                                  <a:lnTo>
                                    <a:pt x="0" y="0"/>
                                  </a:lnTo>
                                  <a:lnTo>
                                    <a:pt x="46"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56" name="Picture 3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705" y="4667"/>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7" name="Group 37"/>
                        <wpg:cNvGrpSpPr>
                          <a:grpSpLocks/>
                        </wpg:cNvGrpSpPr>
                        <wpg:grpSpPr bwMode="auto">
                          <a:xfrm>
                            <a:off x="2201" y="5072"/>
                            <a:ext cx="2926" cy="716"/>
                            <a:chOff x="2201" y="5072"/>
                            <a:chExt cx="2926" cy="716"/>
                          </a:xfrm>
                        </wpg:grpSpPr>
                        <wps:wsp>
                          <wps:cNvPr id="362" name="Freeform 38"/>
                          <wps:cNvSpPr>
                            <a:spLocks/>
                          </wps:cNvSpPr>
                          <wps:spPr bwMode="auto">
                            <a:xfrm>
                              <a:off x="2201" y="5072"/>
                              <a:ext cx="2926" cy="716"/>
                            </a:xfrm>
                            <a:custGeom>
                              <a:avLst/>
                              <a:gdLst>
                                <a:gd name="T0" fmla="+- 0 2201 2201"/>
                                <a:gd name="T1" fmla="*/ T0 w 2926"/>
                                <a:gd name="T2" fmla="+- 0 5787 5072"/>
                                <a:gd name="T3" fmla="*/ 5787 h 716"/>
                                <a:gd name="T4" fmla="+- 0 2201 2201"/>
                                <a:gd name="T5" fmla="*/ T4 w 2926"/>
                                <a:gd name="T6" fmla="+- 0 5072 5072"/>
                                <a:gd name="T7" fmla="*/ 5072 h 716"/>
                                <a:gd name="T8" fmla="+- 0 5126 2201"/>
                                <a:gd name="T9" fmla="*/ T8 w 2926"/>
                                <a:gd name="T10" fmla="+- 0 5072 5072"/>
                                <a:gd name="T11" fmla="*/ 5072 h 716"/>
                              </a:gdLst>
                              <a:ahLst/>
                              <a:cxnLst>
                                <a:cxn ang="0">
                                  <a:pos x="T1" y="T3"/>
                                </a:cxn>
                                <a:cxn ang="0">
                                  <a:pos x="T5" y="T7"/>
                                </a:cxn>
                                <a:cxn ang="0">
                                  <a:pos x="T9" y="T11"/>
                                </a:cxn>
                              </a:cxnLst>
                              <a:rect l="0" t="0" r="r" b="b"/>
                              <a:pathLst>
                                <a:path w="2926" h="716">
                                  <a:moveTo>
                                    <a:pt x="0" y="715"/>
                                  </a:moveTo>
                                  <a:lnTo>
                                    <a:pt x="0" y="0"/>
                                  </a:lnTo>
                                  <a:lnTo>
                                    <a:pt x="2925"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3" name="Group 39"/>
                        <wpg:cNvGrpSpPr>
                          <a:grpSpLocks/>
                        </wpg:cNvGrpSpPr>
                        <wpg:grpSpPr bwMode="auto">
                          <a:xfrm>
                            <a:off x="5117" y="5029"/>
                            <a:ext cx="92" cy="89"/>
                            <a:chOff x="5117" y="5029"/>
                            <a:chExt cx="92" cy="89"/>
                          </a:xfrm>
                        </wpg:grpSpPr>
                        <wps:wsp>
                          <wps:cNvPr id="364" name="Freeform 40"/>
                          <wps:cNvSpPr>
                            <a:spLocks/>
                          </wps:cNvSpPr>
                          <wps:spPr bwMode="auto">
                            <a:xfrm>
                              <a:off x="5117" y="5029"/>
                              <a:ext cx="92" cy="89"/>
                            </a:xfrm>
                            <a:custGeom>
                              <a:avLst/>
                              <a:gdLst>
                                <a:gd name="T0" fmla="+- 0 5117 5117"/>
                                <a:gd name="T1" fmla="*/ T0 w 92"/>
                                <a:gd name="T2" fmla="+- 0 5029 5029"/>
                                <a:gd name="T3" fmla="*/ 5029 h 89"/>
                                <a:gd name="T4" fmla="+- 0 5117 5117"/>
                                <a:gd name="T5" fmla="*/ T4 w 92"/>
                                <a:gd name="T6" fmla="+- 0 5118 5029"/>
                                <a:gd name="T7" fmla="*/ 5118 h 89"/>
                                <a:gd name="T8" fmla="+- 0 5208 5117"/>
                                <a:gd name="T9" fmla="*/ T8 w 92"/>
                                <a:gd name="T10" fmla="+- 0 5072 5029"/>
                                <a:gd name="T11" fmla="*/ 5072 h 89"/>
                                <a:gd name="T12" fmla="+- 0 5117 5117"/>
                                <a:gd name="T13" fmla="*/ T12 w 92"/>
                                <a:gd name="T14" fmla="+- 0 5029 5029"/>
                                <a:gd name="T15" fmla="*/ 5029 h 89"/>
                              </a:gdLst>
                              <a:ahLst/>
                              <a:cxnLst>
                                <a:cxn ang="0">
                                  <a:pos x="T1" y="T3"/>
                                </a:cxn>
                                <a:cxn ang="0">
                                  <a:pos x="T5" y="T7"/>
                                </a:cxn>
                                <a:cxn ang="0">
                                  <a:pos x="T9" y="T11"/>
                                </a:cxn>
                                <a:cxn ang="0">
                                  <a:pos x="T13" y="T15"/>
                                </a:cxn>
                              </a:cxnLst>
                              <a:rect l="0" t="0" r="r" b="b"/>
                              <a:pathLst>
                                <a:path w="92" h="89">
                                  <a:moveTo>
                                    <a:pt x="0" y="0"/>
                                  </a:moveTo>
                                  <a:lnTo>
                                    <a:pt x="0" y="89"/>
                                  </a:lnTo>
                                  <a:lnTo>
                                    <a:pt x="91"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5" name="Group 41"/>
                        <wpg:cNvGrpSpPr>
                          <a:grpSpLocks/>
                        </wpg:cNvGrpSpPr>
                        <wpg:grpSpPr bwMode="auto">
                          <a:xfrm>
                            <a:off x="2722" y="4887"/>
                            <a:ext cx="941" cy="156"/>
                            <a:chOff x="2722" y="4887"/>
                            <a:chExt cx="941" cy="156"/>
                          </a:xfrm>
                        </wpg:grpSpPr>
                        <wps:wsp>
                          <wps:cNvPr id="366" name="Freeform 42"/>
                          <wps:cNvSpPr>
                            <a:spLocks/>
                          </wps:cNvSpPr>
                          <wps:spPr bwMode="auto">
                            <a:xfrm>
                              <a:off x="2722" y="4887"/>
                              <a:ext cx="941" cy="156"/>
                            </a:xfrm>
                            <a:custGeom>
                              <a:avLst/>
                              <a:gdLst>
                                <a:gd name="T0" fmla="+- 0 2722 2722"/>
                                <a:gd name="T1" fmla="*/ T0 w 941"/>
                                <a:gd name="T2" fmla="+- 0 4887 4887"/>
                                <a:gd name="T3" fmla="*/ 4887 h 156"/>
                                <a:gd name="T4" fmla="+- 0 3662 2722"/>
                                <a:gd name="T5" fmla="*/ T4 w 941"/>
                                <a:gd name="T6" fmla="+- 0 4887 4887"/>
                                <a:gd name="T7" fmla="*/ 4887 h 156"/>
                                <a:gd name="T8" fmla="+- 0 3662 2722"/>
                                <a:gd name="T9" fmla="*/ T8 w 941"/>
                                <a:gd name="T10" fmla="+- 0 5043 4887"/>
                                <a:gd name="T11" fmla="*/ 5043 h 156"/>
                                <a:gd name="T12" fmla="+- 0 2722 2722"/>
                                <a:gd name="T13" fmla="*/ T12 w 941"/>
                                <a:gd name="T14" fmla="+- 0 5043 4887"/>
                                <a:gd name="T15" fmla="*/ 5043 h 156"/>
                                <a:gd name="T16" fmla="+- 0 2722 2722"/>
                                <a:gd name="T17" fmla="*/ T16 w 941"/>
                                <a:gd name="T18" fmla="+- 0 4887 4887"/>
                                <a:gd name="T19" fmla="*/ 4887 h 156"/>
                              </a:gdLst>
                              <a:ahLst/>
                              <a:cxnLst>
                                <a:cxn ang="0">
                                  <a:pos x="T1" y="T3"/>
                                </a:cxn>
                                <a:cxn ang="0">
                                  <a:pos x="T5" y="T7"/>
                                </a:cxn>
                                <a:cxn ang="0">
                                  <a:pos x="T9" y="T11"/>
                                </a:cxn>
                                <a:cxn ang="0">
                                  <a:pos x="T13" y="T15"/>
                                </a:cxn>
                                <a:cxn ang="0">
                                  <a:pos x="T17" y="T19"/>
                                </a:cxn>
                              </a:cxnLst>
                              <a:rect l="0" t="0" r="r" b="b"/>
                              <a:pathLst>
                                <a:path w="941" h="156">
                                  <a:moveTo>
                                    <a:pt x="0" y="0"/>
                                  </a:moveTo>
                                  <a:lnTo>
                                    <a:pt x="940" y="0"/>
                                  </a:lnTo>
                                  <a:lnTo>
                                    <a:pt x="94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7" name="Picture 4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736" y="4909"/>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68" name="Group 44"/>
                        <wpg:cNvGrpSpPr>
                          <a:grpSpLocks/>
                        </wpg:cNvGrpSpPr>
                        <wpg:grpSpPr bwMode="auto">
                          <a:xfrm>
                            <a:off x="2249" y="6375"/>
                            <a:ext cx="2458" cy="70"/>
                            <a:chOff x="2249" y="6375"/>
                            <a:chExt cx="2458" cy="70"/>
                          </a:xfrm>
                        </wpg:grpSpPr>
                        <wps:wsp>
                          <wps:cNvPr id="369" name="Freeform 45"/>
                          <wps:cNvSpPr>
                            <a:spLocks/>
                          </wps:cNvSpPr>
                          <wps:spPr bwMode="auto">
                            <a:xfrm>
                              <a:off x="2249" y="6375"/>
                              <a:ext cx="2458" cy="70"/>
                            </a:xfrm>
                            <a:custGeom>
                              <a:avLst/>
                              <a:gdLst>
                                <a:gd name="T0" fmla="+- 0 2249 2249"/>
                                <a:gd name="T1" fmla="*/ T0 w 2458"/>
                                <a:gd name="T2" fmla="+- 0 6375 6375"/>
                                <a:gd name="T3" fmla="*/ 6375 h 70"/>
                                <a:gd name="T4" fmla="+- 0 2249 2249"/>
                                <a:gd name="T5" fmla="*/ T4 w 2458"/>
                                <a:gd name="T6" fmla="+- 0 6445 6375"/>
                                <a:gd name="T7" fmla="*/ 6445 h 70"/>
                                <a:gd name="T8" fmla="+- 0 4706 2249"/>
                                <a:gd name="T9" fmla="*/ T8 w 2458"/>
                                <a:gd name="T10" fmla="+- 0 6445 6375"/>
                                <a:gd name="T11" fmla="*/ 6445 h 70"/>
                              </a:gdLst>
                              <a:ahLst/>
                              <a:cxnLst>
                                <a:cxn ang="0">
                                  <a:pos x="T1" y="T3"/>
                                </a:cxn>
                                <a:cxn ang="0">
                                  <a:pos x="T5" y="T7"/>
                                </a:cxn>
                                <a:cxn ang="0">
                                  <a:pos x="T9" y="T11"/>
                                </a:cxn>
                              </a:cxnLst>
                              <a:rect l="0" t="0" r="r" b="b"/>
                              <a:pathLst>
                                <a:path w="2458" h="70">
                                  <a:moveTo>
                                    <a:pt x="0" y="0"/>
                                  </a:moveTo>
                                  <a:lnTo>
                                    <a:pt x="0" y="70"/>
                                  </a:lnTo>
                                  <a:lnTo>
                                    <a:pt x="2457"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 name="Group 46"/>
                        <wpg:cNvGrpSpPr>
                          <a:grpSpLocks/>
                        </wpg:cNvGrpSpPr>
                        <wpg:grpSpPr bwMode="auto">
                          <a:xfrm>
                            <a:off x="2203" y="6251"/>
                            <a:ext cx="92" cy="135"/>
                            <a:chOff x="2203" y="6251"/>
                            <a:chExt cx="92" cy="135"/>
                          </a:xfrm>
                        </wpg:grpSpPr>
                        <wps:wsp>
                          <wps:cNvPr id="371" name="Freeform 47"/>
                          <wps:cNvSpPr>
                            <a:spLocks/>
                          </wps:cNvSpPr>
                          <wps:spPr bwMode="auto">
                            <a:xfrm>
                              <a:off x="2203" y="6251"/>
                              <a:ext cx="92" cy="135"/>
                            </a:xfrm>
                            <a:custGeom>
                              <a:avLst/>
                              <a:gdLst>
                                <a:gd name="T0" fmla="+- 0 2249 2203"/>
                                <a:gd name="T1" fmla="*/ T0 w 92"/>
                                <a:gd name="T2" fmla="+- 0 6251 6251"/>
                                <a:gd name="T3" fmla="*/ 6251 h 135"/>
                                <a:gd name="T4" fmla="+- 0 2203 2203"/>
                                <a:gd name="T5" fmla="*/ T4 w 92"/>
                                <a:gd name="T6" fmla="+- 0 6385 6251"/>
                                <a:gd name="T7" fmla="*/ 6385 h 135"/>
                                <a:gd name="T8" fmla="+- 0 2294 2203"/>
                                <a:gd name="T9" fmla="*/ T8 w 92"/>
                                <a:gd name="T10" fmla="+- 0 6385 6251"/>
                                <a:gd name="T11" fmla="*/ 6385 h 135"/>
                                <a:gd name="T12" fmla="+- 0 2249 2203"/>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2" name="Group 48"/>
                        <wpg:cNvGrpSpPr>
                          <a:grpSpLocks/>
                        </wpg:cNvGrpSpPr>
                        <wpg:grpSpPr bwMode="auto">
                          <a:xfrm>
                            <a:off x="2875" y="6260"/>
                            <a:ext cx="795" cy="156"/>
                            <a:chOff x="2875" y="6260"/>
                            <a:chExt cx="795" cy="156"/>
                          </a:xfrm>
                        </wpg:grpSpPr>
                        <wps:wsp>
                          <wps:cNvPr id="373" name="Freeform 49"/>
                          <wps:cNvSpPr>
                            <a:spLocks/>
                          </wps:cNvSpPr>
                          <wps:spPr bwMode="auto">
                            <a:xfrm>
                              <a:off x="2875" y="6260"/>
                              <a:ext cx="795" cy="156"/>
                            </a:xfrm>
                            <a:custGeom>
                              <a:avLst/>
                              <a:gdLst>
                                <a:gd name="T0" fmla="+- 0 2875 2875"/>
                                <a:gd name="T1" fmla="*/ T0 w 795"/>
                                <a:gd name="T2" fmla="+- 0 6260 6260"/>
                                <a:gd name="T3" fmla="*/ 6260 h 156"/>
                                <a:gd name="T4" fmla="+- 0 3669 2875"/>
                                <a:gd name="T5" fmla="*/ T4 w 795"/>
                                <a:gd name="T6" fmla="+- 0 6260 6260"/>
                                <a:gd name="T7" fmla="*/ 6260 h 156"/>
                                <a:gd name="T8" fmla="+- 0 3669 2875"/>
                                <a:gd name="T9" fmla="*/ T8 w 795"/>
                                <a:gd name="T10" fmla="+- 0 6416 6260"/>
                                <a:gd name="T11" fmla="*/ 6416 h 156"/>
                                <a:gd name="T12" fmla="+- 0 2875 2875"/>
                                <a:gd name="T13" fmla="*/ T12 w 795"/>
                                <a:gd name="T14" fmla="+- 0 6416 6260"/>
                                <a:gd name="T15" fmla="*/ 6416 h 156"/>
                                <a:gd name="T16" fmla="+- 0 2875 2875"/>
                                <a:gd name="T17" fmla="*/ T16 w 795"/>
                                <a:gd name="T18" fmla="+- 0 6260 6260"/>
                                <a:gd name="T19" fmla="*/ 626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4" name="Picture 5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890" y="628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75" name="Group 51"/>
                        <wpg:cNvGrpSpPr>
                          <a:grpSpLocks/>
                        </wpg:cNvGrpSpPr>
                        <wpg:grpSpPr bwMode="auto">
                          <a:xfrm>
                            <a:off x="2614" y="6251"/>
                            <a:ext cx="2031" cy="5"/>
                            <a:chOff x="2614" y="6251"/>
                            <a:chExt cx="2031" cy="5"/>
                          </a:xfrm>
                        </wpg:grpSpPr>
                        <wps:wsp>
                          <wps:cNvPr id="376" name="Freeform 52"/>
                          <wps:cNvSpPr>
                            <a:spLocks/>
                          </wps:cNvSpPr>
                          <wps:spPr bwMode="auto">
                            <a:xfrm>
                              <a:off x="2614" y="6251"/>
                              <a:ext cx="2031" cy="5"/>
                            </a:xfrm>
                            <a:custGeom>
                              <a:avLst/>
                              <a:gdLst>
                                <a:gd name="T0" fmla="+- 0 2614 2614"/>
                                <a:gd name="T1" fmla="*/ T0 w 2031"/>
                                <a:gd name="T2" fmla="+- 0 6251 6251"/>
                                <a:gd name="T3" fmla="*/ 6251 h 5"/>
                                <a:gd name="T4" fmla="+- 0 4644 2614"/>
                                <a:gd name="T5" fmla="*/ T4 w 2031"/>
                                <a:gd name="T6" fmla="+- 0 6255 6251"/>
                                <a:gd name="T7" fmla="*/ 6255 h 5"/>
                              </a:gdLst>
                              <a:ahLst/>
                              <a:cxnLst>
                                <a:cxn ang="0">
                                  <a:pos x="T1" y="T3"/>
                                </a:cxn>
                                <a:cxn ang="0">
                                  <a:pos x="T5" y="T7"/>
                                </a:cxn>
                              </a:cxnLst>
                              <a:rect l="0" t="0" r="r" b="b"/>
                              <a:pathLst>
                                <a:path w="2031" h="5">
                                  <a:moveTo>
                                    <a:pt x="0" y="0"/>
                                  </a:moveTo>
                                  <a:lnTo>
                                    <a:pt x="2030" y="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 name="Group 53"/>
                        <wpg:cNvGrpSpPr>
                          <a:grpSpLocks/>
                        </wpg:cNvGrpSpPr>
                        <wpg:grpSpPr bwMode="auto">
                          <a:xfrm>
                            <a:off x="2486" y="6205"/>
                            <a:ext cx="137" cy="92"/>
                            <a:chOff x="2486" y="6205"/>
                            <a:chExt cx="137" cy="92"/>
                          </a:xfrm>
                        </wpg:grpSpPr>
                        <wps:wsp>
                          <wps:cNvPr id="378" name="Freeform 54"/>
                          <wps:cNvSpPr>
                            <a:spLocks/>
                          </wps:cNvSpPr>
                          <wps:spPr bwMode="auto">
                            <a:xfrm>
                              <a:off x="2486" y="6205"/>
                              <a:ext cx="137" cy="92"/>
                            </a:xfrm>
                            <a:custGeom>
                              <a:avLst/>
                              <a:gdLst>
                                <a:gd name="T0" fmla="+- 0 2623 2486"/>
                                <a:gd name="T1" fmla="*/ T0 w 137"/>
                                <a:gd name="T2" fmla="+- 0 6205 6205"/>
                                <a:gd name="T3" fmla="*/ 6205 h 92"/>
                                <a:gd name="T4" fmla="+- 0 2486 2486"/>
                                <a:gd name="T5" fmla="*/ T4 w 137"/>
                                <a:gd name="T6" fmla="+- 0 6251 6205"/>
                                <a:gd name="T7" fmla="*/ 6251 h 92"/>
                                <a:gd name="T8" fmla="+- 0 2623 2486"/>
                                <a:gd name="T9" fmla="*/ T8 w 137"/>
                                <a:gd name="T10" fmla="+- 0 6296 6205"/>
                                <a:gd name="T11" fmla="*/ 6296 h 92"/>
                                <a:gd name="T12" fmla="+- 0 2623 2486"/>
                                <a:gd name="T13" fmla="*/ T12 w 137"/>
                                <a:gd name="T14" fmla="+- 0 6205 6205"/>
                                <a:gd name="T15" fmla="*/ 6205 h 92"/>
                              </a:gdLst>
                              <a:ahLst/>
                              <a:cxnLst>
                                <a:cxn ang="0">
                                  <a:pos x="T1" y="T3"/>
                                </a:cxn>
                                <a:cxn ang="0">
                                  <a:pos x="T5" y="T7"/>
                                </a:cxn>
                                <a:cxn ang="0">
                                  <a:pos x="T9" y="T11"/>
                                </a:cxn>
                                <a:cxn ang="0">
                                  <a:pos x="T13" y="T15"/>
                                </a:cxn>
                              </a:cxnLst>
                              <a:rect l="0" t="0" r="r" b="b"/>
                              <a:pathLst>
                                <a:path w="137" h="92">
                                  <a:moveTo>
                                    <a:pt x="137" y="0"/>
                                  </a:moveTo>
                                  <a:lnTo>
                                    <a:pt x="0" y="46"/>
                                  </a:lnTo>
                                  <a:lnTo>
                                    <a:pt x="137" y="91"/>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9" name="Picture 5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022" y="609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0" name="Group 56"/>
                        <wpg:cNvGrpSpPr>
                          <a:grpSpLocks/>
                        </wpg:cNvGrpSpPr>
                        <wpg:grpSpPr bwMode="auto">
                          <a:xfrm>
                            <a:off x="8875" y="5787"/>
                            <a:ext cx="1184" cy="464"/>
                            <a:chOff x="8875" y="5787"/>
                            <a:chExt cx="1184" cy="464"/>
                          </a:xfrm>
                        </wpg:grpSpPr>
                        <wps:wsp>
                          <wps:cNvPr id="381" name="Freeform 57"/>
                          <wps:cNvSpPr>
                            <a:spLocks/>
                          </wps:cNvSpPr>
                          <wps:spPr bwMode="auto">
                            <a:xfrm>
                              <a:off x="8875" y="5787"/>
                              <a:ext cx="1184" cy="464"/>
                            </a:xfrm>
                            <a:custGeom>
                              <a:avLst/>
                              <a:gdLst>
                                <a:gd name="T0" fmla="+- 0 8875 8875"/>
                                <a:gd name="T1" fmla="*/ T0 w 1184"/>
                                <a:gd name="T2" fmla="+- 0 6251 5787"/>
                                <a:gd name="T3" fmla="*/ 6251 h 464"/>
                                <a:gd name="T4" fmla="+- 0 10058 8875"/>
                                <a:gd name="T5" fmla="*/ T4 w 1184"/>
                                <a:gd name="T6" fmla="+- 0 6251 5787"/>
                                <a:gd name="T7" fmla="*/ 6251 h 464"/>
                                <a:gd name="T8" fmla="+- 0 10058 8875"/>
                                <a:gd name="T9" fmla="*/ T8 w 1184"/>
                                <a:gd name="T10" fmla="+- 0 5787 5787"/>
                                <a:gd name="T11" fmla="*/ 5787 h 464"/>
                                <a:gd name="T12" fmla="+- 0 8875 8875"/>
                                <a:gd name="T13" fmla="*/ T12 w 1184"/>
                                <a:gd name="T14" fmla="+- 0 5787 5787"/>
                                <a:gd name="T15" fmla="*/ 5787 h 464"/>
                                <a:gd name="T16" fmla="+- 0 8875 8875"/>
                                <a:gd name="T17" fmla="*/ T16 w 1184"/>
                                <a:gd name="T18" fmla="+- 0 6251 5787"/>
                                <a:gd name="T19" fmla="*/ 6251 h 464"/>
                              </a:gdLst>
                              <a:ahLst/>
                              <a:cxnLst>
                                <a:cxn ang="0">
                                  <a:pos x="T1" y="T3"/>
                                </a:cxn>
                                <a:cxn ang="0">
                                  <a:pos x="T5" y="T7"/>
                                </a:cxn>
                                <a:cxn ang="0">
                                  <a:pos x="T9" y="T11"/>
                                </a:cxn>
                                <a:cxn ang="0">
                                  <a:pos x="T13" y="T15"/>
                                </a:cxn>
                                <a:cxn ang="0">
                                  <a:pos x="T17" y="T19"/>
                                </a:cxn>
                              </a:cxnLst>
                              <a:rect l="0" t="0" r="r" b="b"/>
                              <a:pathLst>
                                <a:path w="1184" h="464">
                                  <a:moveTo>
                                    <a:pt x="0" y="464"/>
                                  </a:moveTo>
                                  <a:lnTo>
                                    <a:pt x="1183" y="464"/>
                                  </a:lnTo>
                                  <a:lnTo>
                                    <a:pt x="1183"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9276" y="5965"/>
                              <a:ext cx="37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3" name="Group 59"/>
                        <wpg:cNvGrpSpPr>
                          <a:grpSpLocks/>
                        </wpg:cNvGrpSpPr>
                        <wpg:grpSpPr bwMode="auto">
                          <a:xfrm>
                            <a:off x="6754" y="5603"/>
                            <a:ext cx="2194" cy="185"/>
                            <a:chOff x="6754" y="5603"/>
                            <a:chExt cx="2194" cy="185"/>
                          </a:xfrm>
                        </wpg:grpSpPr>
                        <wps:wsp>
                          <wps:cNvPr id="384" name="Freeform 60"/>
                          <wps:cNvSpPr>
                            <a:spLocks/>
                          </wps:cNvSpPr>
                          <wps:spPr bwMode="auto">
                            <a:xfrm>
                              <a:off x="6754" y="5603"/>
                              <a:ext cx="2194" cy="185"/>
                            </a:xfrm>
                            <a:custGeom>
                              <a:avLst/>
                              <a:gdLst>
                                <a:gd name="T0" fmla="+- 0 8947 6754"/>
                                <a:gd name="T1" fmla="*/ T0 w 2194"/>
                                <a:gd name="T2" fmla="+- 0 5787 5603"/>
                                <a:gd name="T3" fmla="*/ 5787 h 185"/>
                                <a:gd name="T4" fmla="+- 0 8947 6754"/>
                                <a:gd name="T5" fmla="*/ T4 w 2194"/>
                                <a:gd name="T6" fmla="+- 0 5603 5603"/>
                                <a:gd name="T7" fmla="*/ 5603 h 185"/>
                                <a:gd name="T8" fmla="+- 0 6754 6754"/>
                                <a:gd name="T9" fmla="*/ T8 w 2194"/>
                                <a:gd name="T10" fmla="+- 0 5603 5603"/>
                                <a:gd name="T11" fmla="*/ 5603 h 185"/>
                              </a:gdLst>
                              <a:ahLst/>
                              <a:cxnLst>
                                <a:cxn ang="0">
                                  <a:pos x="T1" y="T3"/>
                                </a:cxn>
                                <a:cxn ang="0">
                                  <a:pos x="T5" y="T7"/>
                                </a:cxn>
                                <a:cxn ang="0">
                                  <a:pos x="T9" y="T11"/>
                                </a:cxn>
                              </a:cxnLst>
                              <a:rect l="0" t="0" r="r" b="b"/>
                              <a:pathLst>
                                <a:path w="2194" h="185">
                                  <a:moveTo>
                                    <a:pt x="2193" y="184"/>
                                  </a:moveTo>
                                  <a:lnTo>
                                    <a:pt x="2193"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 name="Group 61"/>
                        <wpg:cNvGrpSpPr>
                          <a:grpSpLocks/>
                        </wpg:cNvGrpSpPr>
                        <wpg:grpSpPr bwMode="auto">
                          <a:xfrm>
                            <a:off x="6672" y="5557"/>
                            <a:ext cx="94" cy="92"/>
                            <a:chOff x="6672" y="5557"/>
                            <a:chExt cx="94" cy="92"/>
                          </a:xfrm>
                        </wpg:grpSpPr>
                        <wps:wsp>
                          <wps:cNvPr id="386" name="Freeform 62"/>
                          <wps:cNvSpPr>
                            <a:spLocks/>
                          </wps:cNvSpPr>
                          <wps:spPr bwMode="auto">
                            <a:xfrm>
                              <a:off x="6672" y="5557"/>
                              <a:ext cx="94" cy="92"/>
                            </a:xfrm>
                            <a:custGeom>
                              <a:avLst/>
                              <a:gdLst>
                                <a:gd name="T0" fmla="+- 0 6766 6672"/>
                                <a:gd name="T1" fmla="*/ T0 w 94"/>
                                <a:gd name="T2" fmla="+- 0 5557 5557"/>
                                <a:gd name="T3" fmla="*/ 5557 h 92"/>
                                <a:gd name="T4" fmla="+- 0 6672 6672"/>
                                <a:gd name="T5" fmla="*/ T4 w 94"/>
                                <a:gd name="T6" fmla="+- 0 5603 5557"/>
                                <a:gd name="T7" fmla="*/ 5603 h 92"/>
                                <a:gd name="T8" fmla="+- 0 6766 6672"/>
                                <a:gd name="T9" fmla="*/ T8 w 94"/>
                                <a:gd name="T10" fmla="+- 0 5648 5557"/>
                                <a:gd name="T11" fmla="*/ 5648 h 92"/>
                                <a:gd name="T12" fmla="+- 0 6766 6672"/>
                                <a:gd name="T13" fmla="*/ T12 w 94"/>
                                <a:gd name="T14" fmla="+- 0 5557 5557"/>
                                <a:gd name="T15" fmla="*/ 5557 h 92"/>
                              </a:gdLst>
                              <a:ahLst/>
                              <a:cxnLst>
                                <a:cxn ang="0">
                                  <a:pos x="T1" y="T3"/>
                                </a:cxn>
                                <a:cxn ang="0">
                                  <a:pos x="T5" y="T7"/>
                                </a:cxn>
                                <a:cxn ang="0">
                                  <a:pos x="T9" y="T11"/>
                                </a:cxn>
                                <a:cxn ang="0">
                                  <a:pos x="T13" y="T15"/>
                                </a:cxn>
                              </a:cxnLst>
                              <a:rect l="0" t="0" r="r" b="b"/>
                              <a:pathLst>
                                <a:path w="94" h="92">
                                  <a:moveTo>
                                    <a:pt x="94" y="0"/>
                                  </a:moveTo>
                                  <a:lnTo>
                                    <a:pt x="0" y="46"/>
                                  </a:lnTo>
                                  <a:lnTo>
                                    <a:pt x="94" y="91"/>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7" name="Picture 6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7555" y="5408"/>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8" name="Group 64"/>
                        <wpg:cNvGrpSpPr>
                          <a:grpSpLocks/>
                        </wpg:cNvGrpSpPr>
                        <wpg:grpSpPr bwMode="auto">
                          <a:xfrm>
                            <a:off x="6864" y="6147"/>
                            <a:ext cx="2012" cy="10"/>
                            <a:chOff x="6864" y="6147"/>
                            <a:chExt cx="2012" cy="10"/>
                          </a:xfrm>
                        </wpg:grpSpPr>
                        <wps:wsp>
                          <wps:cNvPr id="389" name="Freeform 65"/>
                          <wps:cNvSpPr>
                            <a:spLocks/>
                          </wps:cNvSpPr>
                          <wps:spPr bwMode="auto">
                            <a:xfrm>
                              <a:off x="6864" y="6147"/>
                              <a:ext cx="2012" cy="10"/>
                            </a:xfrm>
                            <a:custGeom>
                              <a:avLst/>
                              <a:gdLst>
                                <a:gd name="T0" fmla="+- 0 8875 6864"/>
                                <a:gd name="T1" fmla="*/ T0 w 2012"/>
                                <a:gd name="T2" fmla="+- 0 6157 6147"/>
                                <a:gd name="T3" fmla="*/ 6157 h 10"/>
                                <a:gd name="T4" fmla="+- 0 6864 6864"/>
                                <a:gd name="T5" fmla="*/ T4 w 2012"/>
                                <a:gd name="T6" fmla="+- 0 6147 6147"/>
                                <a:gd name="T7" fmla="*/ 6147 h 10"/>
                              </a:gdLst>
                              <a:ahLst/>
                              <a:cxnLst>
                                <a:cxn ang="0">
                                  <a:pos x="T1" y="T3"/>
                                </a:cxn>
                                <a:cxn ang="0">
                                  <a:pos x="T5" y="T7"/>
                                </a:cxn>
                              </a:cxnLst>
                              <a:rect l="0" t="0" r="r" b="b"/>
                              <a:pathLst>
                                <a:path w="2012" h="10">
                                  <a:moveTo>
                                    <a:pt x="2011" y="1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 name="Group 66"/>
                        <wpg:cNvGrpSpPr>
                          <a:grpSpLocks/>
                        </wpg:cNvGrpSpPr>
                        <wpg:grpSpPr bwMode="auto">
                          <a:xfrm>
                            <a:off x="6785" y="6102"/>
                            <a:ext cx="92" cy="92"/>
                            <a:chOff x="6785" y="6102"/>
                            <a:chExt cx="92" cy="92"/>
                          </a:xfrm>
                        </wpg:grpSpPr>
                        <wps:wsp>
                          <wps:cNvPr id="391" name="Freeform 67"/>
                          <wps:cNvSpPr>
                            <a:spLocks/>
                          </wps:cNvSpPr>
                          <wps:spPr bwMode="auto">
                            <a:xfrm>
                              <a:off x="6785" y="6102"/>
                              <a:ext cx="92" cy="92"/>
                            </a:xfrm>
                            <a:custGeom>
                              <a:avLst/>
                              <a:gdLst>
                                <a:gd name="T0" fmla="+- 0 6876 6785"/>
                                <a:gd name="T1" fmla="*/ T0 w 92"/>
                                <a:gd name="T2" fmla="+- 0 6102 6102"/>
                                <a:gd name="T3" fmla="*/ 6102 h 92"/>
                                <a:gd name="T4" fmla="+- 0 6785 6785"/>
                                <a:gd name="T5" fmla="*/ T4 w 92"/>
                                <a:gd name="T6" fmla="+- 0 6147 6102"/>
                                <a:gd name="T7" fmla="*/ 6147 h 92"/>
                                <a:gd name="T8" fmla="+- 0 6876 6785"/>
                                <a:gd name="T9" fmla="*/ T8 w 92"/>
                                <a:gd name="T10" fmla="+- 0 6193 6102"/>
                                <a:gd name="T11" fmla="*/ 6193 h 92"/>
                                <a:gd name="T12" fmla="+- 0 6876 6785"/>
                                <a:gd name="T13" fmla="*/ T12 w 92"/>
                                <a:gd name="T14" fmla="+- 0 6102 6102"/>
                                <a:gd name="T15" fmla="*/ 6102 h 92"/>
                              </a:gdLst>
                              <a:ahLst/>
                              <a:cxnLst>
                                <a:cxn ang="0">
                                  <a:pos x="T1" y="T3"/>
                                </a:cxn>
                                <a:cxn ang="0">
                                  <a:pos x="T5" y="T7"/>
                                </a:cxn>
                                <a:cxn ang="0">
                                  <a:pos x="T9" y="T11"/>
                                </a:cxn>
                                <a:cxn ang="0">
                                  <a:pos x="T13" y="T15"/>
                                </a:cxn>
                              </a:cxnLst>
                              <a:rect l="0" t="0" r="r" b="b"/>
                              <a:pathLst>
                                <a:path w="92" h="92">
                                  <a:moveTo>
                                    <a:pt x="91" y="0"/>
                                  </a:moveTo>
                                  <a:lnTo>
                                    <a:pt x="0" y="45"/>
                                  </a:lnTo>
                                  <a:lnTo>
                                    <a:pt x="91"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2" name="Picture 6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7387" y="5958"/>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93" name="Group 69"/>
                        <wpg:cNvGrpSpPr>
                          <a:grpSpLocks/>
                        </wpg:cNvGrpSpPr>
                        <wpg:grpSpPr bwMode="auto">
                          <a:xfrm>
                            <a:off x="6862" y="5879"/>
                            <a:ext cx="2014" cy="3"/>
                            <a:chOff x="6862" y="5879"/>
                            <a:chExt cx="2014" cy="3"/>
                          </a:xfrm>
                        </wpg:grpSpPr>
                        <wps:wsp>
                          <wps:cNvPr id="394" name="Freeform 70"/>
                          <wps:cNvSpPr>
                            <a:spLocks/>
                          </wps:cNvSpPr>
                          <wps:spPr bwMode="auto">
                            <a:xfrm>
                              <a:off x="6862" y="5879"/>
                              <a:ext cx="2014" cy="3"/>
                            </a:xfrm>
                            <a:custGeom>
                              <a:avLst/>
                              <a:gdLst>
                                <a:gd name="T0" fmla="+- 0 8875 6862"/>
                                <a:gd name="T1" fmla="*/ T0 w 2014"/>
                                <a:gd name="T2" fmla="+- 0 5881 5879"/>
                                <a:gd name="T3" fmla="*/ 5881 h 3"/>
                                <a:gd name="T4" fmla="+- 0 6862 6862"/>
                                <a:gd name="T5" fmla="*/ T4 w 2014"/>
                                <a:gd name="T6" fmla="+- 0 5879 5879"/>
                                <a:gd name="T7" fmla="*/ 5879 h 3"/>
                              </a:gdLst>
                              <a:ahLst/>
                              <a:cxnLst>
                                <a:cxn ang="0">
                                  <a:pos x="T1" y="T3"/>
                                </a:cxn>
                                <a:cxn ang="0">
                                  <a:pos x="T5" y="T7"/>
                                </a:cxn>
                              </a:cxnLst>
                              <a:rect l="0" t="0" r="r" b="b"/>
                              <a:pathLst>
                                <a:path w="2014" h="3">
                                  <a:moveTo>
                                    <a:pt x="2013" y="2"/>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 name="Group 71"/>
                        <wpg:cNvGrpSpPr>
                          <a:grpSpLocks/>
                        </wpg:cNvGrpSpPr>
                        <wpg:grpSpPr bwMode="auto">
                          <a:xfrm>
                            <a:off x="6782" y="5833"/>
                            <a:ext cx="92" cy="89"/>
                            <a:chOff x="6782" y="5833"/>
                            <a:chExt cx="92" cy="89"/>
                          </a:xfrm>
                        </wpg:grpSpPr>
                        <wps:wsp>
                          <wps:cNvPr id="396" name="Freeform 72"/>
                          <wps:cNvSpPr>
                            <a:spLocks/>
                          </wps:cNvSpPr>
                          <wps:spPr bwMode="auto">
                            <a:xfrm>
                              <a:off x="6782" y="5833"/>
                              <a:ext cx="92" cy="89"/>
                            </a:xfrm>
                            <a:custGeom>
                              <a:avLst/>
                              <a:gdLst>
                                <a:gd name="T0" fmla="+- 0 6874 6782"/>
                                <a:gd name="T1" fmla="*/ T0 w 92"/>
                                <a:gd name="T2" fmla="+- 0 5833 5833"/>
                                <a:gd name="T3" fmla="*/ 5833 h 89"/>
                                <a:gd name="T4" fmla="+- 0 6782 6782"/>
                                <a:gd name="T5" fmla="*/ T4 w 92"/>
                                <a:gd name="T6" fmla="+- 0 5879 5833"/>
                                <a:gd name="T7" fmla="*/ 5879 h 89"/>
                                <a:gd name="T8" fmla="+- 0 6874 6782"/>
                                <a:gd name="T9" fmla="*/ T8 w 92"/>
                                <a:gd name="T10" fmla="+- 0 5922 5833"/>
                                <a:gd name="T11" fmla="*/ 5922 h 89"/>
                                <a:gd name="T12" fmla="+- 0 6874 6782"/>
                                <a:gd name="T13" fmla="*/ T12 w 92"/>
                                <a:gd name="T14" fmla="+- 0 5833 5833"/>
                                <a:gd name="T15" fmla="*/ 5833 h 89"/>
                              </a:gdLst>
                              <a:ahLst/>
                              <a:cxnLst>
                                <a:cxn ang="0">
                                  <a:pos x="T1" y="T3"/>
                                </a:cxn>
                                <a:cxn ang="0">
                                  <a:pos x="T5" y="T7"/>
                                </a:cxn>
                                <a:cxn ang="0">
                                  <a:pos x="T9" y="T11"/>
                                </a:cxn>
                                <a:cxn ang="0">
                                  <a:pos x="T13" y="T15"/>
                                </a:cxn>
                              </a:cxnLst>
                              <a:rect l="0" t="0" r="r" b="b"/>
                              <a:pathLst>
                                <a:path w="92" h="89">
                                  <a:moveTo>
                                    <a:pt x="92" y="0"/>
                                  </a:moveTo>
                                  <a:lnTo>
                                    <a:pt x="0" y="46"/>
                                  </a:lnTo>
                                  <a:lnTo>
                                    <a:pt x="92" y="89"/>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7" name="Group 73"/>
                        <wpg:cNvGrpSpPr>
                          <a:grpSpLocks/>
                        </wpg:cNvGrpSpPr>
                        <wpg:grpSpPr bwMode="auto">
                          <a:xfrm>
                            <a:off x="7519" y="5663"/>
                            <a:ext cx="646" cy="156"/>
                            <a:chOff x="7519" y="5663"/>
                            <a:chExt cx="646" cy="156"/>
                          </a:xfrm>
                        </wpg:grpSpPr>
                        <wps:wsp>
                          <wps:cNvPr id="398" name="Freeform 74"/>
                          <wps:cNvSpPr>
                            <a:spLocks/>
                          </wps:cNvSpPr>
                          <wps:spPr bwMode="auto">
                            <a:xfrm>
                              <a:off x="7519" y="5663"/>
                              <a:ext cx="646" cy="156"/>
                            </a:xfrm>
                            <a:custGeom>
                              <a:avLst/>
                              <a:gdLst>
                                <a:gd name="T0" fmla="+- 0 7519 7519"/>
                                <a:gd name="T1" fmla="*/ T0 w 646"/>
                                <a:gd name="T2" fmla="+- 0 5663 5663"/>
                                <a:gd name="T3" fmla="*/ 5663 h 156"/>
                                <a:gd name="T4" fmla="+- 0 8165 7519"/>
                                <a:gd name="T5" fmla="*/ T4 w 646"/>
                                <a:gd name="T6" fmla="+- 0 5663 5663"/>
                                <a:gd name="T7" fmla="*/ 5663 h 156"/>
                                <a:gd name="T8" fmla="+- 0 8165 7519"/>
                                <a:gd name="T9" fmla="*/ T8 w 646"/>
                                <a:gd name="T10" fmla="+- 0 5819 5663"/>
                                <a:gd name="T11" fmla="*/ 5819 h 156"/>
                                <a:gd name="T12" fmla="+- 0 7519 7519"/>
                                <a:gd name="T13" fmla="*/ T12 w 646"/>
                                <a:gd name="T14" fmla="+- 0 5819 5663"/>
                                <a:gd name="T15" fmla="*/ 5819 h 156"/>
                                <a:gd name="T16" fmla="+- 0 7519 7519"/>
                                <a:gd name="T17" fmla="*/ T16 w 646"/>
                                <a:gd name="T18" fmla="+- 0 5663 5663"/>
                                <a:gd name="T19" fmla="*/ 5663 h 156"/>
                              </a:gdLst>
                              <a:ahLst/>
                              <a:cxnLst>
                                <a:cxn ang="0">
                                  <a:pos x="T1" y="T3"/>
                                </a:cxn>
                                <a:cxn ang="0">
                                  <a:pos x="T5" y="T7"/>
                                </a:cxn>
                                <a:cxn ang="0">
                                  <a:pos x="T9" y="T11"/>
                                </a:cxn>
                                <a:cxn ang="0">
                                  <a:pos x="T13" y="T15"/>
                                </a:cxn>
                                <a:cxn ang="0">
                                  <a:pos x="T17" y="T19"/>
                                </a:cxn>
                              </a:cxnLst>
                              <a:rect l="0" t="0" r="r" b="b"/>
                              <a:pathLst>
                                <a:path w="646" h="156">
                                  <a:moveTo>
                                    <a:pt x="0" y="0"/>
                                  </a:moveTo>
                                  <a:lnTo>
                                    <a:pt x="646" y="0"/>
                                  </a:lnTo>
                                  <a:lnTo>
                                    <a:pt x="646"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9" name="Picture 7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7534" y="568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0" name="Group 76"/>
                        <wpg:cNvGrpSpPr>
                          <a:grpSpLocks/>
                        </wpg:cNvGrpSpPr>
                        <wpg:grpSpPr bwMode="auto">
                          <a:xfrm>
                            <a:off x="6204" y="4748"/>
                            <a:ext cx="3262" cy="1040"/>
                            <a:chOff x="6204" y="4748"/>
                            <a:chExt cx="3262" cy="1040"/>
                          </a:xfrm>
                        </wpg:grpSpPr>
                        <wps:wsp>
                          <wps:cNvPr id="401" name="Freeform 77"/>
                          <wps:cNvSpPr>
                            <a:spLocks/>
                          </wps:cNvSpPr>
                          <wps:spPr bwMode="auto">
                            <a:xfrm>
                              <a:off x="6204" y="4748"/>
                              <a:ext cx="3262" cy="1040"/>
                            </a:xfrm>
                            <a:custGeom>
                              <a:avLst/>
                              <a:gdLst>
                                <a:gd name="T0" fmla="+- 0 9466 6204"/>
                                <a:gd name="T1" fmla="*/ T0 w 3262"/>
                                <a:gd name="T2" fmla="+- 0 5787 4748"/>
                                <a:gd name="T3" fmla="*/ 5787 h 1040"/>
                                <a:gd name="T4" fmla="+- 0 9466 6204"/>
                                <a:gd name="T5" fmla="*/ T4 w 3262"/>
                                <a:gd name="T6" fmla="+- 0 4748 4748"/>
                                <a:gd name="T7" fmla="*/ 4748 h 1040"/>
                                <a:gd name="T8" fmla="+- 0 6204 6204"/>
                                <a:gd name="T9" fmla="*/ T8 w 3262"/>
                                <a:gd name="T10" fmla="+- 0 4748 4748"/>
                                <a:gd name="T11" fmla="*/ 4748 h 1040"/>
                                <a:gd name="T12" fmla="+- 0 6204 6204"/>
                                <a:gd name="T13" fmla="*/ T12 w 3262"/>
                                <a:gd name="T14" fmla="+- 0 4995 4748"/>
                                <a:gd name="T15" fmla="*/ 4995 h 1040"/>
                              </a:gdLst>
                              <a:ahLst/>
                              <a:cxnLst>
                                <a:cxn ang="0">
                                  <a:pos x="T1" y="T3"/>
                                </a:cxn>
                                <a:cxn ang="0">
                                  <a:pos x="T5" y="T7"/>
                                </a:cxn>
                                <a:cxn ang="0">
                                  <a:pos x="T9" y="T11"/>
                                </a:cxn>
                                <a:cxn ang="0">
                                  <a:pos x="T13" y="T15"/>
                                </a:cxn>
                              </a:cxnLst>
                              <a:rect l="0" t="0" r="r" b="b"/>
                              <a:pathLst>
                                <a:path w="3262" h="1040">
                                  <a:moveTo>
                                    <a:pt x="3262" y="1039"/>
                                  </a:moveTo>
                                  <a:lnTo>
                                    <a:pt x="3262" y="0"/>
                                  </a:lnTo>
                                  <a:lnTo>
                                    <a:pt x="0" y="0"/>
                                  </a:lnTo>
                                  <a:lnTo>
                                    <a:pt x="0" y="24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 name="Group 78"/>
                        <wpg:cNvGrpSpPr>
                          <a:grpSpLocks/>
                        </wpg:cNvGrpSpPr>
                        <wpg:grpSpPr bwMode="auto">
                          <a:xfrm>
                            <a:off x="6158" y="4986"/>
                            <a:ext cx="94" cy="89"/>
                            <a:chOff x="6158" y="4986"/>
                            <a:chExt cx="94" cy="89"/>
                          </a:xfrm>
                        </wpg:grpSpPr>
                        <wps:wsp>
                          <wps:cNvPr id="403" name="Freeform 79"/>
                          <wps:cNvSpPr>
                            <a:spLocks/>
                          </wps:cNvSpPr>
                          <wps:spPr bwMode="auto">
                            <a:xfrm>
                              <a:off x="6158" y="4986"/>
                              <a:ext cx="94" cy="89"/>
                            </a:xfrm>
                            <a:custGeom>
                              <a:avLst/>
                              <a:gdLst>
                                <a:gd name="T0" fmla="+- 0 6252 6158"/>
                                <a:gd name="T1" fmla="*/ T0 w 94"/>
                                <a:gd name="T2" fmla="+- 0 4986 4986"/>
                                <a:gd name="T3" fmla="*/ 4986 h 89"/>
                                <a:gd name="T4" fmla="+- 0 6158 6158"/>
                                <a:gd name="T5" fmla="*/ T4 w 94"/>
                                <a:gd name="T6" fmla="+- 0 4986 4986"/>
                                <a:gd name="T7" fmla="*/ 4986 h 89"/>
                                <a:gd name="T8" fmla="+- 0 6204 6158"/>
                                <a:gd name="T9" fmla="*/ T8 w 94"/>
                                <a:gd name="T10" fmla="+- 0 5075 4986"/>
                                <a:gd name="T11" fmla="*/ 5075 h 89"/>
                                <a:gd name="T12" fmla="+- 0 6252 6158"/>
                                <a:gd name="T13" fmla="*/ T12 w 94"/>
                                <a:gd name="T14" fmla="+- 0 4986 4986"/>
                                <a:gd name="T15" fmla="*/ 4986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4" name="Picture 8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7954" y="4554"/>
                              <a:ext cx="58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5" name="Group 81"/>
                        <wpg:cNvGrpSpPr>
                          <a:grpSpLocks/>
                        </wpg:cNvGrpSpPr>
                        <wpg:grpSpPr bwMode="auto">
                          <a:xfrm>
                            <a:off x="6353" y="5094"/>
                            <a:ext cx="2902" cy="694"/>
                            <a:chOff x="6353" y="5094"/>
                            <a:chExt cx="2902" cy="694"/>
                          </a:xfrm>
                        </wpg:grpSpPr>
                        <wps:wsp>
                          <wps:cNvPr id="406" name="Freeform 82"/>
                          <wps:cNvSpPr>
                            <a:spLocks/>
                          </wps:cNvSpPr>
                          <wps:spPr bwMode="auto">
                            <a:xfrm>
                              <a:off x="6353" y="5094"/>
                              <a:ext cx="2902" cy="694"/>
                            </a:xfrm>
                            <a:custGeom>
                              <a:avLst/>
                              <a:gdLst>
                                <a:gd name="T0" fmla="+- 0 9254 6353"/>
                                <a:gd name="T1" fmla="*/ T0 w 2902"/>
                                <a:gd name="T2" fmla="+- 0 5787 5094"/>
                                <a:gd name="T3" fmla="*/ 5787 h 694"/>
                                <a:gd name="T4" fmla="+- 0 9254 6353"/>
                                <a:gd name="T5" fmla="*/ T4 w 2902"/>
                                <a:gd name="T6" fmla="+- 0 5094 5094"/>
                                <a:gd name="T7" fmla="*/ 5094 h 694"/>
                                <a:gd name="T8" fmla="+- 0 6353 6353"/>
                                <a:gd name="T9" fmla="*/ T8 w 2902"/>
                                <a:gd name="T10" fmla="+- 0 5094 5094"/>
                                <a:gd name="T11" fmla="*/ 5094 h 694"/>
                              </a:gdLst>
                              <a:ahLst/>
                              <a:cxnLst>
                                <a:cxn ang="0">
                                  <a:pos x="T1" y="T3"/>
                                </a:cxn>
                                <a:cxn ang="0">
                                  <a:pos x="T5" y="T7"/>
                                </a:cxn>
                                <a:cxn ang="0">
                                  <a:pos x="T9" y="T11"/>
                                </a:cxn>
                              </a:cxnLst>
                              <a:rect l="0" t="0" r="r" b="b"/>
                              <a:pathLst>
                                <a:path w="2902" h="694">
                                  <a:moveTo>
                                    <a:pt x="2901" y="693"/>
                                  </a:moveTo>
                                  <a:lnTo>
                                    <a:pt x="290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 name="Group 83"/>
                        <wpg:cNvGrpSpPr>
                          <a:grpSpLocks/>
                        </wpg:cNvGrpSpPr>
                        <wpg:grpSpPr bwMode="auto">
                          <a:xfrm>
                            <a:off x="6271" y="5051"/>
                            <a:ext cx="94" cy="89"/>
                            <a:chOff x="6271" y="5051"/>
                            <a:chExt cx="94" cy="89"/>
                          </a:xfrm>
                        </wpg:grpSpPr>
                        <wps:wsp>
                          <wps:cNvPr id="408" name="Freeform 84"/>
                          <wps:cNvSpPr>
                            <a:spLocks/>
                          </wps:cNvSpPr>
                          <wps:spPr bwMode="auto">
                            <a:xfrm>
                              <a:off x="6271" y="5051"/>
                              <a:ext cx="94" cy="89"/>
                            </a:xfrm>
                            <a:custGeom>
                              <a:avLst/>
                              <a:gdLst>
                                <a:gd name="T0" fmla="+- 0 6365 6271"/>
                                <a:gd name="T1" fmla="*/ T0 w 94"/>
                                <a:gd name="T2" fmla="+- 0 5051 5051"/>
                                <a:gd name="T3" fmla="*/ 5051 h 89"/>
                                <a:gd name="T4" fmla="+- 0 6271 6271"/>
                                <a:gd name="T5" fmla="*/ T4 w 94"/>
                                <a:gd name="T6" fmla="+- 0 5094 5051"/>
                                <a:gd name="T7" fmla="*/ 5094 h 89"/>
                                <a:gd name="T8" fmla="+- 0 6365 6271"/>
                                <a:gd name="T9" fmla="*/ T8 w 94"/>
                                <a:gd name="T10" fmla="+- 0 5139 5051"/>
                                <a:gd name="T11" fmla="*/ 5139 h 89"/>
                                <a:gd name="T12" fmla="+- 0 6365 6271"/>
                                <a:gd name="T13" fmla="*/ T12 w 94"/>
                                <a:gd name="T14" fmla="+- 0 5051 5051"/>
                                <a:gd name="T15" fmla="*/ 5051 h 89"/>
                              </a:gdLst>
                              <a:ahLst/>
                              <a:cxnLst>
                                <a:cxn ang="0">
                                  <a:pos x="T1" y="T3"/>
                                </a:cxn>
                                <a:cxn ang="0">
                                  <a:pos x="T5" y="T7"/>
                                </a:cxn>
                                <a:cxn ang="0">
                                  <a:pos x="T9" y="T11"/>
                                </a:cxn>
                                <a:cxn ang="0">
                                  <a:pos x="T13" y="T15"/>
                                </a:cxn>
                              </a:cxnLst>
                              <a:rect l="0" t="0" r="r" b="b"/>
                              <a:pathLst>
                                <a:path w="94" h="89">
                                  <a:moveTo>
                                    <a:pt x="94" y="0"/>
                                  </a:moveTo>
                                  <a:lnTo>
                                    <a:pt x="0" y="43"/>
                                  </a:lnTo>
                                  <a:lnTo>
                                    <a:pt x="94" y="88"/>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9" name="Group 85"/>
                        <wpg:cNvGrpSpPr>
                          <a:grpSpLocks/>
                        </wpg:cNvGrpSpPr>
                        <wpg:grpSpPr bwMode="auto">
                          <a:xfrm>
                            <a:off x="7543" y="4878"/>
                            <a:ext cx="1210" cy="156"/>
                            <a:chOff x="7543" y="4878"/>
                            <a:chExt cx="1210" cy="156"/>
                          </a:xfrm>
                        </wpg:grpSpPr>
                        <wps:wsp>
                          <wps:cNvPr id="410" name="Freeform 86"/>
                          <wps:cNvSpPr>
                            <a:spLocks/>
                          </wps:cNvSpPr>
                          <wps:spPr bwMode="auto">
                            <a:xfrm>
                              <a:off x="7543" y="4878"/>
                              <a:ext cx="1210" cy="156"/>
                            </a:xfrm>
                            <a:custGeom>
                              <a:avLst/>
                              <a:gdLst>
                                <a:gd name="T0" fmla="+- 0 7543 7543"/>
                                <a:gd name="T1" fmla="*/ T0 w 1210"/>
                                <a:gd name="T2" fmla="+- 0 4878 4878"/>
                                <a:gd name="T3" fmla="*/ 4878 h 156"/>
                                <a:gd name="T4" fmla="+- 0 8753 7543"/>
                                <a:gd name="T5" fmla="*/ T4 w 1210"/>
                                <a:gd name="T6" fmla="+- 0 4878 4878"/>
                                <a:gd name="T7" fmla="*/ 4878 h 156"/>
                                <a:gd name="T8" fmla="+- 0 8753 7543"/>
                                <a:gd name="T9" fmla="*/ T8 w 1210"/>
                                <a:gd name="T10" fmla="+- 0 5034 4878"/>
                                <a:gd name="T11" fmla="*/ 5034 h 156"/>
                                <a:gd name="T12" fmla="+- 0 7543 7543"/>
                                <a:gd name="T13" fmla="*/ T12 w 1210"/>
                                <a:gd name="T14" fmla="+- 0 5034 4878"/>
                                <a:gd name="T15" fmla="*/ 5034 h 156"/>
                                <a:gd name="T16" fmla="+- 0 7543 7543"/>
                                <a:gd name="T17" fmla="*/ T16 w 1210"/>
                                <a:gd name="T18" fmla="+- 0 4878 4878"/>
                                <a:gd name="T19" fmla="*/ 4878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1" name="Picture 8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7558" y="4902"/>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2" name="Picture 8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877" y="4902"/>
                              <a:ext cx="8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13" name="Group 89"/>
                        <wpg:cNvGrpSpPr>
                          <a:grpSpLocks/>
                        </wpg:cNvGrpSpPr>
                        <wpg:grpSpPr bwMode="auto">
                          <a:xfrm>
                            <a:off x="6602" y="5353"/>
                            <a:ext cx="2511" cy="435"/>
                            <a:chOff x="6602" y="5353"/>
                            <a:chExt cx="2511" cy="435"/>
                          </a:xfrm>
                        </wpg:grpSpPr>
                        <wps:wsp>
                          <wps:cNvPr id="414" name="Freeform 90"/>
                          <wps:cNvSpPr>
                            <a:spLocks/>
                          </wps:cNvSpPr>
                          <wps:spPr bwMode="auto">
                            <a:xfrm>
                              <a:off x="6602" y="5353"/>
                              <a:ext cx="2511" cy="435"/>
                            </a:xfrm>
                            <a:custGeom>
                              <a:avLst/>
                              <a:gdLst>
                                <a:gd name="T0" fmla="+- 0 9113 6602"/>
                                <a:gd name="T1" fmla="*/ T0 w 2511"/>
                                <a:gd name="T2" fmla="+- 0 5787 5353"/>
                                <a:gd name="T3" fmla="*/ 5787 h 435"/>
                                <a:gd name="T4" fmla="+- 0 9113 6602"/>
                                <a:gd name="T5" fmla="*/ T4 w 2511"/>
                                <a:gd name="T6" fmla="+- 0 5353 5353"/>
                                <a:gd name="T7" fmla="*/ 5353 h 435"/>
                                <a:gd name="T8" fmla="+- 0 6602 6602"/>
                                <a:gd name="T9" fmla="*/ T8 w 2511"/>
                                <a:gd name="T10" fmla="+- 0 5353 5353"/>
                                <a:gd name="T11" fmla="*/ 5353 h 435"/>
                              </a:gdLst>
                              <a:ahLst/>
                              <a:cxnLst>
                                <a:cxn ang="0">
                                  <a:pos x="T1" y="T3"/>
                                </a:cxn>
                                <a:cxn ang="0">
                                  <a:pos x="T5" y="T7"/>
                                </a:cxn>
                                <a:cxn ang="0">
                                  <a:pos x="T9" y="T11"/>
                                </a:cxn>
                              </a:cxnLst>
                              <a:rect l="0" t="0" r="r" b="b"/>
                              <a:pathLst>
                                <a:path w="2511" h="435">
                                  <a:moveTo>
                                    <a:pt x="2511" y="434"/>
                                  </a:moveTo>
                                  <a:lnTo>
                                    <a:pt x="251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 name="Group 91"/>
                        <wpg:cNvGrpSpPr>
                          <a:grpSpLocks/>
                        </wpg:cNvGrpSpPr>
                        <wpg:grpSpPr bwMode="auto">
                          <a:xfrm>
                            <a:off x="6523" y="5310"/>
                            <a:ext cx="92" cy="89"/>
                            <a:chOff x="6523" y="5310"/>
                            <a:chExt cx="92" cy="89"/>
                          </a:xfrm>
                        </wpg:grpSpPr>
                        <wps:wsp>
                          <wps:cNvPr id="416" name="Freeform 92"/>
                          <wps:cNvSpPr>
                            <a:spLocks/>
                          </wps:cNvSpPr>
                          <wps:spPr bwMode="auto">
                            <a:xfrm>
                              <a:off x="6523" y="5310"/>
                              <a:ext cx="92" cy="89"/>
                            </a:xfrm>
                            <a:custGeom>
                              <a:avLst/>
                              <a:gdLst>
                                <a:gd name="T0" fmla="+- 0 6614 6523"/>
                                <a:gd name="T1" fmla="*/ T0 w 92"/>
                                <a:gd name="T2" fmla="+- 0 5310 5310"/>
                                <a:gd name="T3" fmla="*/ 5310 h 89"/>
                                <a:gd name="T4" fmla="+- 0 6523 6523"/>
                                <a:gd name="T5" fmla="*/ T4 w 92"/>
                                <a:gd name="T6" fmla="+- 0 5353 5310"/>
                                <a:gd name="T7" fmla="*/ 5353 h 89"/>
                                <a:gd name="T8" fmla="+- 0 6614 6523"/>
                                <a:gd name="T9" fmla="*/ T8 w 92"/>
                                <a:gd name="T10" fmla="+- 0 5399 5310"/>
                                <a:gd name="T11" fmla="*/ 5399 h 89"/>
                                <a:gd name="T12" fmla="+- 0 6614 6523"/>
                                <a:gd name="T13" fmla="*/ T12 w 92"/>
                                <a:gd name="T14" fmla="+- 0 5310 5310"/>
                                <a:gd name="T15" fmla="*/ 5310 h 89"/>
                              </a:gdLst>
                              <a:ahLst/>
                              <a:cxnLst>
                                <a:cxn ang="0">
                                  <a:pos x="T1" y="T3"/>
                                </a:cxn>
                                <a:cxn ang="0">
                                  <a:pos x="T5" y="T7"/>
                                </a:cxn>
                                <a:cxn ang="0">
                                  <a:pos x="T9" y="T11"/>
                                </a:cxn>
                                <a:cxn ang="0">
                                  <a:pos x="T13" y="T15"/>
                                </a:cxn>
                              </a:cxnLst>
                              <a:rect l="0" t="0" r="r" b="b"/>
                              <a:pathLst>
                                <a:path w="92" h="89">
                                  <a:moveTo>
                                    <a:pt x="91" y="0"/>
                                  </a:moveTo>
                                  <a:lnTo>
                                    <a:pt x="0" y="43"/>
                                  </a:lnTo>
                                  <a:lnTo>
                                    <a:pt x="91"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7" name="Group 93"/>
                        <wpg:cNvGrpSpPr>
                          <a:grpSpLocks/>
                        </wpg:cNvGrpSpPr>
                        <wpg:grpSpPr bwMode="auto">
                          <a:xfrm>
                            <a:off x="7517" y="5137"/>
                            <a:ext cx="1092" cy="156"/>
                            <a:chOff x="7517" y="5137"/>
                            <a:chExt cx="1092" cy="156"/>
                          </a:xfrm>
                        </wpg:grpSpPr>
                        <wps:wsp>
                          <wps:cNvPr id="418" name="Freeform 94"/>
                          <wps:cNvSpPr>
                            <a:spLocks/>
                          </wps:cNvSpPr>
                          <wps:spPr bwMode="auto">
                            <a:xfrm>
                              <a:off x="7517" y="5137"/>
                              <a:ext cx="1092" cy="156"/>
                            </a:xfrm>
                            <a:custGeom>
                              <a:avLst/>
                              <a:gdLst>
                                <a:gd name="T0" fmla="+- 0 7517 7517"/>
                                <a:gd name="T1" fmla="*/ T0 w 1092"/>
                                <a:gd name="T2" fmla="+- 0 5137 5137"/>
                                <a:gd name="T3" fmla="*/ 5137 h 156"/>
                                <a:gd name="T4" fmla="+- 0 8609 7517"/>
                                <a:gd name="T5" fmla="*/ T4 w 1092"/>
                                <a:gd name="T6" fmla="+- 0 5137 5137"/>
                                <a:gd name="T7" fmla="*/ 5137 h 156"/>
                                <a:gd name="T8" fmla="+- 0 8609 7517"/>
                                <a:gd name="T9" fmla="*/ T8 w 1092"/>
                                <a:gd name="T10" fmla="+- 0 5293 5137"/>
                                <a:gd name="T11" fmla="*/ 5293 h 156"/>
                                <a:gd name="T12" fmla="+- 0 7517 7517"/>
                                <a:gd name="T13" fmla="*/ T12 w 1092"/>
                                <a:gd name="T14" fmla="+- 0 5293 5137"/>
                                <a:gd name="T15" fmla="*/ 5293 h 156"/>
                                <a:gd name="T16" fmla="+- 0 7517 7517"/>
                                <a:gd name="T17" fmla="*/ T16 w 1092"/>
                                <a:gd name="T18" fmla="+- 0 5137 5137"/>
                                <a:gd name="T19" fmla="*/ 5137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9" name="Picture 9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7531" y="5161"/>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0" name="Picture 9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7846" y="5161"/>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1" name="Group 97"/>
                        <wpg:cNvGrpSpPr>
                          <a:grpSpLocks/>
                        </wpg:cNvGrpSpPr>
                        <wpg:grpSpPr bwMode="auto">
                          <a:xfrm>
                            <a:off x="6691" y="6375"/>
                            <a:ext cx="2278" cy="70"/>
                            <a:chOff x="6691" y="6375"/>
                            <a:chExt cx="2278" cy="70"/>
                          </a:xfrm>
                        </wpg:grpSpPr>
                        <wps:wsp>
                          <wps:cNvPr id="422" name="Freeform 98"/>
                          <wps:cNvSpPr>
                            <a:spLocks/>
                          </wps:cNvSpPr>
                          <wps:spPr bwMode="auto">
                            <a:xfrm>
                              <a:off x="6691" y="6375"/>
                              <a:ext cx="2278" cy="70"/>
                            </a:xfrm>
                            <a:custGeom>
                              <a:avLst/>
                              <a:gdLst>
                                <a:gd name="T0" fmla="+- 0 8969 6691"/>
                                <a:gd name="T1" fmla="*/ T0 w 2278"/>
                                <a:gd name="T2" fmla="+- 0 6375 6375"/>
                                <a:gd name="T3" fmla="*/ 6375 h 70"/>
                                <a:gd name="T4" fmla="+- 0 8969 6691"/>
                                <a:gd name="T5" fmla="*/ T4 w 2278"/>
                                <a:gd name="T6" fmla="+- 0 6445 6375"/>
                                <a:gd name="T7" fmla="*/ 6445 h 70"/>
                                <a:gd name="T8" fmla="+- 0 6691 6691"/>
                                <a:gd name="T9" fmla="*/ T8 w 2278"/>
                                <a:gd name="T10" fmla="+- 0 6445 6375"/>
                                <a:gd name="T11" fmla="*/ 6445 h 70"/>
                              </a:gdLst>
                              <a:ahLst/>
                              <a:cxnLst>
                                <a:cxn ang="0">
                                  <a:pos x="T1" y="T3"/>
                                </a:cxn>
                                <a:cxn ang="0">
                                  <a:pos x="T5" y="T7"/>
                                </a:cxn>
                                <a:cxn ang="0">
                                  <a:pos x="T9" y="T11"/>
                                </a:cxn>
                              </a:cxnLst>
                              <a:rect l="0" t="0" r="r" b="b"/>
                              <a:pathLst>
                                <a:path w="2278" h="70">
                                  <a:moveTo>
                                    <a:pt x="2278" y="0"/>
                                  </a:moveTo>
                                  <a:lnTo>
                                    <a:pt x="2278" y="70"/>
                                  </a:lnTo>
                                  <a:lnTo>
                                    <a:pt x="0"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3" name="Group 99"/>
                        <wpg:cNvGrpSpPr>
                          <a:grpSpLocks/>
                        </wpg:cNvGrpSpPr>
                        <wpg:grpSpPr bwMode="auto">
                          <a:xfrm>
                            <a:off x="8923" y="6251"/>
                            <a:ext cx="94" cy="135"/>
                            <a:chOff x="8923" y="6251"/>
                            <a:chExt cx="94" cy="135"/>
                          </a:xfrm>
                        </wpg:grpSpPr>
                        <wps:wsp>
                          <wps:cNvPr id="424" name="Freeform 100"/>
                          <wps:cNvSpPr>
                            <a:spLocks/>
                          </wps:cNvSpPr>
                          <wps:spPr bwMode="auto">
                            <a:xfrm>
                              <a:off x="8923" y="6251"/>
                              <a:ext cx="94" cy="135"/>
                            </a:xfrm>
                            <a:custGeom>
                              <a:avLst/>
                              <a:gdLst>
                                <a:gd name="T0" fmla="+- 0 8969 8923"/>
                                <a:gd name="T1" fmla="*/ T0 w 94"/>
                                <a:gd name="T2" fmla="+- 0 6251 6251"/>
                                <a:gd name="T3" fmla="*/ 6251 h 135"/>
                                <a:gd name="T4" fmla="+- 0 8923 8923"/>
                                <a:gd name="T5" fmla="*/ T4 w 94"/>
                                <a:gd name="T6" fmla="+- 0 6385 6251"/>
                                <a:gd name="T7" fmla="*/ 6385 h 135"/>
                                <a:gd name="T8" fmla="+- 0 9017 8923"/>
                                <a:gd name="T9" fmla="*/ T8 w 94"/>
                                <a:gd name="T10" fmla="+- 0 6385 6251"/>
                                <a:gd name="T11" fmla="*/ 6385 h 135"/>
                                <a:gd name="T12" fmla="+- 0 8969 8923"/>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5" name="Group 101"/>
                        <wpg:cNvGrpSpPr>
                          <a:grpSpLocks/>
                        </wpg:cNvGrpSpPr>
                        <wpg:grpSpPr bwMode="auto">
                          <a:xfrm>
                            <a:off x="7476" y="6229"/>
                            <a:ext cx="944" cy="156"/>
                            <a:chOff x="7476" y="6229"/>
                            <a:chExt cx="944" cy="156"/>
                          </a:xfrm>
                        </wpg:grpSpPr>
                        <wps:wsp>
                          <wps:cNvPr id="426" name="Freeform 102"/>
                          <wps:cNvSpPr>
                            <a:spLocks/>
                          </wps:cNvSpPr>
                          <wps:spPr bwMode="auto">
                            <a:xfrm>
                              <a:off x="7476" y="6229"/>
                              <a:ext cx="944" cy="156"/>
                            </a:xfrm>
                            <a:custGeom>
                              <a:avLst/>
                              <a:gdLst>
                                <a:gd name="T0" fmla="+- 0 7476 7476"/>
                                <a:gd name="T1" fmla="*/ T0 w 944"/>
                                <a:gd name="T2" fmla="+- 0 6229 6229"/>
                                <a:gd name="T3" fmla="*/ 6229 h 156"/>
                                <a:gd name="T4" fmla="+- 0 8419 7476"/>
                                <a:gd name="T5" fmla="*/ T4 w 944"/>
                                <a:gd name="T6" fmla="+- 0 6229 6229"/>
                                <a:gd name="T7" fmla="*/ 6229 h 156"/>
                                <a:gd name="T8" fmla="+- 0 8419 7476"/>
                                <a:gd name="T9" fmla="*/ T8 w 944"/>
                                <a:gd name="T10" fmla="+- 0 6385 6229"/>
                                <a:gd name="T11" fmla="*/ 6385 h 156"/>
                                <a:gd name="T12" fmla="+- 0 7476 7476"/>
                                <a:gd name="T13" fmla="*/ T12 w 944"/>
                                <a:gd name="T14" fmla="+- 0 6385 6229"/>
                                <a:gd name="T15" fmla="*/ 6385 h 156"/>
                                <a:gd name="T16" fmla="+- 0 7476 7476"/>
                                <a:gd name="T17" fmla="*/ T16 w 944"/>
                                <a:gd name="T18" fmla="+- 0 6229 6229"/>
                                <a:gd name="T19" fmla="*/ 6229 h 156"/>
                              </a:gdLst>
                              <a:ahLst/>
                              <a:cxnLst>
                                <a:cxn ang="0">
                                  <a:pos x="T1" y="T3"/>
                                </a:cxn>
                                <a:cxn ang="0">
                                  <a:pos x="T5" y="T7"/>
                                </a:cxn>
                                <a:cxn ang="0">
                                  <a:pos x="T9" y="T11"/>
                                </a:cxn>
                                <a:cxn ang="0">
                                  <a:pos x="T13" y="T15"/>
                                </a:cxn>
                                <a:cxn ang="0">
                                  <a:pos x="T17" y="T19"/>
                                </a:cxn>
                              </a:cxnLst>
                              <a:rect l="0" t="0" r="r" b="b"/>
                              <a:pathLst>
                                <a:path w="944" h="156">
                                  <a:moveTo>
                                    <a:pt x="0" y="0"/>
                                  </a:moveTo>
                                  <a:lnTo>
                                    <a:pt x="943" y="0"/>
                                  </a:lnTo>
                                  <a:lnTo>
                                    <a:pt x="94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7" name="Picture 10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493" y="625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8" name="Group 104"/>
                        <wpg:cNvGrpSpPr>
                          <a:grpSpLocks/>
                        </wpg:cNvGrpSpPr>
                        <wpg:grpSpPr bwMode="auto">
                          <a:xfrm>
                            <a:off x="6173" y="6375"/>
                            <a:ext cx="3164" cy="824"/>
                            <a:chOff x="6173" y="6375"/>
                            <a:chExt cx="3164" cy="824"/>
                          </a:xfrm>
                        </wpg:grpSpPr>
                        <wps:wsp>
                          <wps:cNvPr id="429" name="Freeform 105"/>
                          <wps:cNvSpPr>
                            <a:spLocks/>
                          </wps:cNvSpPr>
                          <wps:spPr bwMode="auto">
                            <a:xfrm>
                              <a:off x="6173" y="6375"/>
                              <a:ext cx="3164" cy="824"/>
                            </a:xfrm>
                            <a:custGeom>
                              <a:avLst/>
                              <a:gdLst>
                                <a:gd name="T0" fmla="+- 0 9336 6173"/>
                                <a:gd name="T1" fmla="*/ T0 w 3164"/>
                                <a:gd name="T2" fmla="+- 0 6375 6375"/>
                                <a:gd name="T3" fmla="*/ 6375 h 824"/>
                                <a:gd name="T4" fmla="+- 0 9336 6173"/>
                                <a:gd name="T5" fmla="*/ T4 w 3164"/>
                                <a:gd name="T6" fmla="+- 0 7199 6375"/>
                                <a:gd name="T7" fmla="*/ 7199 h 824"/>
                                <a:gd name="T8" fmla="+- 0 6173 6173"/>
                                <a:gd name="T9" fmla="*/ T8 w 3164"/>
                                <a:gd name="T10" fmla="+- 0 7199 6375"/>
                                <a:gd name="T11" fmla="*/ 7199 h 824"/>
                                <a:gd name="T12" fmla="+- 0 6173 6173"/>
                                <a:gd name="T13" fmla="*/ T12 w 3164"/>
                                <a:gd name="T14" fmla="+- 0 6980 6375"/>
                                <a:gd name="T15" fmla="*/ 6980 h 824"/>
                              </a:gdLst>
                              <a:ahLst/>
                              <a:cxnLst>
                                <a:cxn ang="0">
                                  <a:pos x="T1" y="T3"/>
                                </a:cxn>
                                <a:cxn ang="0">
                                  <a:pos x="T5" y="T7"/>
                                </a:cxn>
                                <a:cxn ang="0">
                                  <a:pos x="T9" y="T11"/>
                                </a:cxn>
                                <a:cxn ang="0">
                                  <a:pos x="T13" y="T15"/>
                                </a:cxn>
                              </a:cxnLst>
                              <a:rect l="0" t="0" r="r" b="b"/>
                              <a:pathLst>
                                <a:path w="3164" h="824">
                                  <a:moveTo>
                                    <a:pt x="3163" y="0"/>
                                  </a:moveTo>
                                  <a:lnTo>
                                    <a:pt x="3163" y="824"/>
                                  </a:lnTo>
                                  <a:lnTo>
                                    <a:pt x="0" y="824"/>
                                  </a:lnTo>
                                  <a:lnTo>
                                    <a:pt x="0" y="60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 name="Group 106"/>
                        <wpg:cNvGrpSpPr>
                          <a:grpSpLocks/>
                        </wpg:cNvGrpSpPr>
                        <wpg:grpSpPr bwMode="auto">
                          <a:xfrm>
                            <a:off x="9290" y="6251"/>
                            <a:ext cx="92" cy="135"/>
                            <a:chOff x="9290" y="6251"/>
                            <a:chExt cx="92" cy="135"/>
                          </a:xfrm>
                        </wpg:grpSpPr>
                        <wps:wsp>
                          <wps:cNvPr id="431" name="Freeform 107"/>
                          <wps:cNvSpPr>
                            <a:spLocks/>
                          </wps:cNvSpPr>
                          <wps:spPr bwMode="auto">
                            <a:xfrm>
                              <a:off x="9290" y="6251"/>
                              <a:ext cx="92" cy="135"/>
                            </a:xfrm>
                            <a:custGeom>
                              <a:avLst/>
                              <a:gdLst>
                                <a:gd name="T0" fmla="+- 0 9336 9290"/>
                                <a:gd name="T1" fmla="*/ T0 w 92"/>
                                <a:gd name="T2" fmla="+- 0 6251 6251"/>
                                <a:gd name="T3" fmla="*/ 6251 h 135"/>
                                <a:gd name="T4" fmla="+- 0 9290 9290"/>
                                <a:gd name="T5" fmla="*/ T4 w 92"/>
                                <a:gd name="T6" fmla="+- 0 6385 6251"/>
                                <a:gd name="T7" fmla="*/ 6385 h 135"/>
                                <a:gd name="T8" fmla="+- 0 9382 9290"/>
                                <a:gd name="T9" fmla="*/ T8 w 92"/>
                                <a:gd name="T10" fmla="+- 0 6385 6251"/>
                                <a:gd name="T11" fmla="*/ 6385 h 135"/>
                                <a:gd name="T12" fmla="+- 0 9336 929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2"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2" name="Group 108"/>
                        <wpg:cNvGrpSpPr>
                          <a:grpSpLocks/>
                        </wpg:cNvGrpSpPr>
                        <wpg:grpSpPr bwMode="auto">
                          <a:xfrm>
                            <a:off x="7618" y="6983"/>
                            <a:ext cx="1092" cy="156"/>
                            <a:chOff x="7618" y="6983"/>
                            <a:chExt cx="1092" cy="156"/>
                          </a:xfrm>
                        </wpg:grpSpPr>
                        <wps:wsp>
                          <wps:cNvPr id="433" name="Freeform 109"/>
                          <wps:cNvSpPr>
                            <a:spLocks/>
                          </wps:cNvSpPr>
                          <wps:spPr bwMode="auto">
                            <a:xfrm>
                              <a:off x="7618" y="6983"/>
                              <a:ext cx="1092" cy="156"/>
                            </a:xfrm>
                            <a:custGeom>
                              <a:avLst/>
                              <a:gdLst>
                                <a:gd name="T0" fmla="+- 0 7618 7618"/>
                                <a:gd name="T1" fmla="*/ T0 w 1092"/>
                                <a:gd name="T2" fmla="+- 0 6983 6983"/>
                                <a:gd name="T3" fmla="*/ 6983 h 156"/>
                                <a:gd name="T4" fmla="+- 0 8709 7618"/>
                                <a:gd name="T5" fmla="*/ T4 w 1092"/>
                                <a:gd name="T6" fmla="+- 0 6983 6983"/>
                                <a:gd name="T7" fmla="*/ 6983 h 156"/>
                                <a:gd name="T8" fmla="+- 0 8709 7618"/>
                                <a:gd name="T9" fmla="*/ T8 w 1092"/>
                                <a:gd name="T10" fmla="+- 0 7139 6983"/>
                                <a:gd name="T11" fmla="*/ 7139 h 156"/>
                                <a:gd name="T12" fmla="+- 0 7618 7618"/>
                                <a:gd name="T13" fmla="*/ T12 w 1092"/>
                                <a:gd name="T14" fmla="+- 0 7139 6983"/>
                                <a:gd name="T15" fmla="*/ 7139 h 156"/>
                                <a:gd name="T16" fmla="+- 0 7618 7618"/>
                                <a:gd name="T17" fmla="*/ T16 w 1092"/>
                                <a:gd name="T18" fmla="+- 0 6983 6983"/>
                                <a:gd name="T19" fmla="*/ 6983 h 156"/>
                              </a:gdLst>
                              <a:ahLst/>
                              <a:cxnLst>
                                <a:cxn ang="0">
                                  <a:pos x="T1" y="T3"/>
                                </a:cxn>
                                <a:cxn ang="0">
                                  <a:pos x="T5" y="T7"/>
                                </a:cxn>
                                <a:cxn ang="0">
                                  <a:pos x="T9" y="T11"/>
                                </a:cxn>
                                <a:cxn ang="0">
                                  <a:pos x="T13" y="T15"/>
                                </a:cxn>
                                <a:cxn ang="0">
                                  <a:pos x="T17" y="T19"/>
                                </a:cxn>
                              </a:cxnLst>
                              <a:rect l="0" t="0" r="r" b="b"/>
                              <a:pathLst>
                                <a:path w="1092" h="156">
                                  <a:moveTo>
                                    <a:pt x="0" y="0"/>
                                  </a:moveTo>
                                  <a:lnTo>
                                    <a:pt x="1091" y="0"/>
                                  </a:lnTo>
                                  <a:lnTo>
                                    <a:pt x="109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34" name="Picture 1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634" y="7004"/>
                              <a:ext cx="10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35" name="Group 111"/>
                        <wpg:cNvGrpSpPr>
                          <a:grpSpLocks/>
                        </wpg:cNvGrpSpPr>
                        <wpg:grpSpPr bwMode="auto">
                          <a:xfrm>
                            <a:off x="6247" y="6375"/>
                            <a:ext cx="2960" cy="567"/>
                            <a:chOff x="6247" y="6375"/>
                            <a:chExt cx="2960" cy="567"/>
                          </a:xfrm>
                        </wpg:grpSpPr>
                        <wps:wsp>
                          <wps:cNvPr id="436" name="Freeform 112"/>
                          <wps:cNvSpPr>
                            <a:spLocks/>
                          </wps:cNvSpPr>
                          <wps:spPr bwMode="auto">
                            <a:xfrm>
                              <a:off x="6247" y="6375"/>
                              <a:ext cx="2960" cy="567"/>
                            </a:xfrm>
                            <a:custGeom>
                              <a:avLst/>
                              <a:gdLst>
                                <a:gd name="T0" fmla="+- 0 9206 6247"/>
                                <a:gd name="T1" fmla="*/ T0 w 2960"/>
                                <a:gd name="T2" fmla="+- 0 6375 6375"/>
                                <a:gd name="T3" fmla="*/ 6375 h 567"/>
                                <a:gd name="T4" fmla="+- 0 9206 6247"/>
                                <a:gd name="T5" fmla="*/ T4 w 2960"/>
                                <a:gd name="T6" fmla="+- 0 6942 6375"/>
                                <a:gd name="T7" fmla="*/ 6942 h 567"/>
                                <a:gd name="T8" fmla="+- 0 6247 6247"/>
                                <a:gd name="T9" fmla="*/ T8 w 2960"/>
                                <a:gd name="T10" fmla="+- 0 6942 6375"/>
                                <a:gd name="T11" fmla="*/ 6942 h 567"/>
                              </a:gdLst>
                              <a:ahLst/>
                              <a:cxnLst>
                                <a:cxn ang="0">
                                  <a:pos x="T1" y="T3"/>
                                </a:cxn>
                                <a:cxn ang="0">
                                  <a:pos x="T5" y="T7"/>
                                </a:cxn>
                                <a:cxn ang="0">
                                  <a:pos x="T9" y="T11"/>
                                </a:cxn>
                              </a:cxnLst>
                              <a:rect l="0" t="0" r="r" b="b"/>
                              <a:pathLst>
                                <a:path w="2960" h="567">
                                  <a:moveTo>
                                    <a:pt x="2959" y="0"/>
                                  </a:moveTo>
                                  <a:lnTo>
                                    <a:pt x="2959" y="567"/>
                                  </a:lnTo>
                                  <a:lnTo>
                                    <a:pt x="0" y="5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 name="Group 113"/>
                        <wpg:cNvGrpSpPr>
                          <a:grpSpLocks/>
                        </wpg:cNvGrpSpPr>
                        <wpg:grpSpPr bwMode="auto">
                          <a:xfrm>
                            <a:off x="9161" y="6251"/>
                            <a:ext cx="92" cy="135"/>
                            <a:chOff x="9161" y="6251"/>
                            <a:chExt cx="92" cy="135"/>
                          </a:xfrm>
                        </wpg:grpSpPr>
                        <wps:wsp>
                          <wps:cNvPr id="438" name="Freeform 114"/>
                          <wps:cNvSpPr>
                            <a:spLocks/>
                          </wps:cNvSpPr>
                          <wps:spPr bwMode="auto">
                            <a:xfrm>
                              <a:off x="9161" y="6251"/>
                              <a:ext cx="92" cy="135"/>
                            </a:xfrm>
                            <a:custGeom>
                              <a:avLst/>
                              <a:gdLst>
                                <a:gd name="T0" fmla="+- 0 9206 9161"/>
                                <a:gd name="T1" fmla="*/ T0 w 92"/>
                                <a:gd name="T2" fmla="+- 0 6251 6251"/>
                                <a:gd name="T3" fmla="*/ 6251 h 135"/>
                                <a:gd name="T4" fmla="+- 0 9161 9161"/>
                                <a:gd name="T5" fmla="*/ T4 w 92"/>
                                <a:gd name="T6" fmla="+- 0 6385 6251"/>
                                <a:gd name="T7" fmla="*/ 6385 h 135"/>
                                <a:gd name="T8" fmla="+- 0 9252 9161"/>
                                <a:gd name="T9" fmla="*/ T8 w 92"/>
                                <a:gd name="T10" fmla="+- 0 6385 6251"/>
                                <a:gd name="T11" fmla="*/ 6385 h 135"/>
                                <a:gd name="T12" fmla="+- 0 9206 916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9" name="Group 115"/>
                        <wpg:cNvGrpSpPr>
                          <a:grpSpLocks/>
                        </wpg:cNvGrpSpPr>
                        <wpg:grpSpPr bwMode="auto">
                          <a:xfrm>
                            <a:off x="7728" y="6726"/>
                            <a:ext cx="764" cy="156"/>
                            <a:chOff x="7728" y="6726"/>
                            <a:chExt cx="764" cy="156"/>
                          </a:xfrm>
                        </wpg:grpSpPr>
                        <wps:wsp>
                          <wps:cNvPr id="440" name="Freeform 116"/>
                          <wps:cNvSpPr>
                            <a:spLocks/>
                          </wps:cNvSpPr>
                          <wps:spPr bwMode="auto">
                            <a:xfrm>
                              <a:off x="7728" y="6726"/>
                              <a:ext cx="764" cy="156"/>
                            </a:xfrm>
                            <a:custGeom>
                              <a:avLst/>
                              <a:gdLst>
                                <a:gd name="T0" fmla="+- 0 7728 7728"/>
                                <a:gd name="T1" fmla="*/ T0 w 764"/>
                                <a:gd name="T2" fmla="+- 0 6726 6726"/>
                                <a:gd name="T3" fmla="*/ 6726 h 156"/>
                                <a:gd name="T4" fmla="+- 0 8491 7728"/>
                                <a:gd name="T5" fmla="*/ T4 w 764"/>
                                <a:gd name="T6" fmla="+- 0 6726 6726"/>
                                <a:gd name="T7" fmla="*/ 6726 h 156"/>
                                <a:gd name="T8" fmla="+- 0 8491 7728"/>
                                <a:gd name="T9" fmla="*/ T8 w 764"/>
                                <a:gd name="T10" fmla="+- 0 6882 6726"/>
                                <a:gd name="T11" fmla="*/ 6882 h 156"/>
                                <a:gd name="T12" fmla="+- 0 7728 7728"/>
                                <a:gd name="T13" fmla="*/ T12 w 764"/>
                                <a:gd name="T14" fmla="+- 0 6882 6726"/>
                                <a:gd name="T15" fmla="*/ 6882 h 156"/>
                                <a:gd name="T16" fmla="+- 0 7728 7728"/>
                                <a:gd name="T17" fmla="*/ T16 w 764"/>
                                <a:gd name="T18" fmla="+- 0 6726 6726"/>
                                <a:gd name="T19" fmla="*/ 6726 h 156"/>
                              </a:gdLst>
                              <a:ahLst/>
                              <a:cxnLst>
                                <a:cxn ang="0">
                                  <a:pos x="T1" y="T3"/>
                                </a:cxn>
                                <a:cxn ang="0">
                                  <a:pos x="T5" y="T7"/>
                                </a:cxn>
                                <a:cxn ang="0">
                                  <a:pos x="T9" y="T11"/>
                                </a:cxn>
                                <a:cxn ang="0">
                                  <a:pos x="T13" y="T15"/>
                                </a:cxn>
                                <a:cxn ang="0">
                                  <a:pos x="T17" y="T19"/>
                                </a:cxn>
                              </a:cxnLst>
                              <a:rect l="0" t="0" r="r" b="b"/>
                              <a:pathLst>
                                <a:path w="764" h="156">
                                  <a:moveTo>
                                    <a:pt x="0" y="0"/>
                                  </a:moveTo>
                                  <a:lnTo>
                                    <a:pt x="763" y="0"/>
                                  </a:lnTo>
                                  <a:lnTo>
                                    <a:pt x="76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1" name="Picture 1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742" y="6747"/>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2" name="Group 118"/>
                        <wpg:cNvGrpSpPr>
                          <a:grpSpLocks/>
                        </wpg:cNvGrpSpPr>
                        <wpg:grpSpPr bwMode="auto">
                          <a:xfrm>
                            <a:off x="6506" y="6375"/>
                            <a:ext cx="2607" cy="324"/>
                            <a:chOff x="6506" y="6375"/>
                            <a:chExt cx="2607" cy="324"/>
                          </a:xfrm>
                        </wpg:grpSpPr>
                        <wps:wsp>
                          <wps:cNvPr id="443" name="Freeform 119"/>
                          <wps:cNvSpPr>
                            <a:spLocks/>
                          </wps:cNvSpPr>
                          <wps:spPr bwMode="auto">
                            <a:xfrm>
                              <a:off x="6506" y="6375"/>
                              <a:ext cx="2607" cy="324"/>
                            </a:xfrm>
                            <a:custGeom>
                              <a:avLst/>
                              <a:gdLst>
                                <a:gd name="T0" fmla="+- 0 9113 6506"/>
                                <a:gd name="T1" fmla="*/ T0 w 2607"/>
                                <a:gd name="T2" fmla="+- 0 6375 6375"/>
                                <a:gd name="T3" fmla="*/ 6375 h 324"/>
                                <a:gd name="T4" fmla="+- 0 9113 6506"/>
                                <a:gd name="T5" fmla="*/ T4 w 2607"/>
                                <a:gd name="T6" fmla="+- 0 6699 6375"/>
                                <a:gd name="T7" fmla="*/ 6699 h 324"/>
                                <a:gd name="T8" fmla="+- 0 6506 6506"/>
                                <a:gd name="T9" fmla="*/ T8 w 2607"/>
                                <a:gd name="T10" fmla="+- 0 6699 6375"/>
                                <a:gd name="T11" fmla="*/ 6699 h 324"/>
                              </a:gdLst>
                              <a:ahLst/>
                              <a:cxnLst>
                                <a:cxn ang="0">
                                  <a:pos x="T1" y="T3"/>
                                </a:cxn>
                                <a:cxn ang="0">
                                  <a:pos x="T5" y="T7"/>
                                </a:cxn>
                                <a:cxn ang="0">
                                  <a:pos x="T9" y="T11"/>
                                </a:cxn>
                              </a:cxnLst>
                              <a:rect l="0" t="0" r="r" b="b"/>
                              <a:pathLst>
                                <a:path w="2607" h="324">
                                  <a:moveTo>
                                    <a:pt x="2607" y="0"/>
                                  </a:moveTo>
                                  <a:lnTo>
                                    <a:pt x="2607" y="324"/>
                                  </a:lnTo>
                                  <a:lnTo>
                                    <a:pt x="0" y="32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 name="Group 120"/>
                        <wpg:cNvGrpSpPr>
                          <a:grpSpLocks/>
                        </wpg:cNvGrpSpPr>
                        <wpg:grpSpPr bwMode="auto">
                          <a:xfrm>
                            <a:off x="9065" y="6251"/>
                            <a:ext cx="94" cy="135"/>
                            <a:chOff x="9065" y="6251"/>
                            <a:chExt cx="94" cy="135"/>
                          </a:xfrm>
                        </wpg:grpSpPr>
                        <wps:wsp>
                          <wps:cNvPr id="445" name="Freeform 121"/>
                          <wps:cNvSpPr>
                            <a:spLocks/>
                          </wps:cNvSpPr>
                          <wps:spPr bwMode="auto">
                            <a:xfrm>
                              <a:off x="9065" y="6251"/>
                              <a:ext cx="94" cy="135"/>
                            </a:xfrm>
                            <a:custGeom>
                              <a:avLst/>
                              <a:gdLst>
                                <a:gd name="T0" fmla="+- 0 9113 9065"/>
                                <a:gd name="T1" fmla="*/ T0 w 94"/>
                                <a:gd name="T2" fmla="+- 0 6251 6251"/>
                                <a:gd name="T3" fmla="*/ 6251 h 135"/>
                                <a:gd name="T4" fmla="+- 0 9065 9065"/>
                                <a:gd name="T5" fmla="*/ T4 w 94"/>
                                <a:gd name="T6" fmla="+- 0 6385 6251"/>
                                <a:gd name="T7" fmla="*/ 6385 h 135"/>
                                <a:gd name="T8" fmla="+- 0 9158 9065"/>
                                <a:gd name="T9" fmla="*/ T8 w 94"/>
                                <a:gd name="T10" fmla="+- 0 6385 6251"/>
                                <a:gd name="T11" fmla="*/ 6385 h 135"/>
                                <a:gd name="T12" fmla="+- 0 9113 9065"/>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3"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6" name="Group 122"/>
                        <wpg:cNvGrpSpPr>
                          <a:grpSpLocks/>
                        </wpg:cNvGrpSpPr>
                        <wpg:grpSpPr bwMode="auto">
                          <a:xfrm>
                            <a:off x="7740" y="6483"/>
                            <a:ext cx="646" cy="159"/>
                            <a:chOff x="7740" y="6483"/>
                            <a:chExt cx="646" cy="159"/>
                          </a:xfrm>
                        </wpg:grpSpPr>
                        <wps:wsp>
                          <wps:cNvPr id="447" name="Freeform 123"/>
                          <wps:cNvSpPr>
                            <a:spLocks/>
                          </wps:cNvSpPr>
                          <wps:spPr bwMode="auto">
                            <a:xfrm>
                              <a:off x="7740" y="6483"/>
                              <a:ext cx="646" cy="159"/>
                            </a:xfrm>
                            <a:custGeom>
                              <a:avLst/>
                              <a:gdLst>
                                <a:gd name="T0" fmla="+- 0 7740 7740"/>
                                <a:gd name="T1" fmla="*/ T0 w 646"/>
                                <a:gd name="T2" fmla="+- 0 6483 6483"/>
                                <a:gd name="T3" fmla="*/ 6483 h 159"/>
                                <a:gd name="T4" fmla="+- 0 8386 7740"/>
                                <a:gd name="T5" fmla="*/ T4 w 646"/>
                                <a:gd name="T6" fmla="+- 0 6483 6483"/>
                                <a:gd name="T7" fmla="*/ 6483 h 159"/>
                                <a:gd name="T8" fmla="+- 0 8386 7740"/>
                                <a:gd name="T9" fmla="*/ T8 w 646"/>
                                <a:gd name="T10" fmla="+- 0 6642 6483"/>
                                <a:gd name="T11" fmla="*/ 6642 h 159"/>
                                <a:gd name="T12" fmla="+- 0 7740 7740"/>
                                <a:gd name="T13" fmla="*/ T12 w 646"/>
                                <a:gd name="T14" fmla="+- 0 6642 6483"/>
                                <a:gd name="T15" fmla="*/ 6642 h 159"/>
                                <a:gd name="T16" fmla="+- 0 7740 7740"/>
                                <a:gd name="T17" fmla="*/ T16 w 646"/>
                                <a:gd name="T18" fmla="+- 0 6483 6483"/>
                                <a:gd name="T19" fmla="*/ 6483 h 159"/>
                              </a:gdLst>
                              <a:ahLst/>
                              <a:cxnLst>
                                <a:cxn ang="0">
                                  <a:pos x="T1" y="T3"/>
                                </a:cxn>
                                <a:cxn ang="0">
                                  <a:pos x="T5" y="T7"/>
                                </a:cxn>
                                <a:cxn ang="0">
                                  <a:pos x="T9" y="T11"/>
                                </a:cxn>
                                <a:cxn ang="0">
                                  <a:pos x="T13" y="T15"/>
                                </a:cxn>
                                <a:cxn ang="0">
                                  <a:pos x="T17" y="T19"/>
                                </a:cxn>
                              </a:cxnLst>
                              <a:rect l="0" t="0" r="r" b="b"/>
                              <a:pathLst>
                                <a:path w="646" h="159">
                                  <a:moveTo>
                                    <a:pt x="0" y="0"/>
                                  </a:moveTo>
                                  <a:lnTo>
                                    <a:pt x="646" y="0"/>
                                  </a:lnTo>
                                  <a:lnTo>
                                    <a:pt x="646"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8" name="Picture 1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754" y="650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9" name="Group 125"/>
                        <wpg:cNvGrpSpPr>
                          <a:grpSpLocks/>
                        </wpg:cNvGrpSpPr>
                        <wpg:grpSpPr bwMode="auto">
                          <a:xfrm>
                            <a:off x="5827" y="6375"/>
                            <a:ext cx="3900" cy="1632"/>
                            <a:chOff x="5827" y="6375"/>
                            <a:chExt cx="3900" cy="1632"/>
                          </a:xfrm>
                        </wpg:grpSpPr>
                        <wps:wsp>
                          <wps:cNvPr id="450" name="Freeform 126"/>
                          <wps:cNvSpPr>
                            <a:spLocks/>
                          </wps:cNvSpPr>
                          <wps:spPr bwMode="auto">
                            <a:xfrm>
                              <a:off x="5827" y="6375"/>
                              <a:ext cx="3900" cy="1632"/>
                            </a:xfrm>
                            <a:custGeom>
                              <a:avLst/>
                              <a:gdLst>
                                <a:gd name="T0" fmla="+- 0 9727 5827"/>
                                <a:gd name="T1" fmla="*/ T0 w 3900"/>
                                <a:gd name="T2" fmla="+- 0 6375 6375"/>
                                <a:gd name="T3" fmla="*/ 6375 h 1632"/>
                                <a:gd name="T4" fmla="+- 0 9727 5827"/>
                                <a:gd name="T5" fmla="*/ T4 w 3900"/>
                                <a:gd name="T6" fmla="+- 0 8007 6375"/>
                                <a:gd name="T7" fmla="*/ 8007 h 1632"/>
                                <a:gd name="T8" fmla="+- 0 5827 5827"/>
                                <a:gd name="T9" fmla="*/ T8 w 3900"/>
                                <a:gd name="T10" fmla="+- 0 8007 6375"/>
                                <a:gd name="T11" fmla="*/ 8007 h 1632"/>
                                <a:gd name="T12" fmla="+- 0 5827 5827"/>
                                <a:gd name="T13" fmla="*/ T12 w 3900"/>
                                <a:gd name="T14" fmla="+- 0 7076 6375"/>
                                <a:gd name="T15" fmla="*/ 7076 h 1632"/>
                              </a:gdLst>
                              <a:ahLst/>
                              <a:cxnLst>
                                <a:cxn ang="0">
                                  <a:pos x="T1" y="T3"/>
                                </a:cxn>
                                <a:cxn ang="0">
                                  <a:pos x="T5" y="T7"/>
                                </a:cxn>
                                <a:cxn ang="0">
                                  <a:pos x="T9" y="T11"/>
                                </a:cxn>
                                <a:cxn ang="0">
                                  <a:pos x="T13" y="T15"/>
                                </a:cxn>
                              </a:cxnLst>
                              <a:rect l="0" t="0" r="r" b="b"/>
                              <a:pathLst>
                                <a:path w="3900" h="1632">
                                  <a:moveTo>
                                    <a:pt x="3900" y="0"/>
                                  </a:moveTo>
                                  <a:lnTo>
                                    <a:pt x="3900" y="1632"/>
                                  </a:lnTo>
                                  <a:lnTo>
                                    <a:pt x="0" y="1632"/>
                                  </a:lnTo>
                                  <a:lnTo>
                                    <a:pt x="0" y="7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1" name="Group 127"/>
                        <wpg:cNvGrpSpPr>
                          <a:grpSpLocks/>
                        </wpg:cNvGrpSpPr>
                        <wpg:grpSpPr bwMode="auto">
                          <a:xfrm>
                            <a:off x="9682" y="6251"/>
                            <a:ext cx="92" cy="135"/>
                            <a:chOff x="9682" y="6251"/>
                            <a:chExt cx="92" cy="135"/>
                          </a:xfrm>
                        </wpg:grpSpPr>
                        <wps:wsp>
                          <wps:cNvPr id="452" name="Freeform 128"/>
                          <wps:cNvSpPr>
                            <a:spLocks/>
                          </wps:cNvSpPr>
                          <wps:spPr bwMode="auto">
                            <a:xfrm>
                              <a:off x="9682" y="6251"/>
                              <a:ext cx="92" cy="135"/>
                            </a:xfrm>
                            <a:custGeom>
                              <a:avLst/>
                              <a:gdLst>
                                <a:gd name="T0" fmla="+- 0 9727 9682"/>
                                <a:gd name="T1" fmla="*/ T0 w 92"/>
                                <a:gd name="T2" fmla="+- 0 6251 6251"/>
                                <a:gd name="T3" fmla="*/ 6251 h 135"/>
                                <a:gd name="T4" fmla="+- 0 9682 9682"/>
                                <a:gd name="T5" fmla="*/ T4 w 92"/>
                                <a:gd name="T6" fmla="+- 0 6385 6251"/>
                                <a:gd name="T7" fmla="*/ 6385 h 135"/>
                                <a:gd name="T8" fmla="+- 0 9773 9682"/>
                                <a:gd name="T9" fmla="*/ T8 w 92"/>
                                <a:gd name="T10" fmla="+- 0 6385 6251"/>
                                <a:gd name="T11" fmla="*/ 6385 h 135"/>
                                <a:gd name="T12" fmla="+- 0 9727 9682"/>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3" name="Group 129"/>
                        <wpg:cNvGrpSpPr>
                          <a:grpSpLocks/>
                        </wpg:cNvGrpSpPr>
                        <wpg:grpSpPr bwMode="auto">
                          <a:xfrm>
                            <a:off x="7970" y="7791"/>
                            <a:ext cx="579" cy="156"/>
                            <a:chOff x="7970" y="7791"/>
                            <a:chExt cx="579" cy="156"/>
                          </a:xfrm>
                        </wpg:grpSpPr>
                        <wps:wsp>
                          <wps:cNvPr id="454" name="Freeform 130"/>
                          <wps:cNvSpPr>
                            <a:spLocks/>
                          </wps:cNvSpPr>
                          <wps:spPr bwMode="auto">
                            <a:xfrm>
                              <a:off x="7970" y="7791"/>
                              <a:ext cx="579" cy="156"/>
                            </a:xfrm>
                            <a:custGeom>
                              <a:avLst/>
                              <a:gdLst>
                                <a:gd name="T0" fmla="+- 0 7970 7970"/>
                                <a:gd name="T1" fmla="*/ T0 w 579"/>
                                <a:gd name="T2" fmla="+- 0 7791 7791"/>
                                <a:gd name="T3" fmla="*/ 7791 h 156"/>
                                <a:gd name="T4" fmla="+- 0 8549 7970"/>
                                <a:gd name="T5" fmla="*/ T4 w 579"/>
                                <a:gd name="T6" fmla="+- 0 7791 7791"/>
                                <a:gd name="T7" fmla="*/ 7791 h 156"/>
                                <a:gd name="T8" fmla="+- 0 8549 7970"/>
                                <a:gd name="T9" fmla="*/ T8 w 579"/>
                                <a:gd name="T10" fmla="+- 0 7947 7791"/>
                                <a:gd name="T11" fmla="*/ 7947 h 156"/>
                                <a:gd name="T12" fmla="+- 0 7970 7970"/>
                                <a:gd name="T13" fmla="*/ T12 w 579"/>
                                <a:gd name="T14" fmla="+- 0 7947 7791"/>
                                <a:gd name="T15" fmla="*/ 7947 h 156"/>
                                <a:gd name="T16" fmla="+- 0 7970 7970"/>
                                <a:gd name="T17" fmla="*/ T16 w 579"/>
                                <a:gd name="T18" fmla="+- 0 7791 7791"/>
                                <a:gd name="T19" fmla="*/ 7791 h 156"/>
                              </a:gdLst>
                              <a:ahLst/>
                              <a:cxnLst>
                                <a:cxn ang="0">
                                  <a:pos x="T1" y="T3"/>
                                </a:cxn>
                                <a:cxn ang="0">
                                  <a:pos x="T5" y="T7"/>
                                </a:cxn>
                                <a:cxn ang="0">
                                  <a:pos x="T9" y="T11"/>
                                </a:cxn>
                                <a:cxn ang="0">
                                  <a:pos x="T13" y="T15"/>
                                </a:cxn>
                                <a:cxn ang="0">
                                  <a:pos x="T17" y="T19"/>
                                </a:cxn>
                              </a:cxnLst>
                              <a:rect l="0" t="0" r="r" b="b"/>
                              <a:pathLst>
                                <a:path w="579" h="156">
                                  <a:moveTo>
                                    <a:pt x="0" y="0"/>
                                  </a:moveTo>
                                  <a:lnTo>
                                    <a:pt x="579" y="0"/>
                                  </a:lnTo>
                                  <a:lnTo>
                                    <a:pt x="5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3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985" y="7813"/>
                              <a:ext cx="5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56" name="Group 132"/>
                        <wpg:cNvGrpSpPr>
                          <a:grpSpLocks/>
                        </wpg:cNvGrpSpPr>
                        <wpg:grpSpPr bwMode="auto">
                          <a:xfrm>
                            <a:off x="5928" y="6375"/>
                            <a:ext cx="3658" cy="1402"/>
                            <a:chOff x="5928" y="6375"/>
                            <a:chExt cx="3658" cy="1402"/>
                          </a:xfrm>
                        </wpg:grpSpPr>
                        <wps:wsp>
                          <wps:cNvPr id="457" name="Freeform 133"/>
                          <wps:cNvSpPr>
                            <a:spLocks/>
                          </wps:cNvSpPr>
                          <wps:spPr bwMode="auto">
                            <a:xfrm>
                              <a:off x="5928" y="6375"/>
                              <a:ext cx="3658" cy="1402"/>
                            </a:xfrm>
                            <a:custGeom>
                              <a:avLst/>
                              <a:gdLst>
                                <a:gd name="T0" fmla="+- 0 9586 5928"/>
                                <a:gd name="T1" fmla="*/ T0 w 3658"/>
                                <a:gd name="T2" fmla="+- 0 6375 6375"/>
                                <a:gd name="T3" fmla="*/ 6375 h 1402"/>
                                <a:gd name="T4" fmla="+- 0 9586 5928"/>
                                <a:gd name="T5" fmla="*/ T4 w 3658"/>
                                <a:gd name="T6" fmla="+- 0 7777 6375"/>
                                <a:gd name="T7" fmla="*/ 7777 h 1402"/>
                                <a:gd name="T8" fmla="+- 0 5928 5928"/>
                                <a:gd name="T9" fmla="*/ T8 w 3658"/>
                                <a:gd name="T10" fmla="+- 0 7777 6375"/>
                                <a:gd name="T11" fmla="*/ 7777 h 1402"/>
                                <a:gd name="T12" fmla="+- 0 5928 5928"/>
                                <a:gd name="T13" fmla="*/ T12 w 3658"/>
                                <a:gd name="T14" fmla="+- 0 7059 6375"/>
                                <a:gd name="T15" fmla="*/ 7059 h 1402"/>
                              </a:gdLst>
                              <a:ahLst/>
                              <a:cxnLst>
                                <a:cxn ang="0">
                                  <a:pos x="T1" y="T3"/>
                                </a:cxn>
                                <a:cxn ang="0">
                                  <a:pos x="T5" y="T7"/>
                                </a:cxn>
                                <a:cxn ang="0">
                                  <a:pos x="T9" y="T11"/>
                                </a:cxn>
                                <a:cxn ang="0">
                                  <a:pos x="T13" y="T15"/>
                                </a:cxn>
                              </a:cxnLst>
                              <a:rect l="0" t="0" r="r" b="b"/>
                              <a:pathLst>
                                <a:path w="3658" h="1402">
                                  <a:moveTo>
                                    <a:pt x="3658" y="0"/>
                                  </a:moveTo>
                                  <a:lnTo>
                                    <a:pt x="3658" y="1402"/>
                                  </a:lnTo>
                                  <a:lnTo>
                                    <a:pt x="0" y="1402"/>
                                  </a:lnTo>
                                  <a:lnTo>
                                    <a:pt x="0" y="68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 name="Group 134"/>
                        <wpg:cNvGrpSpPr>
                          <a:grpSpLocks/>
                        </wpg:cNvGrpSpPr>
                        <wpg:grpSpPr bwMode="auto">
                          <a:xfrm>
                            <a:off x="9540" y="6251"/>
                            <a:ext cx="92" cy="135"/>
                            <a:chOff x="9540" y="6251"/>
                            <a:chExt cx="92" cy="135"/>
                          </a:xfrm>
                        </wpg:grpSpPr>
                        <wps:wsp>
                          <wps:cNvPr id="459" name="Freeform 135"/>
                          <wps:cNvSpPr>
                            <a:spLocks/>
                          </wps:cNvSpPr>
                          <wps:spPr bwMode="auto">
                            <a:xfrm>
                              <a:off x="9540" y="6251"/>
                              <a:ext cx="92" cy="135"/>
                            </a:xfrm>
                            <a:custGeom>
                              <a:avLst/>
                              <a:gdLst>
                                <a:gd name="T0" fmla="+- 0 9586 9540"/>
                                <a:gd name="T1" fmla="*/ T0 w 92"/>
                                <a:gd name="T2" fmla="+- 0 6251 6251"/>
                                <a:gd name="T3" fmla="*/ 6251 h 135"/>
                                <a:gd name="T4" fmla="+- 0 9540 9540"/>
                                <a:gd name="T5" fmla="*/ T4 w 92"/>
                                <a:gd name="T6" fmla="+- 0 6385 6251"/>
                                <a:gd name="T7" fmla="*/ 6385 h 135"/>
                                <a:gd name="T8" fmla="+- 0 9631 9540"/>
                                <a:gd name="T9" fmla="*/ T8 w 92"/>
                                <a:gd name="T10" fmla="+- 0 6385 6251"/>
                                <a:gd name="T11" fmla="*/ 6385 h 135"/>
                                <a:gd name="T12" fmla="+- 0 9586 954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0" name="Group 136"/>
                        <wpg:cNvGrpSpPr>
                          <a:grpSpLocks/>
                        </wpg:cNvGrpSpPr>
                        <wpg:grpSpPr bwMode="auto">
                          <a:xfrm>
                            <a:off x="7601" y="7561"/>
                            <a:ext cx="1246" cy="156"/>
                            <a:chOff x="7601" y="7561"/>
                            <a:chExt cx="1246" cy="156"/>
                          </a:xfrm>
                        </wpg:grpSpPr>
                        <wps:wsp>
                          <wps:cNvPr id="461" name="Freeform 137"/>
                          <wps:cNvSpPr>
                            <a:spLocks/>
                          </wps:cNvSpPr>
                          <wps:spPr bwMode="auto">
                            <a:xfrm>
                              <a:off x="7601" y="7561"/>
                              <a:ext cx="1246" cy="156"/>
                            </a:xfrm>
                            <a:custGeom>
                              <a:avLst/>
                              <a:gdLst>
                                <a:gd name="T0" fmla="+- 0 7601 7601"/>
                                <a:gd name="T1" fmla="*/ T0 w 1246"/>
                                <a:gd name="T2" fmla="+- 0 7561 7561"/>
                                <a:gd name="T3" fmla="*/ 7561 h 156"/>
                                <a:gd name="T4" fmla="+- 0 8846 7601"/>
                                <a:gd name="T5" fmla="*/ T4 w 1246"/>
                                <a:gd name="T6" fmla="+- 0 7561 7561"/>
                                <a:gd name="T7" fmla="*/ 7561 h 156"/>
                                <a:gd name="T8" fmla="+- 0 8846 7601"/>
                                <a:gd name="T9" fmla="*/ T8 w 1246"/>
                                <a:gd name="T10" fmla="+- 0 7717 7561"/>
                                <a:gd name="T11" fmla="*/ 7717 h 156"/>
                                <a:gd name="T12" fmla="+- 0 7601 7601"/>
                                <a:gd name="T13" fmla="*/ T12 w 1246"/>
                                <a:gd name="T14" fmla="+- 0 7717 7561"/>
                                <a:gd name="T15" fmla="*/ 7717 h 156"/>
                                <a:gd name="T16" fmla="+- 0 7601 7601"/>
                                <a:gd name="T17" fmla="*/ T16 w 1246"/>
                                <a:gd name="T18" fmla="+- 0 7561 7561"/>
                                <a:gd name="T19" fmla="*/ 7561 h 156"/>
                              </a:gdLst>
                              <a:ahLst/>
                              <a:cxnLst>
                                <a:cxn ang="0">
                                  <a:pos x="T1" y="T3"/>
                                </a:cxn>
                                <a:cxn ang="0">
                                  <a:pos x="T5" y="T7"/>
                                </a:cxn>
                                <a:cxn ang="0">
                                  <a:pos x="T9" y="T11"/>
                                </a:cxn>
                                <a:cxn ang="0">
                                  <a:pos x="T13" y="T15"/>
                                </a:cxn>
                                <a:cxn ang="0">
                                  <a:pos x="T17" y="T19"/>
                                </a:cxn>
                              </a:cxnLst>
                              <a:rect l="0" t="0" r="r" b="b"/>
                              <a:pathLst>
                                <a:path w="1246" h="156">
                                  <a:moveTo>
                                    <a:pt x="0" y="0"/>
                                  </a:moveTo>
                                  <a:lnTo>
                                    <a:pt x="1245" y="0"/>
                                  </a:lnTo>
                                  <a:lnTo>
                                    <a:pt x="1245"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2" name="Picture 1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615" y="7583"/>
                              <a:ext cx="122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63" name="Group 139"/>
                        <wpg:cNvGrpSpPr>
                          <a:grpSpLocks/>
                        </wpg:cNvGrpSpPr>
                        <wpg:grpSpPr bwMode="auto">
                          <a:xfrm>
                            <a:off x="6053" y="6375"/>
                            <a:ext cx="3413" cy="1124"/>
                            <a:chOff x="6053" y="6375"/>
                            <a:chExt cx="3413" cy="1124"/>
                          </a:xfrm>
                        </wpg:grpSpPr>
                        <wps:wsp>
                          <wps:cNvPr id="464" name="Freeform 140"/>
                          <wps:cNvSpPr>
                            <a:spLocks/>
                          </wps:cNvSpPr>
                          <wps:spPr bwMode="auto">
                            <a:xfrm>
                              <a:off x="6053" y="6375"/>
                              <a:ext cx="3413" cy="1124"/>
                            </a:xfrm>
                            <a:custGeom>
                              <a:avLst/>
                              <a:gdLst>
                                <a:gd name="T0" fmla="+- 0 9466 6053"/>
                                <a:gd name="T1" fmla="*/ T0 w 3413"/>
                                <a:gd name="T2" fmla="+- 0 6375 6375"/>
                                <a:gd name="T3" fmla="*/ 6375 h 1124"/>
                                <a:gd name="T4" fmla="+- 0 9466 6053"/>
                                <a:gd name="T5" fmla="*/ T4 w 3413"/>
                                <a:gd name="T6" fmla="+- 0 7499 6375"/>
                                <a:gd name="T7" fmla="*/ 7499 h 1124"/>
                                <a:gd name="T8" fmla="+- 0 6053 6053"/>
                                <a:gd name="T9" fmla="*/ T8 w 3413"/>
                                <a:gd name="T10" fmla="+- 0 7499 6375"/>
                                <a:gd name="T11" fmla="*/ 7499 h 1124"/>
                                <a:gd name="T12" fmla="+- 0 6053 6053"/>
                                <a:gd name="T13" fmla="*/ T12 w 3413"/>
                                <a:gd name="T14" fmla="+- 0 7028 6375"/>
                                <a:gd name="T15" fmla="*/ 7028 h 1124"/>
                              </a:gdLst>
                              <a:ahLst/>
                              <a:cxnLst>
                                <a:cxn ang="0">
                                  <a:pos x="T1" y="T3"/>
                                </a:cxn>
                                <a:cxn ang="0">
                                  <a:pos x="T5" y="T7"/>
                                </a:cxn>
                                <a:cxn ang="0">
                                  <a:pos x="T9" y="T11"/>
                                </a:cxn>
                                <a:cxn ang="0">
                                  <a:pos x="T13" y="T15"/>
                                </a:cxn>
                              </a:cxnLst>
                              <a:rect l="0" t="0" r="r" b="b"/>
                              <a:pathLst>
                                <a:path w="3413" h="1124">
                                  <a:moveTo>
                                    <a:pt x="3413" y="0"/>
                                  </a:moveTo>
                                  <a:lnTo>
                                    <a:pt x="3413" y="1124"/>
                                  </a:lnTo>
                                  <a:lnTo>
                                    <a:pt x="0" y="1124"/>
                                  </a:lnTo>
                                  <a:lnTo>
                                    <a:pt x="0" y="65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 name="Group 141"/>
                        <wpg:cNvGrpSpPr>
                          <a:grpSpLocks/>
                        </wpg:cNvGrpSpPr>
                        <wpg:grpSpPr bwMode="auto">
                          <a:xfrm>
                            <a:off x="9420" y="6251"/>
                            <a:ext cx="94" cy="135"/>
                            <a:chOff x="9420" y="6251"/>
                            <a:chExt cx="94" cy="135"/>
                          </a:xfrm>
                        </wpg:grpSpPr>
                        <wps:wsp>
                          <wps:cNvPr id="466" name="Freeform 142"/>
                          <wps:cNvSpPr>
                            <a:spLocks/>
                          </wps:cNvSpPr>
                          <wps:spPr bwMode="auto">
                            <a:xfrm>
                              <a:off x="9420" y="6251"/>
                              <a:ext cx="94" cy="135"/>
                            </a:xfrm>
                            <a:custGeom>
                              <a:avLst/>
                              <a:gdLst>
                                <a:gd name="T0" fmla="+- 0 9466 9420"/>
                                <a:gd name="T1" fmla="*/ T0 w 94"/>
                                <a:gd name="T2" fmla="+- 0 6251 6251"/>
                                <a:gd name="T3" fmla="*/ 6251 h 135"/>
                                <a:gd name="T4" fmla="+- 0 9420 9420"/>
                                <a:gd name="T5" fmla="*/ T4 w 94"/>
                                <a:gd name="T6" fmla="+- 0 6385 6251"/>
                                <a:gd name="T7" fmla="*/ 6385 h 135"/>
                                <a:gd name="T8" fmla="+- 0 9514 9420"/>
                                <a:gd name="T9" fmla="*/ T8 w 94"/>
                                <a:gd name="T10" fmla="+- 0 6385 6251"/>
                                <a:gd name="T11" fmla="*/ 6385 h 135"/>
                                <a:gd name="T12" fmla="+- 0 9466 9420"/>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7" name="Group 143"/>
                        <wpg:cNvGrpSpPr>
                          <a:grpSpLocks/>
                        </wpg:cNvGrpSpPr>
                        <wpg:grpSpPr bwMode="auto">
                          <a:xfrm>
                            <a:off x="7596" y="7283"/>
                            <a:ext cx="1210" cy="156"/>
                            <a:chOff x="7596" y="7283"/>
                            <a:chExt cx="1210" cy="156"/>
                          </a:xfrm>
                        </wpg:grpSpPr>
                        <wps:wsp>
                          <wps:cNvPr id="468" name="Freeform 144"/>
                          <wps:cNvSpPr>
                            <a:spLocks/>
                          </wps:cNvSpPr>
                          <wps:spPr bwMode="auto">
                            <a:xfrm>
                              <a:off x="7596" y="7283"/>
                              <a:ext cx="1210" cy="156"/>
                            </a:xfrm>
                            <a:custGeom>
                              <a:avLst/>
                              <a:gdLst>
                                <a:gd name="T0" fmla="+- 0 7596 7596"/>
                                <a:gd name="T1" fmla="*/ T0 w 1210"/>
                                <a:gd name="T2" fmla="+- 0 7283 7283"/>
                                <a:gd name="T3" fmla="*/ 7283 h 156"/>
                                <a:gd name="T4" fmla="+- 0 8806 7596"/>
                                <a:gd name="T5" fmla="*/ T4 w 1210"/>
                                <a:gd name="T6" fmla="+- 0 7283 7283"/>
                                <a:gd name="T7" fmla="*/ 7283 h 156"/>
                                <a:gd name="T8" fmla="+- 0 8806 7596"/>
                                <a:gd name="T9" fmla="*/ T8 w 1210"/>
                                <a:gd name="T10" fmla="+- 0 7439 7283"/>
                                <a:gd name="T11" fmla="*/ 7439 h 156"/>
                                <a:gd name="T12" fmla="+- 0 7596 7596"/>
                                <a:gd name="T13" fmla="*/ T12 w 1210"/>
                                <a:gd name="T14" fmla="+- 0 7439 7283"/>
                                <a:gd name="T15" fmla="*/ 7439 h 156"/>
                                <a:gd name="T16" fmla="+- 0 7596 7596"/>
                                <a:gd name="T17" fmla="*/ T16 w 1210"/>
                                <a:gd name="T18" fmla="+- 0 7283 7283"/>
                                <a:gd name="T19" fmla="*/ 7283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9" name="Picture 1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610" y="7304"/>
                              <a:ext cx="119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70" name="Group 146"/>
                        <wpg:cNvGrpSpPr>
                          <a:grpSpLocks/>
                        </wpg:cNvGrpSpPr>
                        <wpg:grpSpPr bwMode="auto">
                          <a:xfrm>
                            <a:off x="6055" y="4475"/>
                            <a:ext cx="3624" cy="1313"/>
                            <a:chOff x="6055" y="4475"/>
                            <a:chExt cx="3624" cy="1313"/>
                          </a:xfrm>
                        </wpg:grpSpPr>
                        <wps:wsp>
                          <wps:cNvPr id="471" name="Freeform 147"/>
                          <wps:cNvSpPr>
                            <a:spLocks/>
                          </wps:cNvSpPr>
                          <wps:spPr bwMode="auto">
                            <a:xfrm>
                              <a:off x="6055" y="4475"/>
                              <a:ext cx="3624" cy="1313"/>
                            </a:xfrm>
                            <a:custGeom>
                              <a:avLst/>
                              <a:gdLst>
                                <a:gd name="T0" fmla="+- 0 9679 6055"/>
                                <a:gd name="T1" fmla="*/ T0 w 3624"/>
                                <a:gd name="T2" fmla="+- 0 5787 4475"/>
                                <a:gd name="T3" fmla="*/ 5787 h 1313"/>
                                <a:gd name="T4" fmla="+- 0 9679 6055"/>
                                <a:gd name="T5" fmla="*/ T4 w 3624"/>
                                <a:gd name="T6" fmla="+- 0 4475 4475"/>
                                <a:gd name="T7" fmla="*/ 4475 h 1313"/>
                                <a:gd name="T8" fmla="+- 0 6055 6055"/>
                                <a:gd name="T9" fmla="*/ T8 w 3624"/>
                                <a:gd name="T10" fmla="+- 0 4475 4475"/>
                                <a:gd name="T11" fmla="*/ 4475 h 1313"/>
                                <a:gd name="T12" fmla="+- 0 6055 6055"/>
                                <a:gd name="T13" fmla="*/ T12 w 3624"/>
                                <a:gd name="T14" fmla="+- 0 4933 4475"/>
                                <a:gd name="T15" fmla="*/ 4933 h 1313"/>
                              </a:gdLst>
                              <a:ahLst/>
                              <a:cxnLst>
                                <a:cxn ang="0">
                                  <a:pos x="T1" y="T3"/>
                                </a:cxn>
                                <a:cxn ang="0">
                                  <a:pos x="T5" y="T7"/>
                                </a:cxn>
                                <a:cxn ang="0">
                                  <a:pos x="T9" y="T11"/>
                                </a:cxn>
                                <a:cxn ang="0">
                                  <a:pos x="T13" y="T15"/>
                                </a:cxn>
                              </a:cxnLst>
                              <a:rect l="0" t="0" r="r" b="b"/>
                              <a:pathLst>
                                <a:path w="3624" h="1313">
                                  <a:moveTo>
                                    <a:pt x="3624" y="1312"/>
                                  </a:moveTo>
                                  <a:lnTo>
                                    <a:pt x="3624" y="0"/>
                                  </a:lnTo>
                                  <a:lnTo>
                                    <a:pt x="0" y="0"/>
                                  </a:lnTo>
                                  <a:lnTo>
                                    <a:pt x="0" y="45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 name="Group 148"/>
                        <wpg:cNvGrpSpPr>
                          <a:grpSpLocks/>
                        </wpg:cNvGrpSpPr>
                        <wpg:grpSpPr bwMode="auto">
                          <a:xfrm>
                            <a:off x="6010" y="4923"/>
                            <a:ext cx="92" cy="89"/>
                            <a:chOff x="6010" y="4923"/>
                            <a:chExt cx="92" cy="89"/>
                          </a:xfrm>
                        </wpg:grpSpPr>
                        <wps:wsp>
                          <wps:cNvPr id="473" name="Freeform 149"/>
                          <wps:cNvSpPr>
                            <a:spLocks/>
                          </wps:cNvSpPr>
                          <wps:spPr bwMode="auto">
                            <a:xfrm>
                              <a:off x="6010" y="4923"/>
                              <a:ext cx="92" cy="89"/>
                            </a:xfrm>
                            <a:custGeom>
                              <a:avLst/>
                              <a:gdLst>
                                <a:gd name="T0" fmla="+- 0 6101 6010"/>
                                <a:gd name="T1" fmla="*/ T0 w 92"/>
                                <a:gd name="T2" fmla="+- 0 4923 4923"/>
                                <a:gd name="T3" fmla="*/ 4923 h 89"/>
                                <a:gd name="T4" fmla="+- 0 6010 6010"/>
                                <a:gd name="T5" fmla="*/ T4 w 92"/>
                                <a:gd name="T6" fmla="+- 0 4923 4923"/>
                                <a:gd name="T7" fmla="*/ 4923 h 89"/>
                                <a:gd name="T8" fmla="+- 0 6055 6010"/>
                                <a:gd name="T9" fmla="*/ T8 w 92"/>
                                <a:gd name="T10" fmla="+- 0 5012 4923"/>
                                <a:gd name="T11" fmla="*/ 5012 h 89"/>
                                <a:gd name="T12" fmla="+- 0 6101 6010"/>
                                <a:gd name="T13" fmla="*/ T12 w 92"/>
                                <a:gd name="T14" fmla="+- 0 4923 4923"/>
                                <a:gd name="T15" fmla="*/ 4923 h 89"/>
                              </a:gdLst>
                              <a:ahLst/>
                              <a:cxnLst>
                                <a:cxn ang="0">
                                  <a:pos x="T1" y="T3"/>
                                </a:cxn>
                                <a:cxn ang="0">
                                  <a:pos x="T5" y="T7"/>
                                </a:cxn>
                                <a:cxn ang="0">
                                  <a:pos x="T9" y="T11"/>
                                </a:cxn>
                                <a:cxn ang="0">
                                  <a:pos x="T13" y="T15"/>
                                </a:cxn>
                              </a:cxnLst>
                              <a:rect l="0" t="0" r="r" b="b"/>
                              <a:pathLst>
                                <a:path w="92" h="89">
                                  <a:moveTo>
                                    <a:pt x="91" y="0"/>
                                  </a:moveTo>
                                  <a:lnTo>
                                    <a:pt x="0" y="0"/>
                                  </a:lnTo>
                                  <a:lnTo>
                                    <a:pt x="45"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4" name="Group 150"/>
                        <wpg:cNvGrpSpPr>
                          <a:grpSpLocks/>
                        </wpg:cNvGrpSpPr>
                        <wpg:grpSpPr bwMode="auto">
                          <a:xfrm>
                            <a:off x="1870" y="6375"/>
                            <a:ext cx="2842" cy="339"/>
                            <a:chOff x="1870" y="6375"/>
                            <a:chExt cx="2842" cy="339"/>
                          </a:xfrm>
                        </wpg:grpSpPr>
                        <wps:wsp>
                          <wps:cNvPr id="475" name="Freeform 151"/>
                          <wps:cNvSpPr>
                            <a:spLocks/>
                          </wps:cNvSpPr>
                          <wps:spPr bwMode="auto">
                            <a:xfrm>
                              <a:off x="1870" y="6375"/>
                              <a:ext cx="2842" cy="339"/>
                            </a:xfrm>
                            <a:custGeom>
                              <a:avLst/>
                              <a:gdLst>
                                <a:gd name="T0" fmla="+- 0 1870 1870"/>
                                <a:gd name="T1" fmla="*/ T0 w 2842"/>
                                <a:gd name="T2" fmla="+- 0 6375 6375"/>
                                <a:gd name="T3" fmla="*/ 6375 h 339"/>
                                <a:gd name="T4" fmla="+- 0 1870 1870"/>
                                <a:gd name="T5" fmla="*/ T4 w 2842"/>
                                <a:gd name="T6" fmla="+- 0 6714 6375"/>
                                <a:gd name="T7" fmla="*/ 6714 h 339"/>
                                <a:gd name="T8" fmla="+- 0 4711 1870"/>
                                <a:gd name="T9" fmla="*/ T8 w 2842"/>
                                <a:gd name="T10" fmla="+- 0 6714 6375"/>
                                <a:gd name="T11" fmla="*/ 6714 h 339"/>
                              </a:gdLst>
                              <a:ahLst/>
                              <a:cxnLst>
                                <a:cxn ang="0">
                                  <a:pos x="T1" y="T3"/>
                                </a:cxn>
                                <a:cxn ang="0">
                                  <a:pos x="T5" y="T7"/>
                                </a:cxn>
                                <a:cxn ang="0">
                                  <a:pos x="T9" y="T11"/>
                                </a:cxn>
                              </a:cxnLst>
                              <a:rect l="0" t="0" r="r" b="b"/>
                              <a:pathLst>
                                <a:path w="2842" h="339">
                                  <a:moveTo>
                                    <a:pt x="0" y="0"/>
                                  </a:moveTo>
                                  <a:lnTo>
                                    <a:pt x="0" y="339"/>
                                  </a:lnTo>
                                  <a:lnTo>
                                    <a:pt x="2841" y="33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6" name="Group 152"/>
                        <wpg:cNvGrpSpPr>
                          <a:grpSpLocks/>
                        </wpg:cNvGrpSpPr>
                        <wpg:grpSpPr bwMode="auto">
                          <a:xfrm>
                            <a:off x="1824" y="6251"/>
                            <a:ext cx="94" cy="135"/>
                            <a:chOff x="1824" y="6251"/>
                            <a:chExt cx="94" cy="135"/>
                          </a:xfrm>
                        </wpg:grpSpPr>
                        <wps:wsp>
                          <wps:cNvPr id="477" name="Freeform 153"/>
                          <wps:cNvSpPr>
                            <a:spLocks/>
                          </wps:cNvSpPr>
                          <wps:spPr bwMode="auto">
                            <a:xfrm>
                              <a:off x="1824" y="6251"/>
                              <a:ext cx="94" cy="135"/>
                            </a:xfrm>
                            <a:custGeom>
                              <a:avLst/>
                              <a:gdLst>
                                <a:gd name="T0" fmla="+- 0 1870 1824"/>
                                <a:gd name="T1" fmla="*/ T0 w 94"/>
                                <a:gd name="T2" fmla="+- 0 6251 6251"/>
                                <a:gd name="T3" fmla="*/ 6251 h 135"/>
                                <a:gd name="T4" fmla="+- 0 1824 1824"/>
                                <a:gd name="T5" fmla="*/ T4 w 94"/>
                                <a:gd name="T6" fmla="+- 0 6385 6251"/>
                                <a:gd name="T7" fmla="*/ 6385 h 135"/>
                                <a:gd name="T8" fmla="+- 0 1918 1824"/>
                                <a:gd name="T9" fmla="*/ T8 w 94"/>
                                <a:gd name="T10" fmla="+- 0 6385 6251"/>
                                <a:gd name="T11" fmla="*/ 6385 h 135"/>
                                <a:gd name="T12" fmla="+- 0 1870 182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8" name="Group 154"/>
                        <wpg:cNvGrpSpPr>
                          <a:grpSpLocks/>
                        </wpg:cNvGrpSpPr>
                        <wpg:grpSpPr bwMode="auto">
                          <a:xfrm>
                            <a:off x="2294" y="6541"/>
                            <a:ext cx="1248" cy="156"/>
                            <a:chOff x="2294" y="6541"/>
                            <a:chExt cx="1248" cy="156"/>
                          </a:xfrm>
                        </wpg:grpSpPr>
                        <wps:wsp>
                          <wps:cNvPr id="479" name="Freeform 155"/>
                          <wps:cNvSpPr>
                            <a:spLocks/>
                          </wps:cNvSpPr>
                          <wps:spPr bwMode="auto">
                            <a:xfrm>
                              <a:off x="2294" y="6541"/>
                              <a:ext cx="1248" cy="156"/>
                            </a:xfrm>
                            <a:custGeom>
                              <a:avLst/>
                              <a:gdLst>
                                <a:gd name="T0" fmla="+- 0 2294 2294"/>
                                <a:gd name="T1" fmla="*/ T0 w 1248"/>
                                <a:gd name="T2" fmla="+- 0 6541 6541"/>
                                <a:gd name="T3" fmla="*/ 6541 h 156"/>
                                <a:gd name="T4" fmla="+- 0 3542 2294"/>
                                <a:gd name="T5" fmla="*/ T4 w 1248"/>
                                <a:gd name="T6" fmla="+- 0 6541 6541"/>
                                <a:gd name="T7" fmla="*/ 6541 h 156"/>
                                <a:gd name="T8" fmla="+- 0 3542 2294"/>
                                <a:gd name="T9" fmla="*/ T8 w 1248"/>
                                <a:gd name="T10" fmla="+- 0 6697 6541"/>
                                <a:gd name="T11" fmla="*/ 6697 h 156"/>
                                <a:gd name="T12" fmla="+- 0 2294 2294"/>
                                <a:gd name="T13" fmla="*/ T12 w 1248"/>
                                <a:gd name="T14" fmla="+- 0 6697 6541"/>
                                <a:gd name="T15" fmla="*/ 6697 h 156"/>
                                <a:gd name="T16" fmla="+- 0 2294 2294"/>
                                <a:gd name="T17" fmla="*/ T16 w 1248"/>
                                <a:gd name="T18" fmla="+- 0 6541 6541"/>
                                <a:gd name="T19" fmla="*/ 6541 h 156"/>
                              </a:gdLst>
                              <a:ahLst/>
                              <a:cxnLst>
                                <a:cxn ang="0">
                                  <a:pos x="T1" y="T3"/>
                                </a:cxn>
                                <a:cxn ang="0">
                                  <a:pos x="T5" y="T7"/>
                                </a:cxn>
                                <a:cxn ang="0">
                                  <a:pos x="T9" y="T11"/>
                                </a:cxn>
                                <a:cxn ang="0">
                                  <a:pos x="T13" y="T15"/>
                                </a:cxn>
                                <a:cxn ang="0">
                                  <a:pos x="T17" y="T19"/>
                                </a:cxn>
                              </a:cxnLst>
                              <a:rect l="0" t="0" r="r" b="b"/>
                              <a:pathLst>
                                <a:path w="1248" h="156">
                                  <a:moveTo>
                                    <a:pt x="0" y="0"/>
                                  </a:moveTo>
                                  <a:lnTo>
                                    <a:pt x="1248" y="0"/>
                                  </a:lnTo>
                                  <a:lnTo>
                                    <a:pt x="1248"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0" name="Picture 15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309" y="6565"/>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1" name="Picture 15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2974" y="6565"/>
                              <a:ext cx="56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2" name="Group 158"/>
                        <wpg:cNvGrpSpPr>
                          <a:grpSpLocks/>
                        </wpg:cNvGrpSpPr>
                        <wpg:grpSpPr bwMode="auto">
                          <a:xfrm>
                            <a:off x="1728" y="4563"/>
                            <a:ext cx="3869" cy="1224"/>
                            <a:chOff x="1728" y="4563"/>
                            <a:chExt cx="3869" cy="1224"/>
                          </a:xfrm>
                        </wpg:grpSpPr>
                        <wps:wsp>
                          <wps:cNvPr id="483" name="Freeform 159"/>
                          <wps:cNvSpPr>
                            <a:spLocks/>
                          </wps:cNvSpPr>
                          <wps:spPr bwMode="auto">
                            <a:xfrm>
                              <a:off x="1728" y="4563"/>
                              <a:ext cx="3869" cy="1224"/>
                            </a:xfrm>
                            <a:custGeom>
                              <a:avLst/>
                              <a:gdLst>
                                <a:gd name="T0" fmla="+- 0 1728 1728"/>
                                <a:gd name="T1" fmla="*/ T0 w 3869"/>
                                <a:gd name="T2" fmla="+- 0 5787 4563"/>
                                <a:gd name="T3" fmla="*/ 5787 h 1224"/>
                                <a:gd name="T4" fmla="+- 0 1728 1728"/>
                                <a:gd name="T5" fmla="*/ T4 w 3869"/>
                                <a:gd name="T6" fmla="+- 0 4563 4563"/>
                                <a:gd name="T7" fmla="*/ 4563 h 1224"/>
                                <a:gd name="T8" fmla="+- 0 5597 1728"/>
                                <a:gd name="T9" fmla="*/ T8 w 3869"/>
                                <a:gd name="T10" fmla="+- 0 4563 4563"/>
                                <a:gd name="T11" fmla="*/ 4563 h 1224"/>
                                <a:gd name="T12" fmla="+- 0 5597 1728"/>
                                <a:gd name="T13" fmla="*/ T12 w 3869"/>
                                <a:gd name="T14" fmla="+- 0 4909 4563"/>
                                <a:gd name="T15" fmla="*/ 4909 h 1224"/>
                              </a:gdLst>
                              <a:ahLst/>
                              <a:cxnLst>
                                <a:cxn ang="0">
                                  <a:pos x="T1" y="T3"/>
                                </a:cxn>
                                <a:cxn ang="0">
                                  <a:pos x="T5" y="T7"/>
                                </a:cxn>
                                <a:cxn ang="0">
                                  <a:pos x="T9" y="T11"/>
                                </a:cxn>
                                <a:cxn ang="0">
                                  <a:pos x="T13" y="T15"/>
                                </a:cxn>
                              </a:cxnLst>
                              <a:rect l="0" t="0" r="r" b="b"/>
                              <a:pathLst>
                                <a:path w="3869" h="1224">
                                  <a:moveTo>
                                    <a:pt x="0" y="1224"/>
                                  </a:moveTo>
                                  <a:lnTo>
                                    <a:pt x="0" y="0"/>
                                  </a:lnTo>
                                  <a:lnTo>
                                    <a:pt x="3869" y="0"/>
                                  </a:lnTo>
                                  <a:lnTo>
                                    <a:pt x="3869" y="34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 name="Group 160"/>
                        <wpg:cNvGrpSpPr>
                          <a:grpSpLocks/>
                        </wpg:cNvGrpSpPr>
                        <wpg:grpSpPr bwMode="auto">
                          <a:xfrm>
                            <a:off x="5551" y="4899"/>
                            <a:ext cx="94" cy="89"/>
                            <a:chOff x="5551" y="4899"/>
                            <a:chExt cx="94" cy="89"/>
                          </a:xfrm>
                        </wpg:grpSpPr>
                        <wps:wsp>
                          <wps:cNvPr id="485" name="Freeform 161"/>
                          <wps:cNvSpPr>
                            <a:spLocks/>
                          </wps:cNvSpPr>
                          <wps:spPr bwMode="auto">
                            <a:xfrm>
                              <a:off x="5551" y="4899"/>
                              <a:ext cx="94" cy="89"/>
                            </a:xfrm>
                            <a:custGeom>
                              <a:avLst/>
                              <a:gdLst>
                                <a:gd name="T0" fmla="+- 0 5645 5551"/>
                                <a:gd name="T1" fmla="*/ T0 w 94"/>
                                <a:gd name="T2" fmla="+- 0 4899 4899"/>
                                <a:gd name="T3" fmla="*/ 4899 h 89"/>
                                <a:gd name="T4" fmla="+- 0 5551 5551"/>
                                <a:gd name="T5" fmla="*/ T4 w 94"/>
                                <a:gd name="T6" fmla="+- 0 4899 4899"/>
                                <a:gd name="T7" fmla="*/ 4899 h 89"/>
                                <a:gd name="T8" fmla="+- 0 5597 5551"/>
                                <a:gd name="T9" fmla="*/ T8 w 94"/>
                                <a:gd name="T10" fmla="+- 0 4988 4899"/>
                                <a:gd name="T11" fmla="*/ 4988 h 89"/>
                                <a:gd name="T12" fmla="+- 0 5645 5551"/>
                                <a:gd name="T13" fmla="*/ T12 w 94"/>
                                <a:gd name="T14" fmla="+- 0 4899 4899"/>
                                <a:gd name="T15" fmla="*/ 4899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6" name="Picture 16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753" y="4400"/>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7" name="Picture 16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3070" y="4400"/>
                              <a:ext cx="26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8" name="Group 164"/>
                        <wpg:cNvGrpSpPr>
                          <a:grpSpLocks/>
                        </wpg:cNvGrpSpPr>
                        <wpg:grpSpPr bwMode="auto">
                          <a:xfrm>
                            <a:off x="5705" y="6375"/>
                            <a:ext cx="4212" cy="1863"/>
                            <a:chOff x="5705" y="6375"/>
                            <a:chExt cx="4212" cy="1863"/>
                          </a:xfrm>
                        </wpg:grpSpPr>
                        <wps:wsp>
                          <wps:cNvPr id="489" name="Freeform 165"/>
                          <wps:cNvSpPr>
                            <a:spLocks/>
                          </wps:cNvSpPr>
                          <wps:spPr bwMode="auto">
                            <a:xfrm>
                              <a:off x="5705" y="6375"/>
                              <a:ext cx="4212" cy="1863"/>
                            </a:xfrm>
                            <a:custGeom>
                              <a:avLst/>
                              <a:gdLst>
                                <a:gd name="T0" fmla="+- 0 9917 5705"/>
                                <a:gd name="T1" fmla="*/ T0 w 4212"/>
                                <a:gd name="T2" fmla="+- 0 6375 6375"/>
                                <a:gd name="T3" fmla="*/ 6375 h 1863"/>
                                <a:gd name="T4" fmla="+- 0 9917 5705"/>
                                <a:gd name="T5" fmla="*/ T4 w 4212"/>
                                <a:gd name="T6" fmla="+- 0 8238 6375"/>
                                <a:gd name="T7" fmla="*/ 8238 h 1863"/>
                                <a:gd name="T8" fmla="+- 0 5705 5705"/>
                                <a:gd name="T9" fmla="*/ T8 w 4212"/>
                                <a:gd name="T10" fmla="+- 0 8238 6375"/>
                                <a:gd name="T11" fmla="*/ 8238 h 1863"/>
                                <a:gd name="T12" fmla="+- 0 5705 5705"/>
                                <a:gd name="T13" fmla="*/ T12 w 4212"/>
                                <a:gd name="T14" fmla="+- 0 7083 6375"/>
                                <a:gd name="T15" fmla="*/ 7083 h 1863"/>
                              </a:gdLst>
                              <a:ahLst/>
                              <a:cxnLst>
                                <a:cxn ang="0">
                                  <a:pos x="T1" y="T3"/>
                                </a:cxn>
                                <a:cxn ang="0">
                                  <a:pos x="T5" y="T7"/>
                                </a:cxn>
                                <a:cxn ang="0">
                                  <a:pos x="T9" y="T11"/>
                                </a:cxn>
                                <a:cxn ang="0">
                                  <a:pos x="T13" y="T15"/>
                                </a:cxn>
                              </a:cxnLst>
                              <a:rect l="0" t="0" r="r" b="b"/>
                              <a:pathLst>
                                <a:path w="4212" h="1863">
                                  <a:moveTo>
                                    <a:pt x="4212" y="0"/>
                                  </a:moveTo>
                                  <a:lnTo>
                                    <a:pt x="4212" y="1863"/>
                                  </a:lnTo>
                                  <a:lnTo>
                                    <a:pt x="0" y="1863"/>
                                  </a:lnTo>
                                  <a:lnTo>
                                    <a:pt x="0" y="70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 name="Group 166"/>
                        <wpg:cNvGrpSpPr>
                          <a:grpSpLocks/>
                        </wpg:cNvGrpSpPr>
                        <wpg:grpSpPr bwMode="auto">
                          <a:xfrm>
                            <a:off x="9871" y="6251"/>
                            <a:ext cx="92" cy="135"/>
                            <a:chOff x="9871" y="6251"/>
                            <a:chExt cx="92" cy="135"/>
                          </a:xfrm>
                        </wpg:grpSpPr>
                        <wps:wsp>
                          <wps:cNvPr id="491" name="Freeform 167"/>
                          <wps:cNvSpPr>
                            <a:spLocks/>
                          </wps:cNvSpPr>
                          <wps:spPr bwMode="auto">
                            <a:xfrm>
                              <a:off x="9871" y="6251"/>
                              <a:ext cx="92" cy="135"/>
                            </a:xfrm>
                            <a:custGeom>
                              <a:avLst/>
                              <a:gdLst>
                                <a:gd name="T0" fmla="+- 0 9917 9871"/>
                                <a:gd name="T1" fmla="*/ T0 w 92"/>
                                <a:gd name="T2" fmla="+- 0 6251 6251"/>
                                <a:gd name="T3" fmla="*/ 6251 h 135"/>
                                <a:gd name="T4" fmla="+- 0 9871 9871"/>
                                <a:gd name="T5" fmla="*/ T4 w 92"/>
                                <a:gd name="T6" fmla="+- 0 6385 6251"/>
                                <a:gd name="T7" fmla="*/ 6385 h 135"/>
                                <a:gd name="T8" fmla="+- 0 9962 9871"/>
                                <a:gd name="T9" fmla="*/ T8 w 92"/>
                                <a:gd name="T10" fmla="+- 0 6385 6251"/>
                                <a:gd name="T11" fmla="*/ 6385 h 135"/>
                                <a:gd name="T12" fmla="+- 0 9917 987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2" name="Group 168"/>
                        <wpg:cNvGrpSpPr>
                          <a:grpSpLocks/>
                        </wpg:cNvGrpSpPr>
                        <wpg:grpSpPr bwMode="auto">
                          <a:xfrm>
                            <a:off x="7663" y="8022"/>
                            <a:ext cx="1280" cy="156"/>
                            <a:chOff x="7663" y="8022"/>
                            <a:chExt cx="1280" cy="156"/>
                          </a:xfrm>
                        </wpg:grpSpPr>
                        <wps:wsp>
                          <wps:cNvPr id="493" name="Freeform 169"/>
                          <wps:cNvSpPr>
                            <a:spLocks/>
                          </wps:cNvSpPr>
                          <wps:spPr bwMode="auto">
                            <a:xfrm>
                              <a:off x="7663" y="8022"/>
                              <a:ext cx="1280" cy="156"/>
                            </a:xfrm>
                            <a:custGeom>
                              <a:avLst/>
                              <a:gdLst>
                                <a:gd name="T0" fmla="+- 0 7663 7663"/>
                                <a:gd name="T1" fmla="*/ T0 w 1280"/>
                                <a:gd name="T2" fmla="+- 0 8022 8022"/>
                                <a:gd name="T3" fmla="*/ 8022 h 156"/>
                                <a:gd name="T4" fmla="+- 0 8942 7663"/>
                                <a:gd name="T5" fmla="*/ T4 w 1280"/>
                                <a:gd name="T6" fmla="+- 0 8022 8022"/>
                                <a:gd name="T7" fmla="*/ 8022 h 156"/>
                                <a:gd name="T8" fmla="+- 0 8942 7663"/>
                                <a:gd name="T9" fmla="*/ T8 w 1280"/>
                                <a:gd name="T10" fmla="+- 0 8178 8022"/>
                                <a:gd name="T11" fmla="*/ 8178 h 156"/>
                                <a:gd name="T12" fmla="+- 0 7663 7663"/>
                                <a:gd name="T13" fmla="*/ T12 w 1280"/>
                                <a:gd name="T14" fmla="+- 0 8178 8022"/>
                                <a:gd name="T15" fmla="*/ 8178 h 156"/>
                                <a:gd name="T16" fmla="+- 0 7663 7663"/>
                                <a:gd name="T17" fmla="*/ T16 w 1280"/>
                                <a:gd name="T18" fmla="+- 0 8022 8022"/>
                                <a:gd name="T19" fmla="*/ 8022 h 156"/>
                              </a:gdLst>
                              <a:ahLst/>
                              <a:cxnLst>
                                <a:cxn ang="0">
                                  <a:pos x="T1" y="T3"/>
                                </a:cxn>
                                <a:cxn ang="0">
                                  <a:pos x="T5" y="T7"/>
                                </a:cxn>
                                <a:cxn ang="0">
                                  <a:pos x="T9" y="T11"/>
                                </a:cxn>
                                <a:cxn ang="0">
                                  <a:pos x="T13" y="T15"/>
                                </a:cxn>
                                <a:cxn ang="0">
                                  <a:pos x="T17" y="T19"/>
                                </a:cxn>
                              </a:cxnLst>
                              <a:rect l="0" t="0" r="r" b="b"/>
                              <a:pathLst>
                                <a:path w="1280" h="156">
                                  <a:moveTo>
                                    <a:pt x="0" y="0"/>
                                  </a:moveTo>
                                  <a:lnTo>
                                    <a:pt x="1279" y="0"/>
                                  </a:lnTo>
                                  <a:lnTo>
                                    <a:pt x="12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4" name="Picture 17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7680" y="8046"/>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5" name="Picture 17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8038" y="4280"/>
                              <a:ext cx="57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96" name="Group 172"/>
                        <wpg:cNvGrpSpPr>
                          <a:grpSpLocks/>
                        </wpg:cNvGrpSpPr>
                        <wpg:grpSpPr bwMode="auto">
                          <a:xfrm>
                            <a:off x="5916" y="4182"/>
                            <a:ext cx="3905" cy="1515"/>
                            <a:chOff x="5916" y="4182"/>
                            <a:chExt cx="3905" cy="1515"/>
                          </a:xfrm>
                        </wpg:grpSpPr>
                        <wps:wsp>
                          <wps:cNvPr id="497" name="Freeform 173"/>
                          <wps:cNvSpPr>
                            <a:spLocks/>
                          </wps:cNvSpPr>
                          <wps:spPr bwMode="auto">
                            <a:xfrm>
                              <a:off x="5916" y="4182"/>
                              <a:ext cx="3905" cy="1515"/>
                            </a:xfrm>
                            <a:custGeom>
                              <a:avLst/>
                              <a:gdLst>
                                <a:gd name="T0" fmla="+- 0 9821 5916"/>
                                <a:gd name="T1" fmla="*/ T0 w 3905"/>
                                <a:gd name="T2" fmla="+- 0 5696 4182"/>
                                <a:gd name="T3" fmla="*/ 5696 h 1515"/>
                                <a:gd name="T4" fmla="+- 0 9821 5916"/>
                                <a:gd name="T5" fmla="*/ T4 w 3905"/>
                                <a:gd name="T6" fmla="+- 0 4182 4182"/>
                                <a:gd name="T7" fmla="*/ 4182 h 1515"/>
                                <a:gd name="T8" fmla="+- 0 5916 5916"/>
                                <a:gd name="T9" fmla="*/ T8 w 3905"/>
                                <a:gd name="T10" fmla="+- 0 4182 4182"/>
                                <a:gd name="T11" fmla="*/ 4182 h 1515"/>
                                <a:gd name="T12" fmla="+- 0 5916 5916"/>
                                <a:gd name="T13" fmla="*/ T12 w 3905"/>
                                <a:gd name="T14" fmla="+- 0 4897 4182"/>
                                <a:gd name="T15" fmla="*/ 4897 h 1515"/>
                              </a:gdLst>
                              <a:ahLst/>
                              <a:cxnLst>
                                <a:cxn ang="0">
                                  <a:pos x="T1" y="T3"/>
                                </a:cxn>
                                <a:cxn ang="0">
                                  <a:pos x="T5" y="T7"/>
                                </a:cxn>
                                <a:cxn ang="0">
                                  <a:pos x="T9" y="T11"/>
                                </a:cxn>
                                <a:cxn ang="0">
                                  <a:pos x="T13" y="T15"/>
                                </a:cxn>
                              </a:cxnLst>
                              <a:rect l="0" t="0" r="r" b="b"/>
                              <a:pathLst>
                                <a:path w="3905" h="1515">
                                  <a:moveTo>
                                    <a:pt x="3905" y="1514"/>
                                  </a:moveTo>
                                  <a:lnTo>
                                    <a:pt x="3905" y="0"/>
                                  </a:lnTo>
                                  <a:lnTo>
                                    <a:pt x="0" y="0"/>
                                  </a:lnTo>
                                  <a:lnTo>
                                    <a:pt x="0" y="71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 name="Group 174"/>
                        <wpg:cNvGrpSpPr>
                          <a:grpSpLocks/>
                        </wpg:cNvGrpSpPr>
                        <wpg:grpSpPr bwMode="auto">
                          <a:xfrm>
                            <a:off x="5870" y="4885"/>
                            <a:ext cx="92" cy="92"/>
                            <a:chOff x="5870" y="4885"/>
                            <a:chExt cx="92" cy="92"/>
                          </a:xfrm>
                        </wpg:grpSpPr>
                        <wps:wsp>
                          <wps:cNvPr id="499" name="Freeform 175"/>
                          <wps:cNvSpPr>
                            <a:spLocks/>
                          </wps:cNvSpPr>
                          <wps:spPr bwMode="auto">
                            <a:xfrm>
                              <a:off x="5870" y="4885"/>
                              <a:ext cx="92" cy="92"/>
                            </a:xfrm>
                            <a:custGeom>
                              <a:avLst/>
                              <a:gdLst>
                                <a:gd name="T0" fmla="+- 0 5962 5870"/>
                                <a:gd name="T1" fmla="*/ T0 w 92"/>
                                <a:gd name="T2" fmla="+- 0 4885 4885"/>
                                <a:gd name="T3" fmla="*/ 4885 h 92"/>
                                <a:gd name="T4" fmla="+- 0 5870 5870"/>
                                <a:gd name="T5" fmla="*/ T4 w 92"/>
                                <a:gd name="T6" fmla="+- 0 4885 4885"/>
                                <a:gd name="T7" fmla="*/ 4885 h 92"/>
                                <a:gd name="T8" fmla="+- 0 5916 5870"/>
                                <a:gd name="T9" fmla="*/ T8 w 92"/>
                                <a:gd name="T10" fmla="+- 0 4976 4885"/>
                                <a:gd name="T11" fmla="*/ 4976 h 92"/>
                                <a:gd name="T12" fmla="+- 0 5962 5870"/>
                                <a:gd name="T13" fmla="*/ T12 w 92"/>
                                <a:gd name="T14" fmla="+- 0 4885 4885"/>
                                <a:gd name="T15" fmla="*/ 4885 h 92"/>
                              </a:gdLst>
                              <a:ahLst/>
                              <a:cxnLst>
                                <a:cxn ang="0">
                                  <a:pos x="T1" y="T3"/>
                                </a:cxn>
                                <a:cxn ang="0">
                                  <a:pos x="T5" y="T7"/>
                                </a:cxn>
                                <a:cxn ang="0">
                                  <a:pos x="T9" y="T11"/>
                                </a:cxn>
                                <a:cxn ang="0">
                                  <a:pos x="T13" y="T15"/>
                                </a:cxn>
                              </a:cxnLst>
                              <a:rect l="0" t="0" r="r" b="b"/>
                              <a:pathLst>
                                <a:path w="92" h="92">
                                  <a:moveTo>
                                    <a:pt x="92" y="0"/>
                                  </a:moveTo>
                                  <a:lnTo>
                                    <a:pt x="0" y="0"/>
                                  </a:lnTo>
                                  <a:lnTo>
                                    <a:pt x="46" y="91"/>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0" name="Picture 17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7668" y="3987"/>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1" name="Group 177"/>
                        <wpg:cNvGrpSpPr>
                          <a:grpSpLocks/>
                        </wpg:cNvGrpSpPr>
                        <wpg:grpSpPr bwMode="auto">
                          <a:xfrm>
                            <a:off x="1562" y="4251"/>
                            <a:ext cx="4179" cy="1505"/>
                            <a:chOff x="1562" y="4251"/>
                            <a:chExt cx="4179" cy="1505"/>
                          </a:xfrm>
                        </wpg:grpSpPr>
                        <wps:wsp>
                          <wps:cNvPr id="502" name="Freeform 178"/>
                          <wps:cNvSpPr>
                            <a:spLocks/>
                          </wps:cNvSpPr>
                          <wps:spPr bwMode="auto">
                            <a:xfrm>
                              <a:off x="1562" y="4251"/>
                              <a:ext cx="4179" cy="1505"/>
                            </a:xfrm>
                            <a:custGeom>
                              <a:avLst/>
                              <a:gdLst>
                                <a:gd name="T0" fmla="+- 0 1562 1562"/>
                                <a:gd name="T1" fmla="*/ T0 w 4179"/>
                                <a:gd name="T2" fmla="+- 0 5756 4251"/>
                                <a:gd name="T3" fmla="*/ 5756 h 1505"/>
                                <a:gd name="T4" fmla="+- 0 1562 1562"/>
                                <a:gd name="T5" fmla="*/ T4 w 4179"/>
                                <a:gd name="T6" fmla="+- 0 4251 4251"/>
                                <a:gd name="T7" fmla="*/ 4251 h 1505"/>
                                <a:gd name="T8" fmla="+- 0 5741 1562"/>
                                <a:gd name="T9" fmla="*/ T8 w 4179"/>
                                <a:gd name="T10" fmla="+- 0 4251 4251"/>
                                <a:gd name="T11" fmla="*/ 4251 h 1505"/>
                                <a:gd name="T12" fmla="+- 0 5741 1562"/>
                                <a:gd name="T13" fmla="*/ T12 w 4179"/>
                                <a:gd name="T14" fmla="+- 0 4878 4251"/>
                                <a:gd name="T15" fmla="*/ 4878 h 1505"/>
                              </a:gdLst>
                              <a:ahLst/>
                              <a:cxnLst>
                                <a:cxn ang="0">
                                  <a:pos x="T1" y="T3"/>
                                </a:cxn>
                                <a:cxn ang="0">
                                  <a:pos x="T5" y="T7"/>
                                </a:cxn>
                                <a:cxn ang="0">
                                  <a:pos x="T9" y="T11"/>
                                </a:cxn>
                                <a:cxn ang="0">
                                  <a:pos x="T13" y="T15"/>
                                </a:cxn>
                              </a:cxnLst>
                              <a:rect l="0" t="0" r="r" b="b"/>
                              <a:pathLst>
                                <a:path w="4179" h="1505">
                                  <a:moveTo>
                                    <a:pt x="0" y="1505"/>
                                  </a:moveTo>
                                  <a:lnTo>
                                    <a:pt x="0" y="0"/>
                                  </a:lnTo>
                                  <a:lnTo>
                                    <a:pt x="4179" y="0"/>
                                  </a:lnTo>
                                  <a:lnTo>
                                    <a:pt x="4179" y="6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 name="Group 179"/>
                        <wpg:cNvGrpSpPr>
                          <a:grpSpLocks/>
                        </wpg:cNvGrpSpPr>
                        <wpg:grpSpPr bwMode="auto">
                          <a:xfrm>
                            <a:off x="5693" y="4866"/>
                            <a:ext cx="94" cy="92"/>
                            <a:chOff x="5693" y="4866"/>
                            <a:chExt cx="94" cy="92"/>
                          </a:xfrm>
                        </wpg:grpSpPr>
                        <wps:wsp>
                          <wps:cNvPr id="504" name="Freeform 180"/>
                          <wps:cNvSpPr>
                            <a:spLocks/>
                          </wps:cNvSpPr>
                          <wps:spPr bwMode="auto">
                            <a:xfrm>
                              <a:off x="5693" y="4866"/>
                              <a:ext cx="94" cy="92"/>
                            </a:xfrm>
                            <a:custGeom>
                              <a:avLst/>
                              <a:gdLst>
                                <a:gd name="T0" fmla="+- 0 5786 5693"/>
                                <a:gd name="T1" fmla="*/ T0 w 94"/>
                                <a:gd name="T2" fmla="+- 0 4866 4866"/>
                                <a:gd name="T3" fmla="*/ 4866 h 92"/>
                                <a:gd name="T4" fmla="+- 0 5693 5693"/>
                                <a:gd name="T5" fmla="*/ T4 w 94"/>
                                <a:gd name="T6" fmla="+- 0 4866 4866"/>
                                <a:gd name="T7" fmla="*/ 4866 h 92"/>
                                <a:gd name="T8" fmla="+- 0 5741 5693"/>
                                <a:gd name="T9" fmla="*/ T8 w 94"/>
                                <a:gd name="T10" fmla="+- 0 4957 4866"/>
                                <a:gd name="T11" fmla="*/ 4957 h 92"/>
                                <a:gd name="T12" fmla="+- 0 5786 5693"/>
                                <a:gd name="T13" fmla="*/ T12 w 94"/>
                                <a:gd name="T14" fmla="+- 0 4866 4866"/>
                                <a:gd name="T15" fmla="*/ 4866 h 92"/>
                              </a:gdLst>
                              <a:ahLst/>
                              <a:cxnLst>
                                <a:cxn ang="0">
                                  <a:pos x="T1" y="T3"/>
                                </a:cxn>
                                <a:cxn ang="0">
                                  <a:pos x="T5" y="T7"/>
                                </a:cxn>
                                <a:cxn ang="0">
                                  <a:pos x="T9" y="T11"/>
                                </a:cxn>
                                <a:cxn ang="0">
                                  <a:pos x="T13" y="T15"/>
                                </a:cxn>
                              </a:cxnLst>
                              <a:rect l="0" t="0" r="r" b="b"/>
                              <a:pathLst>
                                <a:path w="94" h="92">
                                  <a:moveTo>
                                    <a:pt x="93" y="0"/>
                                  </a:moveTo>
                                  <a:lnTo>
                                    <a:pt x="0" y="0"/>
                                  </a:lnTo>
                                  <a:lnTo>
                                    <a:pt x="48" y="91"/>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5" name="Picture 18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578" y="4088"/>
                              <a:ext cx="84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6" name="Group 182"/>
                        <wpg:cNvGrpSpPr>
                          <a:grpSpLocks/>
                        </wpg:cNvGrpSpPr>
                        <wpg:grpSpPr bwMode="auto">
                          <a:xfrm>
                            <a:off x="1682" y="6375"/>
                            <a:ext cx="3171" cy="545"/>
                            <a:chOff x="1682" y="6375"/>
                            <a:chExt cx="3171" cy="545"/>
                          </a:xfrm>
                        </wpg:grpSpPr>
                        <wps:wsp>
                          <wps:cNvPr id="507" name="Freeform 183"/>
                          <wps:cNvSpPr>
                            <a:spLocks/>
                          </wps:cNvSpPr>
                          <wps:spPr bwMode="auto">
                            <a:xfrm>
                              <a:off x="1682" y="6375"/>
                              <a:ext cx="3171" cy="545"/>
                            </a:xfrm>
                            <a:custGeom>
                              <a:avLst/>
                              <a:gdLst>
                                <a:gd name="T0" fmla="+- 0 1682 1682"/>
                                <a:gd name="T1" fmla="*/ T0 w 3171"/>
                                <a:gd name="T2" fmla="+- 0 6375 6375"/>
                                <a:gd name="T3" fmla="*/ 6375 h 545"/>
                                <a:gd name="T4" fmla="+- 0 1682 1682"/>
                                <a:gd name="T5" fmla="*/ T4 w 3171"/>
                                <a:gd name="T6" fmla="+- 0 6920 6375"/>
                                <a:gd name="T7" fmla="*/ 6920 h 545"/>
                                <a:gd name="T8" fmla="+- 0 4853 1682"/>
                                <a:gd name="T9" fmla="*/ T8 w 3171"/>
                                <a:gd name="T10" fmla="+- 0 6920 6375"/>
                                <a:gd name="T11" fmla="*/ 6920 h 545"/>
                              </a:gdLst>
                              <a:ahLst/>
                              <a:cxnLst>
                                <a:cxn ang="0">
                                  <a:pos x="T1" y="T3"/>
                                </a:cxn>
                                <a:cxn ang="0">
                                  <a:pos x="T5" y="T7"/>
                                </a:cxn>
                                <a:cxn ang="0">
                                  <a:pos x="T9" y="T11"/>
                                </a:cxn>
                              </a:cxnLst>
                              <a:rect l="0" t="0" r="r" b="b"/>
                              <a:pathLst>
                                <a:path w="3171" h="545">
                                  <a:moveTo>
                                    <a:pt x="0" y="0"/>
                                  </a:moveTo>
                                  <a:lnTo>
                                    <a:pt x="0" y="545"/>
                                  </a:lnTo>
                                  <a:lnTo>
                                    <a:pt x="3171" y="54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 name="Group 184"/>
                        <wpg:cNvGrpSpPr>
                          <a:grpSpLocks/>
                        </wpg:cNvGrpSpPr>
                        <wpg:grpSpPr bwMode="auto">
                          <a:xfrm>
                            <a:off x="1634" y="6251"/>
                            <a:ext cx="94" cy="135"/>
                            <a:chOff x="1634" y="6251"/>
                            <a:chExt cx="94" cy="135"/>
                          </a:xfrm>
                        </wpg:grpSpPr>
                        <wps:wsp>
                          <wps:cNvPr id="509" name="Freeform 185"/>
                          <wps:cNvSpPr>
                            <a:spLocks/>
                          </wps:cNvSpPr>
                          <wps:spPr bwMode="auto">
                            <a:xfrm>
                              <a:off x="1634" y="6251"/>
                              <a:ext cx="94" cy="135"/>
                            </a:xfrm>
                            <a:custGeom>
                              <a:avLst/>
                              <a:gdLst>
                                <a:gd name="T0" fmla="+- 0 1682 1634"/>
                                <a:gd name="T1" fmla="*/ T0 w 94"/>
                                <a:gd name="T2" fmla="+- 0 6251 6251"/>
                                <a:gd name="T3" fmla="*/ 6251 h 135"/>
                                <a:gd name="T4" fmla="+- 0 1634 1634"/>
                                <a:gd name="T5" fmla="*/ T4 w 94"/>
                                <a:gd name="T6" fmla="+- 0 6385 6251"/>
                                <a:gd name="T7" fmla="*/ 6385 h 135"/>
                                <a:gd name="T8" fmla="+- 0 1728 1634"/>
                                <a:gd name="T9" fmla="*/ T8 w 94"/>
                                <a:gd name="T10" fmla="+- 0 6385 6251"/>
                                <a:gd name="T11" fmla="*/ 6385 h 135"/>
                                <a:gd name="T12" fmla="+- 0 1682 163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4"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 name="Group 186"/>
                        <wpg:cNvGrpSpPr>
                          <a:grpSpLocks/>
                        </wpg:cNvGrpSpPr>
                        <wpg:grpSpPr bwMode="auto">
                          <a:xfrm>
                            <a:off x="2062" y="6750"/>
                            <a:ext cx="1411" cy="156"/>
                            <a:chOff x="2062" y="6750"/>
                            <a:chExt cx="1411" cy="156"/>
                          </a:xfrm>
                        </wpg:grpSpPr>
                        <wps:wsp>
                          <wps:cNvPr id="511" name="Freeform 187"/>
                          <wps:cNvSpPr>
                            <a:spLocks/>
                          </wps:cNvSpPr>
                          <wps:spPr bwMode="auto">
                            <a:xfrm>
                              <a:off x="2062" y="6750"/>
                              <a:ext cx="1411" cy="156"/>
                            </a:xfrm>
                            <a:custGeom>
                              <a:avLst/>
                              <a:gdLst>
                                <a:gd name="T0" fmla="+- 0 2062 2062"/>
                                <a:gd name="T1" fmla="*/ T0 w 1411"/>
                                <a:gd name="T2" fmla="+- 0 6750 6750"/>
                                <a:gd name="T3" fmla="*/ 6750 h 156"/>
                                <a:gd name="T4" fmla="+- 0 3473 2062"/>
                                <a:gd name="T5" fmla="*/ T4 w 1411"/>
                                <a:gd name="T6" fmla="+- 0 6750 6750"/>
                                <a:gd name="T7" fmla="*/ 6750 h 156"/>
                                <a:gd name="T8" fmla="+- 0 3473 2062"/>
                                <a:gd name="T9" fmla="*/ T8 w 1411"/>
                                <a:gd name="T10" fmla="+- 0 6906 6750"/>
                                <a:gd name="T11" fmla="*/ 6906 h 156"/>
                                <a:gd name="T12" fmla="+- 0 2062 2062"/>
                                <a:gd name="T13" fmla="*/ T12 w 1411"/>
                                <a:gd name="T14" fmla="+- 0 6906 6750"/>
                                <a:gd name="T15" fmla="*/ 6906 h 156"/>
                                <a:gd name="T16" fmla="+- 0 2062 2062"/>
                                <a:gd name="T17" fmla="*/ T16 w 1411"/>
                                <a:gd name="T18" fmla="+- 0 6750 6750"/>
                                <a:gd name="T19" fmla="*/ 6750 h 156"/>
                              </a:gdLst>
                              <a:ahLst/>
                              <a:cxnLst>
                                <a:cxn ang="0">
                                  <a:pos x="T1" y="T3"/>
                                </a:cxn>
                                <a:cxn ang="0">
                                  <a:pos x="T5" y="T7"/>
                                </a:cxn>
                                <a:cxn ang="0">
                                  <a:pos x="T9" y="T11"/>
                                </a:cxn>
                                <a:cxn ang="0">
                                  <a:pos x="T13" y="T15"/>
                                </a:cxn>
                                <a:cxn ang="0">
                                  <a:pos x="T17" y="T19"/>
                                </a:cxn>
                              </a:cxnLst>
                              <a:rect l="0" t="0" r="r" b="b"/>
                              <a:pathLst>
                                <a:path w="1411" h="156">
                                  <a:moveTo>
                                    <a:pt x="0" y="0"/>
                                  </a:moveTo>
                                  <a:lnTo>
                                    <a:pt x="1411" y="0"/>
                                  </a:lnTo>
                                  <a:lnTo>
                                    <a:pt x="141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2" name="Picture 18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2076" y="6771"/>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3" name="Picture 18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741" y="6771"/>
                              <a:ext cx="73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4" name="Group 190"/>
                        <wpg:cNvGrpSpPr>
                          <a:grpSpLocks/>
                        </wpg:cNvGrpSpPr>
                        <wpg:grpSpPr bwMode="auto">
                          <a:xfrm>
                            <a:off x="5866" y="3915"/>
                            <a:ext cx="4193" cy="1872"/>
                            <a:chOff x="5866" y="3915"/>
                            <a:chExt cx="4193" cy="1872"/>
                          </a:xfrm>
                        </wpg:grpSpPr>
                        <wps:wsp>
                          <wps:cNvPr id="515" name="Freeform 191"/>
                          <wps:cNvSpPr>
                            <a:spLocks/>
                          </wps:cNvSpPr>
                          <wps:spPr bwMode="auto">
                            <a:xfrm>
                              <a:off x="5866" y="3915"/>
                              <a:ext cx="4193" cy="1872"/>
                            </a:xfrm>
                            <a:custGeom>
                              <a:avLst/>
                              <a:gdLst>
                                <a:gd name="T0" fmla="+- 0 10058 5866"/>
                                <a:gd name="T1" fmla="*/ T0 w 4193"/>
                                <a:gd name="T2" fmla="+- 0 5787 3915"/>
                                <a:gd name="T3" fmla="*/ 5787 h 1872"/>
                                <a:gd name="T4" fmla="+- 0 10058 5866"/>
                                <a:gd name="T5" fmla="*/ T4 w 4193"/>
                                <a:gd name="T6" fmla="+- 0 3915 3915"/>
                                <a:gd name="T7" fmla="*/ 3915 h 1872"/>
                                <a:gd name="T8" fmla="+- 0 5866 5866"/>
                                <a:gd name="T9" fmla="*/ T8 w 4193"/>
                                <a:gd name="T10" fmla="+- 0 3915 3915"/>
                                <a:gd name="T11" fmla="*/ 3915 h 1872"/>
                                <a:gd name="T12" fmla="+- 0 5866 5866"/>
                                <a:gd name="T13" fmla="*/ T12 w 4193"/>
                                <a:gd name="T14" fmla="+- 0 4890 3915"/>
                                <a:gd name="T15" fmla="*/ 4890 h 1872"/>
                              </a:gdLst>
                              <a:ahLst/>
                              <a:cxnLst>
                                <a:cxn ang="0">
                                  <a:pos x="T1" y="T3"/>
                                </a:cxn>
                                <a:cxn ang="0">
                                  <a:pos x="T5" y="T7"/>
                                </a:cxn>
                                <a:cxn ang="0">
                                  <a:pos x="T9" y="T11"/>
                                </a:cxn>
                                <a:cxn ang="0">
                                  <a:pos x="T13" y="T15"/>
                                </a:cxn>
                              </a:cxnLst>
                              <a:rect l="0" t="0" r="r" b="b"/>
                              <a:pathLst>
                                <a:path w="4193" h="1872">
                                  <a:moveTo>
                                    <a:pt x="4192" y="1872"/>
                                  </a:moveTo>
                                  <a:lnTo>
                                    <a:pt x="4192" y="0"/>
                                  </a:lnTo>
                                  <a:lnTo>
                                    <a:pt x="0" y="0"/>
                                  </a:lnTo>
                                  <a:lnTo>
                                    <a:pt x="0" y="97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6" name="Group 192"/>
                        <wpg:cNvGrpSpPr>
                          <a:grpSpLocks/>
                        </wpg:cNvGrpSpPr>
                        <wpg:grpSpPr bwMode="auto">
                          <a:xfrm>
                            <a:off x="5818" y="4878"/>
                            <a:ext cx="94" cy="89"/>
                            <a:chOff x="5818" y="4878"/>
                            <a:chExt cx="94" cy="89"/>
                          </a:xfrm>
                        </wpg:grpSpPr>
                        <wps:wsp>
                          <wps:cNvPr id="517" name="Freeform 193"/>
                          <wps:cNvSpPr>
                            <a:spLocks/>
                          </wps:cNvSpPr>
                          <wps:spPr bwMode="auto">
                            <a:xfrm>
                              <a:off x="5818" y="4878"/>
                              <a:ext cx="94" cy="89"/>
                            </a:xfrm>
                            <a:custGeom>
                              <a:avLst/>
                              <a:gdLst>
                                <a:gd name="T0" fmla="+- 0 5911 5818"/>
                                <a:gd name="T1" fmla="*/ T0 w 94"/>
                                <a:gd name="T2" fmla="+- 0 4878 4878"/>
                                <a:gd name="T3" fmla="*/ 4878 h 89"/>
                                <a:gd name="T4" fmla="+- 0 5818 5818"/>
                                <a:gd name="T5" fmla="*/ T4 w 94"/>
                                <a:gd name="T6" fmla="+- 0 4878 4878"/>
                                <a:gd name="T7" fmla="*/ 4878 h 89"/>
                                <a:gd name="T8" fmla="+- 0 5866 5818"/>
                                <a:gd name="T9" fmla="*/ T8 w 94"/>
                                <a:gd name="T10" fmla="+- 0 4967 4878"/>
                                <a:gd name="T11" fmla="*/ 4967 h 89"/>
                                <a:gd name="T12" fmla="+- 0 5911 5818"/>
                                <a:gd name="T13" fmla="*/ T12 w 94"/>
                                <a:gd name="T14" fmla="+- 0 4878 4878"/>
                                <a:gd name="T15" fmla="*/ 4878 h 89"/>
                              </a:gdLst>
                              <a:ahLst/>
                              <a:cxnLst>
                                <a:cxn ang="0">
                                  <a:pos x="T1" y="T3"/>
                                </a:cxn>
                                <a:cxn ang="0">
                                  <a:pos x="T5" y="T7"/>
                                </a:cxn>
                                <a:cxn ang="0">
                                  <a:pos x="T9" y="T11"/>
                                </a:cxn>
                                <a:cxn ang="0">
                                  <a:pos x="T13" y="T15"/>
                                </a:cxn>
                              </a:cxnLst>
                              <a:rect l="0" t="0" r="r" b="b"/>
                              <a:pathLst>
                                <a:path w="94" h="89">
                                  <a:moveTo>
                                    <a:pt x="93" y="0"/>
                                  </a:moveTo>
                                  <a:lnTo>
                                    <a:pt x="0" y="0"/>
                                  </a:lnTo>
                                  <a:lnTo>
                                    <a:pt x="48" y="89"/>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8" name="Picture 19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7966" y="3745"/>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9" name="Group 195"/>
                        <wpg:cNvGrpSpPr>
                          <a:grpSpLocks/>
                        </wpg:cNvGrpSpPr>
                        <wpg:grpSpPr bwMode="auto">
                          <a:xfrm>
                            <a:off x="5561" y="6467"/>
                            <a:ext cx="4498" cy="2004"/>
                            <a:chOff x="5561" y="6467"/>
                            <a:chExt cx="4498" cy="2004"/>
                          </a:xfrm>
                        </wpg:grpSpPr>
                        <wps:wsp>
                          <wps:cNvPr id="520" name="Freeform 196"/>
                          <wps:cNvSpPr>
                            <a:spLocks/>
                          </wps:cNvSpPr>
                          <wps:spPr bwMode="auto">
                            <a:xfrm>
                              <a:off x="5561" y="6467"/>
                              <a:ext cx="4498" cy="2004"/>
                            </a:xfrm>
                            <a:custGeom>
                              <a:avLst/>
                              <a:gdLst>
                                <a:gd name="T0" fmla="+- 0 10058 5561"/>
                                <a:gd name="T1" fmla="*/ T0 w 4498"/>
                                <a:gd name="T2" fmla="+- 0 6467 6467"/>
                                <a:gd name="T3" fmla="*/ 6467 h 2004"/>
                                <a:gd name="T4" fmla="+- 0 10058 5561"/>
                                <a:gd name="T5" fmla="*/ T4 w 4498"/>
                                <a:gd name="T6" fmla="+- 0 8471 6467"/>
                                <a:gd name="T7" fmla="*/ 8471 h 2004"/>
                                <a:gd name="T8" fmla="+- 0 5561 5561"/>
                                <a:gd name="T9" fmla="*/ T8 w 4498"/>
                                <a:gd name="T10" fmla="+- 0 8471 6467"/>
                                <a:gd name="T11" fmla="*/ 8471 h 2004"/>
                                <a:gd name="T12" fmla="+- 0 5561 5561"/>
                                <a:gd name="T13" fmla="*/ T12 w 4498"/>
                                <a:gd name="T14" fmla="+- 0 7074 6467"/>
                                <a:gd name="T15" fmla="*/ 7074 h 2004"/>
                              </a:gdLst>
                              <a:ahLst/>
                              <a:cxnLst>
                                <a:cxn ang="0">
                                  <a:pos x="T1" y="T3"/>
                                </a:cxn>
                                <a:cxn ang="0">
                                  <a:pos x="T5" y="T7"/>
                                </a:cxn>
                                <a:cxn ang="0">
                                  <a:pos x="T9" y="T11"/>
                                </a:cxn>
                                <a:cxn ang="0">
                                  <a:pos x="T13" y="T15"/>
                                </a:cxn>
                              </a:cxnLst>
                              <a:rect l="0" t="0" r="r" b="b"/>
                              <a:pathLst>
                                <a:path w="4498" h="2004">
                                  <a:moveTo>
                                    <a:pt x="4497" y="0"/>
                                  </a:moveTo>
                                  <a:lnTo>
                                    <a:pt x="4497" y="2004"/>
                                  </a:lnTo>
                                  <a:lnTo>
                                    <a:pt x="0" y="2004"/>
                                  </a:lnTo>
                                  <a:lnTo>
                                    <a:pt x="0" y="60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1" name="Group 197"/>
                        <wpg:cNvGrpSpPr>
                          <a:grpSpLocks/>
                        </wpg:cNvGrpSpPr>
                        <wpg:grpSpPr bwMode="auto">
                          <a:xfrm>
                            <a:off x="10013" y="6344"/>
                            <a:ext cx="92" cy="135"/>
                            <a:chOff x="10013" y="6344"/>
                            <a:chExt cx="92" cy="135"/>
                          </a:xfrm>
                        </wpg:grpSpPr>
                        <wps:wsp>
                          <wps:cNvPr id="522" name="Freeform 198"/>
                          <wps:cNvSpPr>
                            <a:spLocks/>
                          </wps:cNvSpPr>
                          <wps:spPr bwMode="auto">
                            <a:xfrm>
                              <a:off x="10013" y="6344"/>
                              <a:ext cx="92" cy="135"/>
                            </a:xfrm>
                            <a:custGeom>
                              <a:avLst/>
                              <a:gdLst>
                                <a:gd name="T0" fmla="+- 0 10058 10013"/>
                                <a:gd name="T1" fmla="*/ T0 w 92"/>
                                <a:gd name="T2" fmla="+- 0 6344 6344"/>
                                <a:gd name="T3" fmla="*/ 6344 h 135"/>
                                <a:gd name="T4" fmla="+- 0 10013 10013"/>
                                <a:gd name="T5" fmla="*/ T4 w 92"/>
                                <a:gd name="T6" fmla="+- 0 6479 6344"/>
                                <a:gd name="T7" fmla="*/ 6479 h 135"/>
                                <a:gd name="T8" fmla="+- 0 10104 10013"/>
                                <a:gd name="T9" fmla="*/ T8 w 92"/>
                                <a:gd name="T10" fmla="+- 0 6479 6344"/>
                                <a:gd name="T11" fmla="*/ 6479 h 135"/>
                                <a:gd name="T12" fmla="+- 0 10058 10013"/>
                                <a:gd name="T13" fmla="*/ T12 w 92"/>
                                <a:gd name="T14" fmla="+- 0 6344 6344"/>
                                <a:gd name="T15" fmla="*/ 6344 h 135"/>
                              </a:gdLst>
                              <a:ahLst/>
                              <a:cxnLst>
                                <a:cxn ang="0">
                                  <a:pos x="T1" y="T3"/>
                                </a:cxn>
                                <a:cxn ang="0">
                                  <a:pos x="T5" y="T7"/>
                                </a:cxn>
                                <a:cxn ang="0">
                                  <a:pos x="T9" y="T11"/>
                                </a:cxn>
                                <a:cxn ang="0">
                                  <a:pos x="T13" y="T15"/>
                                </a:cxn>
                              </a:cxnLst>
                              <a:rect l="0" t="0" r="r" b="b"/>
                              <a:pathLst>
                                <a:path w="92" h="135">
                                  <a:moveTo>
                                    <a:pt x="45" y="0"/>
                                  </a:moveTo>
                                  <a:lnTo>
                                    <a:pt x="0" y="135"/>
                                  </a:lnTo>
                                  <a:lnTo>
                                    <a:pt x="91" y="135"/>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3" name="Group 199"/>
                        <wpg:cNvGrpSpPr>
                          <a:grpSpLocks/>
                        </wpg:cNvGrpSpPr>
                        <wpg:grpSpPr bwMode="auto">
                          <a:xfrm>
                            <a:off x="7786" y="8300"/>
                            <a:ext cx="795" cy="156"/>
                            <a:chOff x="7786" y="8300"/>
                            <a:chExt cx="795" cy="156"/>
                          </a:xfrm>
                        </wpg:grpSpPr>
                        <wps:wsp>
                          <wps:cNvPr id="524" name="Freeform 200"/>
                          <wps:cNvSpPr>
                            <a:spLocks/>
                          </wps:cNvSpPr>
                          <wps:spPr bwMode="auto">
                            <a:xfrm>
                              <a:off x="7786" y="8300"/>
                              <a:ext cx="795" cy="156"/>
                            </a:xfrm>
                            <a:custGeom>
                              <a:avLst/>
                              <a:gdLst>
                                <a:gd name="T0" fmla="+- 0 7786 7786"/>
                                <a:gd name="T1" fmla="*/ T0 w 795"/>
                                <a:gd name="T2" fmla="+- 0 8300 8300"/>
                                <a:gd name="T3" fmla="*/ 8300 h 156"/>
                                <a:gd name="T4" fmla="+- 0 8580 7786"/>
                                <a:gd name="T5" fmla="*/ T4 w 795"/>
                                <a:gd name="T6" fmla="+- 0 8300 8300"/>
                                <a:gd name="T7" fmla="*/ 8300 h 156"/>
                                <a:gd name="T8" fmla="+- 0 8580 7786"/>
                                <a:gd name="T9" fmla="*/ T8 w 795"/>
                                <a:gd name="T10" fmla="+- 0 8456 8300"/>
                                <a:gd name="T11" fmla="*/ 8456 h 156"/>
                                <a:gd name="T12" fmla="+- 0 7786 7786"/>
                                <a:gd name="T13" fmla="*/ T12 w 795"/>
                                <a:gd name="T14" fmla="+- 0 8456 8300"/>
                                <a:gd name="T15" fmla="*/ 8456 h 156"/>
                                <a:gd name="T16" fmla="+- 0 7786 7786"/>
                                <a:gd name="T17" fmla="*/ T16 w 795"/>
                                <a:gd name="T18" fmla="+- 0 8300 8300"/>
                                <a:gd name="T19" fmla="*/ 830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5" name="Picture 2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7800" y="832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6" name="Group 202"/>
                        <wpg:cNvGrpSpPr>
                          <a:grpSpLocks/>
                        </wpg:cNvGrpSpPr>
                        <wpg:grpSpPr bwMode="auto">
                          <a:xfrm>
                            <a:off x="2486" y="8007"/>
                            <a:ext cx="900" cy="533"/>
                            <a:chOff x="2486" y="8007"/>
                            <a:chExt cx="900" cy="533"/>
                          </a:xfrm>
                        </wpg:grpSpPr>
                        <wps:wsp>
                          <wps:cNvPr id="527" name="Freeform 203"/>
                          <wps:cNvSpPr>
                            <a:spLocks/>
                          </wps:cNvSpPr>
                          <wps:spPr bwMode="auto">
                            <a:xfrm>
                              <a:off x="2486" y="8007"/>
                              <a:ext cx="900" cy="533"/>
                            </a:xfrm>
                            <a:custGeom>
                              <a:avLst/>
                              <a:gdLst>
                                <a:gd name="T0" fmla="+- 0 2486 2486"/>
                                <a:gd name="T1" fmla="*/ T0 w 900"/>
                                <a:gd name="T2" fmla="+- 0 8540 8007"/>
                                <a:gd name="T3" fmla="*/ 8540 h 533"/>
                                <a:gd name="T4" fmla="+- 0 3386 2486"/>
                                <a:gd name="T5" fmla="*/ T4 w 900"/>
                                <a:gd name="T6" fmla="+- 0 8540 8007"/>
                                <a:gd name="T7" fmla="*/ 8540 h 533"/>
                                <a:gd name="T8" fmla="+- 0 3386 2486"/>
                                <a:gd name="T9" fmla="*/ T8 w 900"/>
                                <a:gd name="T10" fmla="+- 0 8007 8007"/>
                                <a:gd name="T11" fmla="*/ 8007 h 533"/>
                                <a:gd name="T12" fmla="+- 0 2486 2486"/>
                                <a:gd name="T13" fmla="*/ T12 w 900"/>
                                <a:gd name="T14" fmla="+- 0 8007 8007"/>
                                <a:gd name="T15" fmla="*/ 8007 h 533"/>
                                <a:gd name="T16" fmla="+- 0 2486 2486"/>
                                <a:gd name="T17" fmla="*/ T16 w 900"/>
                                <a:gd name="T18" fmla="+- 0 8540 8007"/>
                                <a:gd name="T19" fmla="*/ 8540 h 533"/>
                              </a:gdLst>
                              <a:ahLst/>
                              <a:cxnLst>
                                <a:cxn ang="0">
                                  <a:pos x="T1" y="T3"/>
                                </a:cxn>
                                <a:cxn ang="0">
                                  <a:pos x="T5" y="T7"/>
                                </a:cxn>
                                <a:cxn ang="0">
                                  <a:pos x="T9" y="T11"/>
                                </a:cxn>
                                <a:cxn ang="0">
                                  <a:pos x="T13" y="T15"/>
                                </a:cxn>
                                <a:cxn ang="0">
                                  <a:pos x="T17" y="T19"/>
                                </a:cxn>
                              </a:cxnLst>
                              <a:rect l="0" t="0" r="r" b="b"/>
                              <a:pathLst>
                                <a:path w="900" h="533">
                                  <a:moveTo>
                                    <a:pt x="0" y="533"/>
                                  </a:moveTo>
                                  <a:lnTo>
                                    <a:pt x="900" y="533"/>
                                  </a:lnTo>
                                  <a:lnTo>
                                    <a:pt x="900" y="0"/>
                                  </a:lnTo>
                                  <a:lnTo>
                                    <a:pt x="0" y="0"/>
                                  </a:lnTo>
                                  <a:lnTo>
                                    <a:pt x="0" y="533"/>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8" name="Picture 20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590" y="8219"/>
                              <a:ext cx="69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9" name="Group 205"/>
                        <wpg:cNvGrpSpPr>
                          <a:grpSpLocks/>
                        </wpg:cNvGrpSpPr>
                        <wpg:grpSpPr bwMode="auto">
                          <a:xfrm>
                            <a:off x="2969" y="7062"/>
                            <a:ext cx="2518" cy="1743"/>
                            <a:chOff x="2969" y="7062"/>
                            <a:chExt cx="2518" cy="1743"/>
                          </a:xfrm>
                        </wpg:grpSpPr>
                        <wps:wsp>
                          <wps:cNvPr id="530" name="Freeform 206"/>
                          <wps:cNvSpPr>
                            <a:spLocks/>
                          </wps:cNvSpPr>
                          <wps:spPr bwMode="auto">
                            <a:xfrm>
                              <a:off x="2969" y="7062"/>
                              <a:ext cx="2518" cy="1743"/>
                            </a:xfrm>
                            <a:custGeom>
                              <a:avLst/>
                              <a:gdLst>
                                <a:gd name="T0" fmla="+- 0 2969 2969"/>
                                <a:gd name="T1" fmla="*/ T0 w 2518"/>
                                <a:gd name="T2" fmla="+- 0 8660 7062"/>
                                <a:gd name="T3" fmla="*/ 8660 h 1743"/>
                                <a:gd name="T4" fmla="+- 0 2971 2969"/>
                                <a:gd name="T5" fmla="*/ T4 w 2518"/>
                                <a:gd name="T6" fmla="+- 0 8672 7062"/>
                                <a:gd name="T7" fmla="*/ 8672 h 1743"/>
                                <a:gd name="T8" fmla="+- 0 2971 2969"/>
                                <a:gd name="T9" fmla="*/ T8 w 2518"/>
                                <a:gd name="T10" fmla="+- 0 8804 7062"/>
                                <a:gd name="T11" fmla="*/ 8804 h 1743"/>
                                <a:gd name="T12" fmla="+- 0 5486 2969"/>
                                <a:gd name="T13" fmla="*/ T12 w 2518"/>
                                <a:gd name="T14" fmla="+- 0 8804 7062"/>
                                <a:gd name="T15" fmla="*/ 8804 h 1743"/>
                                <a:gd name="T16" fmla="+- 0 5486 2969"/>
                                <a:gd name="T17" fmla="*/ T16 w 2518"/>
                                <a:gd name="T18" fmla="+- 0 7062 7062"/>
                                <a:gd name="T19" fmla="*/ 7062 h 1743"/>
                              </a:gdLst>
                              <a:ahLst/>
                              <a:cxnLst>
                                <a:cxn ang="0">
                                  <a:pos x="T1" y="T3"/>
                                </a:cxn>
                                <a:cxn ang="0">
                                  <a:pos x="T5" y="T7"/>
                                </a:cxn>
                                <a:cxn ang="0">
                                  <a:pos x="T9" y="T11"/>
                                </a:cxn>
                                <a:cxn ang="0">
                                  <a:pos x="T13" y="T15"/>
                                </a:cxn>
                                <a:cxn ang="0">
                                  <a:pos x="T17" y="T19"/>
                                </a:cxn>
                              </a:cxnLst>
                              <a:rect l="0" t="0" r="r" b="b"/>
                              <a:pathLst>
                                <a:path w="2518" h="1743">
                                  <a:moveTo>
                                    <a:pt x="0" y="1598"/>
                                  </a:moveTo>
                                  <a:lnTo>
                                    <a:pt x="2" y="1610"/>
                                  </a:lnTo>
                                  <a:lnTo>
                                    <a:pt x="2" y="1742"/>
                                  </a:lnTo>
                                  <a:lnTo>
                                    <a:pt x="2517" y="1742"/>
                                  </a:lnTo>
                                  <a:lnTo>
                                    <a:pt x="251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1" name="Group 207"/>
                        <wpg:cNvGrpSpPr>
                          <a:grpSpLocks/>
                        </wpg:cNvGrpSpPr>
                        <wpg:grpSpPr bwMode="auto">
                          <a:xfrm>
                            <a:off x="2926" y="8540"/>
                            <a:ext cx="89" cy="142"/>
                            <a:chOff x="2926" y="8540"/>
                            <a:chExt cx="89" cy="142"/>
                          </a:xfrm>
                        </wpg:grpSpPr>
                        <wps:wsp>
                          <wps:cNvPr id="532" name="Freeform 208"/>
                          <wps:cNvSpPr>
                            <a:spLocks/>
                          </wps:cNvSpPr>
                          <wps:spPr bwMode="auto">
                            <a:xfrm>
                              <a:off x="2926" y="8540"/>
                              <a:ext cx="89" cy="142"/>
                            </a:xfrm>
                            <a:custGeom>
                              <a:avLst/>
                              <a:gdLst>
                                <a:gd name="T0" fmla="+- 0 2938 2926"/>
                                <a:gd name="T1" fmla="*/ T0 w 89"/>
                                <a:gd name="T2" fmla="+- 0 8540 8540"/>
                                <a:gd name="T3" fmla="*/ 8540 h 142"/>
                                <a:gd name="T4" fmla="+- 0 2926 2926"/>
                                <a:gd name="T5" fmla="*/ T4 w 89"/>
                                <a:gd name="T6" fmla="+- 0 8682 8540"/>
                                <a:gd name="T7" fmla="*/ 8682 h 142"/>
                                <a:gd name="T8" fmla="+- 0 3014 2926"/>
                                <a:gd name="T9" fmla="*/ T8 w 89"/>
                                <a:gd name="T10" fmla="+- 0 8660 8540"/>
                                <a:gd name="T11" fmla="*/ 8660 h 142"/>
                                <a:gd name="T12" fmla="+- 0 2938 2926"/>
                                <a:gd name="T13" fmla="*/ T12 w 89"/>
                                <a:gd name="T14" fmla="+- 0 8540 8540"/>
                                <a:gd name="T15" fmla="*/ 8540 h 142"/>
                              </a:gdLst>
                              <a:ahLst/>
                              <a:cxnLst>
                                <a:cxn ang="0">
                                  <a:pos x="T1" y="T3"/>
                                </a:cxn>
                                <a:cxn ang="0">
                                  <a:pos x="T5" y="T7"/>
                                </a:cxn>
                                <a:cxn ang="0">
                                  <a:pos x="T9" y="T11"/>
                                </a:cxn>
                                <a:cxn ang="0">
                                  <a:pos x="T13" y="T15"/>
                                </a:cxn>
                              </a:cxnLst>
                              <a:rect l="0" t="0" r="r" b="b"/>
                              <a:pathLst>
                                <a:path w="89" h="142">
                                  <a:moveTo>
                                    <a:pt x="12" y="0"/>
                                  </a:moveTo>
                                  <a:lnTo>
                                    <a:pt x="0" y="142"/>
                                  </a:lnTo>
                                  <a:lnTo>
                                    <a:pt x="88" y="12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3" name="Group 209"/>
                        <wpg:cNvGrpSpPr>
                          <a:grpSpLocks/>
                        </wpg:cNvGrpSpPr>
                        <wpg:grpSpPr bwMode="auto">
                          <a:xfrm>
                            <a:off x="3559" y="8634"/>
                            <a:ext cx="1412" cy="159"/>
                            <a:chOff x="3559" y="8634"/>
                            <a:chExt cx="1412" cy="159"/>
                          </a:xfrm>
                        </wpg:grpSpPr>
                        <wps:wsp>
                          <wps:cNvPr id="534" name="Freeform 210"/>
                          <wps:cNvSpPr>
                            <a:spLocks/>
                          </wps:cNvSpPr>
                          <wps:spPr bwMode="auto">
                            <a:xfrm>
                              <a:off x="3559" y="8634"/>
                              <a:ext cx="1412" cy="159"/>
                            </a:xfrm>
                            <a:custGeom>
                              <a:avLst/>
                              <a:gdLst>
                                <a:gd name="T0" fmla="+- 0 3559 3559"/>
                                <a:gd name="T1" fmla="*/ T0 w 1412"/>
                                <a:gd name="T2" fmla="+- 0 8634 8634"/>
                                <a:gd name="T3" fmla="*/ 8634 h 159"/>
                                <a:gd name="T4" fmla="+- 0 4970 3559"/>
                                <a:gd name="T5" fmla="*/ T4 w 1412"/>
                                <a:gd name="T6" fmla="+- 0 8634 8634"/>
                                <a:gd name="T7" fmla="*/ 8634 h 159"/>
                                <a:gd name="T8" fmla="+- 0 4970 3559"/>
                                <a:gd name="T9" fmla="*/ T8 w 1412"/>
                                <a:gd name="T10" fmla="+- 0 8792 8634"/>
                                <a:gd name="T11" fmla="*/ 8792 h 159"/>
                                <a:gd name="T12" fmla="+- 0 3559 3559"/>
                                <a:gd name="T13" fmla="*/ T12 w 1412"/>
                                <a:gd name="T14" fmla="+- 0 8792 8634"/>
                                <a:gd name="T15" fmla="*/ 8792 h 159"/>
                                <a:gd name="T16" fmla="+- 0 3559 3559"/>
                                <a:gd name="T17" fmla="*/ T16 w 1412"/>
                                <a:gd name="T18" fmla="+- 0 8634 8634"/>
                                <a:gd name="T19" fmla="*/ 8634 h 159"/>
                              </a:gdLst>
                              <a:ahLst/>
                              <a:cxnLst>
                                <a:cxn ang="0">
                                  <a:pos x="T1" y="T3"/>
                                </a:cxn>
                                <a:cxn ang="0">
                                  <a:pos x="T5" y="T7"/>
                                </a:cxn>
                                <a:cxn ang="0">
                                  <a:pos x="T9" y="T11"/>
                                </a:cxn>
                                <a:cxn ang="0">
                                  <a:pos x="T13" y="T15"/>
                                </a:cxn>
                                <a:cxn ang="0">
                                  <a:pos x="T17" y="T19"/>
                                </a:cxn>
                              </a:cxnLst>
                              <a:rect l="0" t="0" r="r" b="b"/>
                              <a:pathLst>
                                <a:path w="1412" h="159">
                                  <a:moveTo>
                                    <a:pt x="0" y="0"/>
                                  </a:moveTo>
                                  <a:lnTo>
                                    <a:pt x="1411" y="0"/>
                                  </a:lnTo>
                                  <a:lnTo>
                                    <a:pt x="141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35" name="Picture 2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3576" y="8658"/>
                              <a:ext cx="61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6" name="Picture 2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4238" y="8658"/>
                              <a:ext cx="73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37" name="Group 213"/>
                        <wpg:cNvGrpSpPr>
                          <a:grpSpLocks/>
                        </wpg:cNvGrpSpPr>
                        <wpg:grpSpPr bwMode="auto">
                          <a:xfrm>
                            <a:off x="3514" y="7035"/>
                            <a:ext cx="1868" cy="1527"/>
                            <a:chOff x="3514" y="7035"/>
                            <a:chExt cx="1868" cy="1527"/>
                          </a:xfrm>
                        </wpg:grpSpPr>
                        <wps:wsp>
                          <wps:cNvPr id="538" name="Freeform 214"/>
                          <wps:cNvSpPr>
                            <a:spLocks/>
                          </wps:cNvSpPr>
                          <wps:spPr bwMode="auto">
                            <a:xfrm>
                              <a:off x="3514" y="7035"/>
                              <a:ext cx="1868" cy="1527"/>
                            </a:xfrm>
                            <a:custGeom>
                              <a:avLst/>
                              <a:gdLst>
                                <a:gd name="T0" fmla="+- 0 3514 3514"/>
                                <a:gd name="T1" fmla="*/ T0 w 1868"/>
                                <a:gd name="T2" fmla="+- 0 8562 7035"/>
                                <a:gd name="T3" fmla="*/ 8562 h 1527"/>
                                <a:gd name="T4" fmla="+- 0 5381 3514"/>
                                <a:gd name="T5" fmla="*/ T4 w 1868"/>
                                <a:gd name="T6" fmla="+- 0 8562 7035"/>
                                <a:gd name="T7" fmla="*/ 8562 h 1527"/>
                                <a:gd name="T8" fmla="+- 0 5381 3514"/>
                                <a:gd name="T9" fmla="*/ T8 w 1868"/>
                                <a:gd name="T10" fmla="+- 0 7035 7035"/>
                                <a:gd name="T11" fmla="*/ 7035 h 1527"/>
                              </a:gdLst>
                              <a:ahLst/>
                              <a:cxnLst>
                                <a:cxn ang="0">
                                  <a:pos x="T1" y="T3"/>
                                </a:cxn>
                                <a:cxn ang="0">
                                  <a:pos x="T5" y="T7"/>
                                </a:cxn>
                                <a:cxn ang="0">
                                  <a:pos x="T9" y="T11"/>
                                </a:cxn>
                              </a:cxnLst>
                              <a:rect l="0" t="0" r="r" b="b"/>
                              <a:pathLst>
                                <a:path w="1868" h="1527">
                                  <a:moveTo>
                                    <a:pt x="0" y="1527"/>
                                  </a:moveTo>
                                  <a:lnTo>
                                    <a:pt x="1867" y="1527"/>
                                  </a:lnTo>
                                  <a:lnTo>
                                    <a:pt x="186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9" name="Group 215"/>
                        <wpg:cNvGrpSpPr>
                          <a:grpSpLocks/>
                        </wpg:cNvGrpSpPr>
                        <wpg:grpSpPr bwMode="auto">
                          <a:xfrm>
                            <a:off x="3386" y="8519"/>
                            <a:ext cx="140" cy="89"/>
                            <a:chOff x="3386" y="8519"/>
                            <a:chExt cx="140" cy="89"/>
                          </a:xfrm>
                        </wpg:grpSpPr>
                        <wps:wsp>
                          <wps:cNvPr id="540" name="Freeform 216"/>
                          <wps:cNvSpPr>
                            <a:spLocks/>
                          </wps:cNvSpPr>
                          <wps:spPr bwMode="auto">
                            <a:xfrm>
                              <a:off x="3386" y="8519"/>
                              <a:ext cx="140" cy="89"/>
                            </a:xfrm>
                            <a:custGeom>
                              <a:avLst/>
                              <a:gdLst>
                                <a:gd name="T0" fmla="+- 0 3526 3386"/>
                                <a:gd name="T1" fmla="*/ T0 w 140"/>
                                <a:gd name="T2" fmla="+- 0 8519 8519"/>
                                <a:gd name="T3" fmla="*/ 8519 h 89"/>
                                <a:gd name="T4" fmla="+- 0 3386 3386"/>
                                <a:gd name="T5" fmla="*/ T4 w 140"/>
                                <a:gd name="T6" fmla="+- 0 8562 8519"/>
                                <a:gd name="T7" fmla="*/ 8562 h 89"/>
                                <a:gd name="T8" fmla="+- 0 3526 3386"/>
                                <a:gd name="T9" fmla="*/ T8 w 140"/>
                                <a:gd name="T10" fmla="+- 0 8607 8519"/>
                                <a:gd name="T11" fmla="*/ 8607 h 89"/>
                                <a:gd name="T12" fmla="+- 0 3526 3386"/>
                                <a:gd name="T13" fmla="*/ T12 w 140"/>
                                <a:gd name="T14" fmla="+- 0 8519 8519"/>
                                <a:gd name="T15" fmla="*/ 8519 h 89"/>
                              </a:gdLst>
                              <a:ahLst/>
                              <a:cxnLst>
                                <a:cxn ang="0">
                                  <a:pos x="T1" y="T3"/>
                                </a:cxn>
                                <a:cxn ang="0">
                                  <a:pos x="T5" y="T7"/>
                                </a:cxn>
                                <a:cxn ang="0">
                                  <a:pos x="T9" y="T11"/>
                                </a:cxn>
                                <a:cxn ang="0">
                                  <a:pos x="T13" y="T15"/>
                                </a:cxn>
                              </a:cxnLst>
                              <a:rect l="0" t="0" r="r" b="b"/>
                              <a:pathLst>
                                <a:path w="140" h="89">
                                  <a:moveTo>
                                    <a:pt x="140" y="0"/>
                                  </a:moveTo>
                                  <a:lnTo>
                                    <a:pt x="0" y="43"/>
                                  </a:lnTo>
                                  <a:lnTo>
                                    <a:pt x="140" y="88"/>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1" name="Group 217"/>
                        <wpg:cNvGrpSpPr>
                          <a:grpSpLocks/>
                        </wpg:cNvGrpSpPr>
                        <wpg:grpSpPr bwMode="auto">
                          <a:xfrm>
                            <a:off x="4061" y="8391"/>
                            <a:ext cx="1092" cy="156"/>
                            <a:chOff x="4061" y="8391"/>
                            <a:chExt cx="1092" cy="156"/>
                          </a:xfrm>
                        </wpg:grpSpPr>
                        <wps:wsp>
                          <wps:cNvPr id="542" name="Freeform 218"/>
                          <wps:cNvSpPr>
                            <a:spLocks/>
                          </wps:cNvSpPr>
                          <wps:spPr bwMode="auto">
                            <a:xfrm>
                              <a:off x="4061" y="8391"/>
                              <a:ext cx="1092" cy="156"/>
                            </a:xfrm>
                            <a:custGeom>
                              <a:avLst/>
                              <a:gdLst>
                                <a:gd name="T0" fmla="+- 0 4061 4061"/>
                                <a:gd name="T1" fmla="*/ T0 w 1092"/>
                                <a:gd name="T2" fmla="+- 0 8391 8391"/>
                                <a:gd name="T3" fmla="*/ 8391 h 156"/>
                                <a:gd name="T4" fmla="+- 0 5153 4061"/>
                                <a:gd name="T5" fmla="*/ T4 w 1092"/>
                                <a:gd name="T6" fmla="+- 0 8391 8391"/>
                                <a:gd name="T7" fmla="*/ 8391 h 156"/>
                                <a:gd name="T8" fmla="+- 0 5153 4061"/>
                                <a:gd name="T9" fmla="*/ T8 w 1092"/>
                                <a:gd name="T10" fmla="+- 0 8547 8391"/>
                                <a:gd name="T11" fmla="*/ 8547 h 156"/>
                                <a:gd name="T12" fmla="+- 0 4061 4061"/>
                                <a:gd name="T13" fmla="*/ T12 w 1092"/>
                                <a:gd name="T14" fmla="+- 0 8547 8391"/>
                                <a:gd name="T15" fmla="*/ 8547 h 156"/>
                                <a:gd name="T16" fmla="+- 0 4061 4061"/>
                                <a:gd name="T17" fmla="*/ T16 w 1092"/>
                                <a:gd name="T18" fmla="+- 0 8391 8391"/>
                                <a:gd name="T19" fmla="*/ 8391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3" name="Picture 2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4075" y="8415"/>
                              <a:ext cx="107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44" name="Group 220"/>
                        <wpg:cNvGrpSpPr>
                          <a:grpSpLocks/>
                        </wpg:cNvGrpSpPr>
                        <wpg:grpSpPr bwMode="auto">
                          <a:xfrm>
                            <a:off x="3514" y="7016"/>
                            <a:ext cx="1812" cy="1340"/>
                            <a:chOff x="3514" y="7016"/>
                            <a:chExt cx="1812" cy="1340"/>
                          </a:xfrm>
                        </wpg:grpSpPr>
                        <wps:wsp>
                          <wps:cNvPr id="545" name="Freeform 221"/>
                          <wps:cNvSpPr>
                            <a:spLocks/>
                          </wps:cNvSpPr>
                          <wps:spPr bwMode="auto">
                            <a:xfrm>
                              <a:off x="3514" y="7016"/>
                              <a:ext cx="1812" cy="1340"/>
                            </a:xfrm>
                            <a:custGeom>
                              <a:avLst/>
                              <a:gdLst>
                                <a:gd name="T0" fmla="+- 0 3514 3514"/>
                                <a:gd name="T1" fmla="*/ T0 w 1812"/>
                                <a:gd name="T2" fmla="+- 0 8355 7016"/>
                                <a:gd name="T3" fmla="*/ 8355 h 1340"/>
                                <a:gd name="T4" fmla="+- 0 5326 3514"/>
                                <a:gd name="T5" fmla="*/ T4 w 1812"/>
                                <a:gd name="T6" fmla="+- 0 8355 7016"/>
                                <a:gd name="T7" fmla="*/ 8355 h 1340"/>
                                <a:gd name="T8" fmla="+- 0 5326 3514"/>
                                <a:gd name="T9" fmla="*/ T8 w 1812"/>
                                <a:gd name="T10" fmla="+- 0 7016 7016"/>
                                <a:gd name="T11" fmla="*/ 7016 h 1340"/>
                              </a:gdLst>
                              <a:ahLst/>
                              <a:cxnLst>
                                <a:cxn ang="0">
                                  <a:pos x="T1" y="T3"/>
                                </a:cxn>
                                <a:cxn ang="0">
                                  <a:pos x="T5" y="T7"/>
                                </a:cxn>
                                <a:cxn ang="0">
                                  <a:pos x="T9" y="T11"/>
                                </a:cxn>
                              </a:cxnLst>
                              <a:rect l="0" t="0" r="r" b="b"/>
                              <a:pathLst>
                                <a:path w="1812" h="1340">
                                  <a:moveTo>
                                    <a:pt x="0" y="1339"/>
                                  </a:moveTo>
                                  <a:lnTo>
                                    <a:pt x="1812" y="1339"/>
                                  </a:lnTo>
                                  <a:lnTo>
                                    <a:pt x="1812"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6" name="Group 222"/>
                        <wpg:cNvGrpSpPr>
                          <a:grpSpLocks/>
                        </wpg:cNvGrpSpPr>
                        <wpg:grpSpPr bwMode="auto">
                          <a:xfrm>
                            <a:off x="3386" y="8310"/>
                            <a:ext cx="140" cy="89"/>
                            <a:chOff x="3386" y="8310"/>
                            <a:chExt cx="140" cy="89"/>
                          </a:xfrm>
                        </wpg:grpSpPr>
                        <wps:wsp>
                          <wps:cNvPr id="547" name="Freeform 223"/>
                          <wps:cNvSpPr>
                            <a:spLocks/>
                          </wps:cNvSpPr>
                          <wps:spPr bwMode="auto">
                            <a:xfrm>
                              <a:off x="3386" y="8310"/>
                              <a:ext cx="140" cy="89"/>
                            </a:xfrm>
                            <a:custGeom>
                              <a:avLst/>
                              <a:gdLst>
                                <a:gd name="T0" fmla="+- 0 3526 3386"/>
                                <a:gd name="T1" fmla="*/ T0 w 140"/>
                                <a:gd name="T2" fmla="+- 0 8310 8310"/>
                                <a:gd name="T3" fmla="*/ 8310 h 89"/>
                                <a:gd name="T4" fmla="+- 0 3386 3386"/>
                                <a:gd name="T5" fmla="*/ T4 w 140"/>
                                <a:gd name="T6" fmla="+- 0 8355 8310"/>
                                <a:gd name="T7" fmla="*/ 8355 h 89"/>
                                <a:gd name="T8" fmla="+- 0 3526 3386"/>
                                <a:gd name="T9" fmla="*/ T8 w 140"/>
                                <a:gd name="T10" fmla="+- 0 8399 8310"/>
                                <a:gd name="T11" fmla="*/ 8399 h 89"/>
                                <a:gd name="T12" fmla="+- 0 3526 3386"/>
                                <a:gd name="T13" fmla="*/ T12 w 140"/>
                                <a:gd name="T14" fmla="+- 0 8310 8310"/>
                                <a:gd name="T15" fmla="*/ 8310 h 89"/>
                              </a:gdLst>
                              <a:ahLst/>
                              <a:cxnLst>
                                <a:cxn ang="0">
                                  <a:pos x="T1" y="T3"/>
                                </a:cxn>
                                <a:cxn ang="0">
                                  <a:pos x="T5" y="T7"/>
                                </a:cxn>
                                <a:cxn ang="0">
                                  <a:pos x="T9" y="T11"/>
                                </a:cxn>
                                <a:cxn ang="0">
                                  <a:pos x="T13" y="T15"/>
                                </a:cxn>
                              </a:cxnLst>
                              <a:rect l="0" t="0" r="r" b="b"/>
                              <a:pathLst>
                                <a:path w="140" h="89">
                                  <a:moveTo>
                                    <a:pt x="140" y="0"/>
                                  </a:moveTo>
                                  <a:lnTo>
                                    <a:pt x="0" y="45"/>
                                  </a:lnTo>
                                  <a:lnTo>
                                    <a:pt x="140" y="89"/>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8" name="Group 224"/>
                        <wpg:cNvGrpSpPr>
                          <a:grpSpLocks/>
                        </wpg:cNvGrpSpPr>
                        <wpg:grpSpPr bwMode="auto">
                          <a:xfrm>
                            <a:off x="4020" y="8183"/>
                            <a:ext cx="1001" cy="159"/>
                            <a:chOff x="4020" y="8183"/>
                            <a:chExt cx="1001" cy="159"/>
                          </a:xfrm>
                        </wpg:grpSpPr>
                        <wps:wsp>
                          <wps:cNvPr id="549" name="Freeform 225"/>
                          <wps:cNvSpPr>
                            <a:spLocks/>
                          </wps:cNvSpPr>
                          <wps:spPr bwMode="auto">
                            <a:xfrm>
                              <a:off x="4020" y="8183"/>
                              <a:ext cx="1001" cy="159"/>
                            </a:xfrm>
                            <a:custGeom>
                              <a:avLst/>
                              <a:gdLst>
                                <a:gd name="T0" fmla="+- 0 4020 4020"/>
                                <a:gd name="T1" fmla="*/ T0 w 1001"/>
                                <a:gd name="T2" fmla="+- 0 8183 8183"/>
                                <a:gd name="T3" fmla="*/ 8183 h 159"/>
                                <a:gd name="T4" fmla="+- 0 5021 4020"/>
                                <a:gd name="T5" fmla="*/ T4 w 1001"/>
                                <a:gd name="T6" fmla="+- 0 8183 8183"/>
                                <a:gd name="T7" fmla="*/ 8183 h 159"/>
                                <a:gd name="T8" fmla="+- 0 5021 4020"/>
                                <a:gd name="T9" fmla="*/ T8 w 1001"/>
                                <a:gd name="T10" fmla="+- 0 8341 8183"/>
                                <a:gd name="T11" fmla="*/ 8341 h 159"/>
                                <a:gd name="T12" fmla="+- 0 4020 4020"/>
                                <a:gd name="T13" fmla="*/ T12 w 1001"/>
                                <a:gd name="T14" fmla="+- 0 8341 8183"/>
                                <a:gd name="T15" fmla="*/ 8341 h 159"/>
                                <a:gd name="T16" fmla="+- 0 4020 4020"/>
                                <a:gd name="T17" fmla="*/ T16 w 1001"/>
                                <a:gd name="T18" fmla="+- 0 8183 8183"/>
                                <a:gd name="T19" fmla="*/ 8183 h 159"/>
                              </a:gdLst>
                              <a:ahLst/>
                              <a:cxnLst>
                                <a:cxn ang="0">
                                  <a:pos x="T1" y="T3"/>
                                </a:cxn>
                                <a:cxn ang="0">
                                  <a:pos x="T5" y="T7"/>
                                </a:cxn>
                                <a:cxn ang="0">
                                  <a:pos x="T9" y="T11"/>
                                </a:cxn>
                                <a:cxn ang="0">
                                  <a:pos x="T13" y="T15"/>
                                </a:cxn>
                                <a:cxn ang="0">
                                  <a:pos x="T17" y="T19"/>
                                </a:cxn>
                              </a:cxnLst>
                              <a:rect l="0" t="0" r="r" b="b"/>
                              <a:pathLst>
                                <a:path w="1001" h="159">
                                  <a:moveTo>
                                    <a:pt x="0" y="0"/>
                                  </a:moveTo>
                                  <a:lnTo>
                                    <a:pt x="1001" y="0"/>
                                  </a:lnTo>
                                  <a:lnTo>
                                    <a:pt x="100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0" name="Picture 22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4034" y="8207"/>
                              <a:ext cx="98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1" name="Group 227"/>
                        <wpg:cNvGrpSpPr>
                          <a:grpSpLocks/>
                        </wpg:cNvGrpSpPr>
                        <wpg:grpSpPr bwMode="auto">
                          <a:xfrm>
                            <a:off x="2522" y="7153"/>
                            <a:ext cx="2487" cy="855"/>
                            <a:chOff x="2522" y="7153"/>
                            <a:chExt cx="2487" cy="855"/>
                          </a:xfrm>
                        </wpg:grpSpPr>
                        <wps:wsp>
                          <wps:cNvPr id="552" name="Freeform 228"/>
                          <wps:cNvSpPr>
                            <a:spLocks/>
                          </wps:cNvSpPr>
                          <wps:spPr bwMode="auto">
                            <a:xfrm>
                              <a:off x="2522" y="7153"/>
                              <a:ext cx="2487" cy="855"/>
                            </a:xfrm>
                            <a:custGeom>
                              <a:avLst/>
                              <a:gdLst>
                                <a:gd name="T0" fmla="+- 0 2522 2522"/>
                                <a:gd name="T1" fmla="*/ T0 w 2487"/>
                                <a:gd name="T2" fmla="+- 0 8007 7153"/>
                                <a:gd name="T3" fmla="*/ 8007 h 855"/>
                                <a:gd name="T4" fmla="+- 0 2522 2522"/>
                                <a:gd name="T5" fmla="*/ T4 w 2487"/>
                                <a:gd name="T6" fmla="+- 0 7153 7153"/>
                                <a:gd name="T7" fmla="*/ 7153 h 855"/>
                                <a:gd name="T8" fmla="+- 0 5009 2522"/>
                                <a:gd name="T9" fmla="*/ T8 w 2487"/>
                                <a:gd name="T10" fmla="+- 0 7153 7153"/>
                                <a:gd name="T11" fmla="*/ 7153 h 855"/>
                              </a:gdLst>
                              <a:ahLst/>
                              <a:cxnLst>
                                <a:cxn ang="0">
                                  <a:pos x="T1" y="T3"/>
                                </a:cxn>
                                <a:cxn ang="0">
                                  <a:pos x="T5" y="T7"/>
                                </a:cxn>
                                <a:cxn ang="0">
                                  <a:pos x="T9" y="T11"/>
                                </a:cxn>
                              </a:cxnLst>
                              <a:rect l="0" t="0" r="r" b="b"/>
                              <a:pathLst>
                                <a:path w="2487" h="855">
                                  <a:moveTo>
                                    <a:pt x="0" y="854"/>
                                  </a:moveTo>
                                  <a:lnTo>
                                    <a:pt x="0" y="0"/>
                                  </a:lnTo>
                                  <a:lnTo>
                                    <a:pt x="248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3" name="Group 229"/>
                        <wpg:cNvGrpSpPr>
                          <a:grpSpLocks/>
                        </wpg:cNvGrpSpPr>
                        <wpg:grpSpPr bwMode="auto">
                          <a:xfrm>
                            <a:off x="4997" y="7107"/>
                            <a:ext cx="92" cy="89"/>
                            <a:chOff x="4997" y="7107"/>
                            <a:chExt cx="92" cy="89"/>
                          </a:xfrm>
                        </wpg:grpSpPr>
                        <wps:wsp>
                          <wps:cNvPr id="554" name="Freeform 230"/>
                          <wps:cNvSpPr>
                            <a:spLocks/>
                          </wps:cNvSpPr>
                          <wps:spPr bwMode="auto">
                            <a:xfrm>
                              <a:off x="4997" y="7107"/>
                              <a:ext cx="92" cy="89"/>
                            </a:xfrm>
                            <a:custGeom>
                              <a:avLst/>
                              <a:gdLst>
                                <a:gd name="T0" fmla="+- 0 4997 4997"/>
                                <a:gd name="T1" fmla="*/ T0 w 92"/>
                                <a:gd name="T2" fmla="+- 0 7107 7107"/>
                                <a:gd name="T3" fmla="*/ 7107 h 89"/>
                                <a:gd name="T4" fmla="+- 0 4997 4997"/>
                                <a:gd name="T5" fmla="*/ T4 w 92"/>
                                <a:gd name="T6" fmla="+- 0 7196 7107"/>
                                <a:gd name="T7" fmla="*/ 7196 h 89"/>
                                <a:gd name="T8" fmla="+- 0 5088 4997"/>
                                <a:gd name="T9" fmla="*/ T8 w 92"/>
                                <a:gd name="T10" fmla="+- 0 7153 7107"/>
                                <a:gd name="T11" fmla="*/ 7153 h 89"/>
                                <a:gd name="T12" fmla="+- 0 4997 4997"/>
                                <a:gd name="T13" fmla="*/ T12 w 92"/>
                                <a:gd name="T14" fmla="+- 0 7107 7107"/>
                                <a:gd name="T15" fmla="*/ 7107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5" name="Group 231"/>
                        <wpg:cNvGrpSpPr>
                          <a:grpSpLocks/>
                        </wpg:cNvGrpSpPr>
                        <wpg:grpSpPr bwMode="auto">
                          <a:xfrm>
                            <a:off x="2822" y="6966"/>
                            <a:ext cx="819" cy="159"/>
                            <a:chOff x="2822" y="6966"/>
                            <a:chExt cx="819" cy="159"/>
                          </a:xfrm>
                        </wpg:grpSpPr>
                        <wps:wsp>
                          <wps:cNvPr id="556" name="Freeform 232"/>
                          <wps:cNvSpPr>
                            <a:spLocks/>
                          </wps:cNvSpPr>
                          <wps:spPr bwMode="auto">
                            <a:xfrm>
                              <a:off x="2822" y="6966"/>
                              <a:ext cx="819" cy="159"/>
                            </a:xfrm>
                            <a:custGeom>
                              <a:avLst/>
                              <a:gdLst>
                                <a:gd name="T0" fmla="+- 0 2822 2822"/>
                                <a:gd name="T1" fmla="*/ T0 w 819"/>
                                <a:gd name="T2" fmla="+- 0 6966 6966"/>
                                <a:gd name="T3" fmla="*/ 6966 h 159"/>
                                <a:gd name="T4" fmla="+- 0 3641 2822"/>
                                <a:gd name="T5" fmla="*/ T4 w 819"/>
                                <a:gd name="T6" fmla="+- 0 6966 6966"/>
                                <a:gd name="T7" fmla="*/ 6966 h 159"/>
                                <a:gd name="T8" fmla="+- 0 3641 2822"/>
                                <a:gd name="T9" fmla="*/ T8 w 819"/>
                                <a:gd name="T10" fmla="+- 0 7124 6966"/>
                                <a:gd name="T11" fmla="*/ 7124 h 159"/>
                                <a:gd name="T12" fmla="+- 0 2822 2822"/>
                                <a:gd name="T13" fmla="*/ T12 w 819"/>
                                <a:gd name="T14" fmla="+- 0 7124 6966"/>
                                <a:gd name="T15" fmla="*/ 7124 h 159"/>
                                <a:gd name="T16" fmla="+- 0 2822 2822"/>
                                <a:gd name="T17" fmla="*/ T16 w 819"/>
                                <a:gd name="T18" fmla="+- 0 6966 6966"/>
                                <a:gd name="T19" fmla="*/ 6966 h 159"/>
                              </a:gdLst>
                              <a:ahLst/>
                              <a:cxnLst>
                                <a:cxn ang="0">
                                  <a:pos x="T1" y="T3"/>
                                </a:cxn>
                                <a:cxn ang="0">
                                  <a:pos x="T5" y="T7"/>
                                </a:cxn>
                                <a:cxn ang="0">
                                  <a:pos x="T9" y="T11"/>
                                </a:cxn>
                                <a:cxn ang="0">
                                  <a:pos x="T13" y="T15"/>
                                </a:cxn>
                                <a:cxn ang="0">
                                  <a:pos x="T17" y="T19"/>
                                </a:cxn>
                              </a:cxnLst>
                              <a:rect l="0" t="0" r="r" b="b"/>
                              <a:pathLst>
                                <a:path w="819" h="159">
                                  <a:moveTo>
                                    <a:pt x="0" y="0"/>
                                  </a:moveTo>
                                  <a:lnTo>
                                    <a:pt x="819" y="0"/>
                                  </a:lnTo>
                                  <a:lnTo>
                                    <a:pt x="819"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7" name="Picture 2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839" y="6990"/>
                              <a:ext cx="8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8" name="Group 234"/>
                        <wpg:cNvGrpSpPr>
                          <a:grpSpLocks/>
                        </wpg:cNvGrpSpPr>
                        <wpg:grpSpPr bwMode="auto">
                          <a:xfrm>
                            <a:off x="2698" y="7407"/>
                            <a:ext cx="2312" cy="624"/>
                            <a:chOff x="2698" y="7407"/>
                            <a:chExt cx="2312" cy="624"/>
                          </a:xfrm>
                        </wpg:grpSpPr>
                        <wps:wsp>
                          <wps:cNvPr id="559" name="Freeform 235"/>
                          <wps:cNvSpPr>
                            <a:spLocks/>
                          </wps:cNvSpPr>
                          <wps:spPr bwMode="auto">
                            <a:xfrm>
                              <a:off x="2698" y="7407"/>
                              <a:ext cx="2312" cy="624"/>
                            </a:xfrm>
                            <a:custGeom>
                              <a:avLst/>
                              <a:gdLst>
                                <a:gd name="T0" fmla="+- 0 2698 2698"/>
                                <a:gd name="T1" fmla="*/ T0 w 2312"/>
                                <a:gd name="T2" fmla="+- 0 8031 7407"/>
                                <a:gd name="T3" fmla="*/ 8031 h 624"/>
                                <a:gd name="T4" fmla="+- 0 2698 2698"/>
                                <a:gd name="T5" fmla="*/ T4 w 2312"/>
                                <a:gd name="T6" fmla="+- 0 7407 7407"/>
                                <a:gd name="T7" fmla="*/ 7407 h 624"/>
                                <a:gd name="T8" fmla="+- 0 5009 2698"/>
                                <a:gd name="T9" fmla="*/ T8 w 2312"/>
                                <a:gd name="T10" fmla="+- 0 7407 7407"/>
                                <a:gd name="T11" fmla="*/ 7407 h 624"/>
                              </a:gdLst>
                              <a:ahLst/>
                              <a:cxnLst>
                                <a:cxn ang="0">
                                  <a:pos x="T1" y="T3"/>
                                </a:cxn>
                                <a:cxn ang="0">
                                  <a:pos x="T5" y="T7"/>
                                </a:cxn>
                                <a:cxn ang="0">
                                  <a:pos x="T9" y="T11"/>
                                </a:cxn>
                              </a:cxnLst>
                              <a:rect l="0" t="0" r="r" b="b"/>
                              <a:pathLst>
                                <a:path w="2312" h="624">
                                  <a:moveTo>
                                    <a:pt x="0" y="624"/>
                                  </a:moveTo>
                                  <a:lnTo>
                                    <a:pt x="0" y="0"/>
                                  </a:lnTo>
                                  <a:lnTo>
                                    <a:pt x="231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0" name="Group 236"/>
                        <wpg:cNvGrpSpPr>
                          <a:grpSpLocks/>
                        </wpg:cNvGrpSpPr>
                        <wpg:grpSpPr bwMode="auto">
                          <a:xfrm>
                            <a:off x="4997" y="7362"/>
                            <a:ext cx="92" cy="89"/>
                            <a:chOff x="4997" y="7362"/>
                            <a:chExt cx="92" cy="89"/>
                          </a:xfrm>
                        </wpg:grpSpPr>
                        <wps:wsp>
                          <wps:cNvPr id="561" name="Freeform 237"/>
                          <wps:cNvSpPr>
                            <a:spLocks/>
                          </wps:cNvSpPr>
                          <wps:spPr bwMode="auto">
                            <a:xfrm>
                              <a:off x="4997" y="7362"/>
                              <a:ext cx="92" cy="89"/>
                            </a:xfrm>
                            <a:custGeom>
                              <a:avLst/>
                              <a:gdLst>
                                <a:gd name="T0" fmla="+- 0 4997 4997"/>
                                <a:gd name="T1" fmla="*/ T0 w 92"/>
                                <a:gd name="T2" fmla="+- 0 7362 7362"/>
                                <a:gd name="T3" fmla="*/ 7362 h 89"/>
                                <a:gd name="T4" fmla="+- 0 4997 4997"/>
                                <a:gd name="T5" fmla="*/ T4 w 92"/>
                                <a:gd name="T6" fmla="+- 0 7451 7362"/>
                                <a:gd name="T7" fmla="*/ 7451 h 89"/>
                                <a:gd name="T8" fmla="+- 0 5088 4997"/>
                                <a:gd name="T9" fmla="*/ T8 w 92"/>
                                <a:gd name="T10" fmla="+- 0 7407 7362"/>
                                <a:gd name="T11" fmla="*/ 7407 h 89"/>
                                <a:gd name="T12" fmla="+- 0 4997 4997"/>
                                <a:gd name="T13" fmla="*/ T12 w 92"/>
                                <a:gd name="T14" fmla="+- 0 7362 7362"/>
                                <a:gd name="T15" fmla="*/ 7362 h 89"/>
                              </a:gdLst>
                              <a:ahLst/>
                              <a:cxnLst>
                                <a:cxn ang="0">
                                  <a:pos x="T1" y="T3"/>
                                </a:cxn>
                                <a:cxn ang="0">
                                  <a:pos x="T5" y="T7"/>
                                </a:cxn>
                                <a:cxn ang="0">
                                  <a:pos x="T9" y="T11"/>
                                </a:cxn>
                                <a:cxn ang="0">
                                  <a:pos x="T13" y="T15"/>
                                </a:cxn>
                              </a:cxnLst>
                              <a:rect l="0" t="0" r="r" b="b"/>
                              <a:pathLst>
                                <a:path w="92" h="89">
                                  <a:moveTo>
                                    <a:pt x="0" y="0"/>
                                  </a:moveTo>
                                  <a:lnTo>
                                    <a:pt x="0" y="89"/>
                                  </a:lnTo>
                                  <a:lnTo>
                                    <a:pt x="91" y="4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2" name="Group 238"/>
                        <wpg:cNvGrpSpPr>
                          <a:grpSpLocks/>
                        </wpg:cNvGrpSpPr>
                        <wpg:grpSpPr bwMode="auto">
                          <a:xfrm>
                            <a:off x="2894" y="7220"/>
                            <a:ext cx="1121" cy="159"/>
                            <a:chOff x="2894" y="7220"/>
                            <a:chExt cx="1121" cy="159"/>
                          </a:xfrm>
                        </wpg:grpSpPr>
                        <wps:wsp>
                          <wps:cNvPr id="563" name="Freeform 239"/>
                          <wps:cNvSpPr>
                            <a:spLocks/>
                          </wps:cNvSpPr>
                          <wps:spPr bwMode="auto">
                            <a:xfrm>
                              <a:off x="2894" y="7220"/>
                              <a:ext cx="1121" cy="159"/>
                            </a:xfrm>
                            <a:custGeom>
                              <a:avLst/>
                              <a:gdLst>
                                <a:gd name="T0" fmla="+- 0 2894 2894"/>
                                <a:gd name="T1" fmla="*/ T0 w 1121"/>
                                <a:gd name="T2" fmla="+- 0 7220 7220"/>
                                <a:gd name="T3" fmla="*/ 7220 h 159"/>
                                <a:gd name="T4" fmla="+- 0 4015 2894"/>
                                <a:gd name="T5" fmla="*/ T4 w 1121"/>
                                <a:gd name="T6" fmla="+- 0 7220 7220"/>
                                <a:gd name="T7" fmla="*/ 7220 h 159"/>
                                <a:gd name="T8" fmla="+- 0 4015 2894"/>
                                <a:gd name="T9" fmla="*/ T8 w 1121"/>
                                <a:gd name="T10" fmla="+- 0 7379 7220"/>
                                <a:gd name="T11" fmla="*/ 7379 h 159"/>
                                <a:gd name="T12" fmla="+- 0 2894 2894"/>
                                <a:gd name="T13" fmla="*/ T12 w 1121"/>
                                <a:gd name="T14" fmla="+- 0 7379 7220"/>
                                <a:gd name="T15" fmla="*/ 7379 h 159"/>
                                <a:gd name="T16" fmla="+- 0 2894 2894"/>
                                <a:gd name="T17" fmla="*/ T16 w 1121"/>
                                <a:gd name="T18" fmla="+- 0 7220 7220"/>
                                <a:gd name="T19" fmla="*/ 7220 h 159"/>
                              </a:gdLst>
                              <a:ahLst/>
                              <a:cxnLst>
                                <a:cxn ang="0">
                                  <a:pos x="T1" y="T3"/>
                                </a:cxn>
                                <a:cxn ang="0">
                                  <a:pos x="T5" y="T7"/>
                                </a:cxn>
                                <a:cxn ang="0">
                                  <a:pos x="T9" y="T11"/>
                                </a:cxn>
                                <a:cxn ang="0">
                                  <a:pos x="T13" y="T15"/>
                                </a:cxn>
                                <a:cxn ang="0">
                                  <a:pos x="T17" y="T19"/>
                                </a:cxn>
                              </a:cxnLst>
                              <a:rect l="0" t="0" r="r" b="b"/>
                              <a:pathLst>
                                <a:path w="1121" h="159">
                                  <a:moveTo>
                                    <a:pt x="0" y="0"/>
                                  </a:moveTo>
                                  <a:lnTo>
                                    <a:pt x="1121" y="0"/>
                                  </a:lnTo>
                                  <a:lnTo>
                                    <a:pt x="1121"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64" name="Picture 24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2909" y="7242"/>
                              <a:ext cx="11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5" name="Group 241"/>
                        <wpg:cNvGrpSpPr>
                          <a:grpSpLocks/>
                        </wpg:cNvGrpSpPr>
                        <wpg:grpSpPr bwMode="auto">
                          <a:xfrm>
                            <a:off x="2938" y="7662"/>
                            <a:ext cx="2072" cy="346"/>
                            <a:chOff x="2938" y="7662"/>
                            <a:chExt cx="2072" cy="346"/>
                          </a:xfrm>
                        </wpg:grpSpPr>
                        <wps:wsp>
                          <wps:cNvPr id="566" name="Freeform 242"/>
                          <wps:cNvSpPr>
                            <a:spLocks/>
                          </wps:cNvSpPr>
                          <wps:spPr bwMode="auto">
                            <a:xfrm>
                              <a:off x="2938" y="7662"/>
                              <a:ext cx="2072" cy="346"/>
                            </a:xfrm>
                            <a:custGeom>
                              <a:avLst/>
                              <a:gdLst>
                                <a:gd name="T0" fmla="+- 0 2938 2938"/>
                                <a:gd name="T1" fmla="*/ T0 w 2072"/>
                                <a:gd name="T2" fmla="+- 0 8007 7662"/>
                                <a:gd name="T3" fmla="*/ 8007 h 346"/>
                                <a:gd name="T4" fmla="+- 0 2938 2938"/>
                                <a:gd name="T5" fmla="*/ T4 w 2072"/>
                                <a:gd name="T6" fmla="+- 0 7662 7662"/>
                                <a:gd name="T7" fmla="*/ 7662 h 346"/>
                                <a:gd name="T8" fmla="+- 0 5009 2938"/>
                                <a:gd name="T9" fmla="*/ T8 w 2072"/>
                                <a:gd name="T10" fmla="+- 0 7662 7662"/>
                                <a:gd name="T11" fmla="*/ 7662 h 346"/>
                              </a:gdLst>
                              <a:ahLst/>
                              <a:cxnLst>
                                <a:cxn ang="0">
                                  <a:pos x="T1" y="T3"/>
                                </a:cxn>
                                <a:cxn ang="0">
                                  <a:pos x="T5" y="T7"/>
                                </a:cxn>
                                <a:cxn ang="0">
                                  <a:pos x="T9" y="T11"/>
                                </a:cxn>
                              </a:cxnLst>
                              <a:rect l="0" t="0" r="r" b="b"/>
                              <a:pathLst>
                                <a:path w="2072" h="346">
                                  <a:moveTo>
                                    <a:pt x="0" y="345"/>
                                  </a:moveTo>
                                  <a:lnTo>
                                    <a:pt x="0" y="0"/>
                                  </a:lnTo>
                                  <a:lnTo>
                                    <a:pt x="207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7" name="Group 243"/>
                        <wpg:cNvGrpSpPr>
                          <a:grpSpLocks/>
                        </wpg:cNvGrpSpPr>
                        <wpg:grpSpPr bwMode="auto">
                          <a:xfrm>
                            <a:off x="4997" y="7616"/>
                            <a:ext cx="92" cy="89"/>
                            <a:chOff x="4997" y="7616"/>
                            <a:chExt cx="92" cy="89"/>
                          </a:xfrm>
                        </wpg:grpSpPr>
                        <wps:wsp>
                          <wps:cNvPr id="568" name="Freeform 244"/>
                          <wps:cNvSpPr>
                            <a:spLocks/>
                          </wps:cNvSpPr>
                          <wps:spPr bwMode="auto">
                            <a:xfrm>
                              <a:off x="4997" y="7616"/>
                              <a:ext cx="92" cy="89"/>
                            </a:xfrm>
                            <a:custGeom>
                              <a:avLst/>
                              <a:gdLst>
                                <a:gd name="T0" fmla="+- 0 4997 4997"/>
                                <a:gd name="T1" fmla="*/ T0 w 92"/>
                                <a:gd name="T2" fmla="+- 0 7616 7616"/>
                                <a:gd name="T3" fmla="*/ 7616 h 89"/>
                                <a:gd name="T4" fmla="+- 0 4997 4997"/>
                                <a:gd name="T5" fmla="*/ T4 w 92"/>
                                <a:gd name="T6" fmla="+- 0 7705 7616"/>
                                <a:gd name="T7" fmla="*/ 7705 h 89"/>
                                <a:gd name="T8" fmla="+- 0 5088 4997"/>
                                <a:gd name="T9" fmla="*/ T8 w 92"/>
                                <a:gd name="T10" fmla="+- 0 7662 7616"/>
                                <a:gd name="T11" fmla="*/ 7662 h 89"/>
                                <a:gd name="T12" fmla="+- 0 4997 4997"/>
                                <a:gd name="T13" fmla="*/ T12 w 92"/>
                                <a:gd name="T14" fmla="+- 0 7616 7616"/>
                                <a:gd name="T15" fmla="*/ 7616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9" name="Group 245"/>
                        <wpg:cNvGrpSpPr>
                          <a:grpSpLocks/>
                        </wpg:cNvGrpSpPr>
                        <wpg:grpSpPr bwMode="auto">
                          <a:xfrm>
                            <a:off x="3233" y="7475"/>
                            <a:ext cx="1004" cy="159"/>
                            <a:chOff x="3233" y="7475"/>
                            <a:chExt cx="1004" cy="159"/>
                          </a:xfrm>
                        </wpg:grpSpPr>
                        <wps:wsp>
                          <wps:cNvPr id="570" name="Freeform 246"/>
                          <wps:cNvSpPr>
                            <a:spLocks/>
                          </wps:cNvSpPr>
                          <wps:spPr bwMode="auto">
                            <a:xfrm>
                              <a:off x="3233" y="7475"/>
                              <a:ext cx="1004" cy="159"/>
                            </a:xfrm>
                            <a:custGeom>
                              <a:avLst/>
                              <a:gdLst>
                                <a:gd name="T0" fmla="+- 0 3233 3233"/>
                                <a:gd name="T1" fmla="*/ T0 w 1004"/>
                                <a:gd name="T2" fmla="+- 0 7475 7475"/>
                                <a:gd name="T3" fmla="*/ 7475 h 159"/>
                                <a:gd name="T4" fmla="+- 0 4236 3233"/>
                                <a:gd name="T5" fmla="*/ T4 w 1004"/>
                                <a:gd name="T6" fmla="+- 0 7475 7475"/>
                                <a:gd name="T7" fmla="*/ 7475 h 159"/>
                                <a:gd name="T8" fmla="+- 0 4236 3233"/>
                                <a:gd name="T9" fmla="*/ T8 w 1004"/>
                                <a:gd name="T10" fmla="+- 0 7633 7475"/>
                                <a:gd name="T11" fmla="*/ 7633 h 159"/>
                                <a:gd name="T12" fmla="+- 0 3233 3233"/>
                                <a:gd name="T13" fmla="*/ T12 w 1004"/>
                                <a:gd name="T14" fmla="+- 0 7633 7475"/>
                                <a:gd name="T15" fmla="*/ 7633 h 159"/>
                                <a:gd name="T16" fmla="+- 0 3233 3233"/>
                                <a:gd name="T17" fmla="*/ T16 w 1004"/>
                                <a:gd name="T18" fmla="+- 0 7475 7475"/>
                                <a:gd name="T19" fmla="*/ 7475 h 159"/>
                              </a:gdLst>
                              <a:ahLst/>
                              <a:cxnLst>
                                <a:cxn ang="0">
                                  <a:pos x="T1" y="T3"/>
                                </a:cxn>
                                <a:cxn ang="0">
                                  <a:pos x="T5" y="T7"/>
                                </a:cxn>
                                <a:cxn ang="0">
                                  <a:pos x="T9" y="T11"/>
                                </a:cxn>
                                <a:cxn ang="0">
                                  <a:pos x="T13" y="T15"/>
                                </a:cxn>
                                <a:cxn ang="0">
                                  <a:pos x="T17" y="T19"/>
                                </a:cxn>
                              </a:cxnLst>
                              <a:rect l="0" t="0" r="r" b="b"/>
                              <a:pathLst>
                                <a:path w="1004" h="159">
                                  <a:moveTo>
                                    <a:pt x="0" y="0"/>
                                  </a:moveTo>
                                  <a:lnTo>
                                    <a:pt x="1003" y="0"/>
                                  </a:lnTo>
                                  <a:lnTo>
                                    <a:pt x="1003"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1" name="Picture 24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3250" y="7499"/>
                              <a:ext cx="98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wgp>
                  </a:graphicData>
                </a:graphic>
                <wp14:sizeRelH relativeFrom="page">
                  <wp14:pctWidth>0</wp14:pctWidth>
                </wp14:sizeRelH>
                <wp14:sizeRelV relativeFrom="page">
                  <wp14:pctHeight>0</wp14:pctHeight>
                </wp14:sizeRelV>
              </wp:anchor>
            </w:drawing>
          </mc:Choice>
          <mc:Fallback>
            <w:pict>
              <v:group w14:anchorId="6B4112F2" id="Group 11" o:spid="_x0000_s1026" style="position:absolute;margin-left:102.7pt;margin-top:28.2pt;width:401.45pt;height:237.65pt;z-index:-251635712;mso-position-horizontal-relative:page" coordorigin="1536,3745" coordsize="8568,5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">
                <v:group id="Group 12" o:spid="_x0000_s1027" style="position:absolute;left:1538;top:5787;width:948;height:464" coordorigin="1538,5787"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Freeform 13" o:spid="_x0000_s1028" style="position:absolute;left:1538;top:5787;width:948;height:464;visibility:visible;mso-wrap-style:square;v-text-anchor:top"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" path="m,464r948,l948,,,,,464xe" filled="f" strokeweight=".24pt">
                    <v:path arrowok="t" o:connecttype="custom" o:connectlocs="0,6251;948,6251;948,5787;0,5787;0,6251"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9" type="#_x0000_t75" style="position:absolute;left:1745;top:5958;width:545;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">
                    <v:imagedata r:id="rId63" o:title=""/>
                  </v:shape>
                </v:group>
                <v:group id="Group 15" o:spid="_x0000_s1030" style="position:absolute;left:4615;top:4957;width:2177;height:2127" coordorigin="4615,4957"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16" o:spid="_x0000_s1031" style="position:absolute;left:4615;top:4957;width:2177;height:2127;visibility:visible;mso-wrap-style:square;v-text-anchor:top"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" path="m,1063l4,976,14,891,32,807,56,727,86,649r36,-75l163,503r47,-68l262,371r57,-60l380,256r66,-51l516,159r73,-40l665,84,745,54,828,31,913,14,1000,4,1090,r89,4l1266,14r85,17l1433,54r80,30l1589,119r73,40l1732,205r65,51l1858,311r57,60l1967,435r47,68l2056,574r36,75l2122,727r23,80l2163,891r10,85l2177,1063r-4,87l2163,1235r-18,83l2122,1399r-30,77l2056,1551r-42,72l1967,1690r-52,65l1858,1814r-61,56l1732,1921r-70,46l1589,2007r-76,36l1433,2072r-82,23l1266,2113r-87,10l1090,2126r-90,-3l913,2113r-85,-18l745,2072r-80,-29l589,2007r-73,-40l446,1921r-66,-51l319,1814r-57,-59l210,1690r-47,-67l122,1551,86,1476,56,1399,32,1318,14,1235,4,1150,,1063e" filled="f" strokeweight=".24pt">
                    <v:path arrowok="t" o:connecttype="custom" o:connectlocs="4,5933;32,5764;86,5606;163,5460;262,5328;380,5213;516,5116;665,5041;828,4988;1000,4961;1179,4961;1351,4988;1513,5041;1662,5116;1797,5213;1915,5328;2014,5460;2092,5606;2145,5764;2173,5933;2173,6107;2145,6275;2092,6433;2014,6580;1915,6712;1797,6827;1662,6924;1513,7000;1351,7052;1179,7080;1000,7080;828,7052;665,7000;516,6924;380,6827;262,6712;163,6580;86,6433;32,6275;4,6107" o:connectangles="0,0,0,0,0,0,0,0,0,0,0,0,0,0,0,0,0,0,0,0,0,0,0,0,0,0,0,0,0,0,0,0,0,0,0,0,0,0,0,0"/>
                  </v:shape>
                  <v:shape id="Picture 17" o:spid="_x0000_s1032" type="#_x0000_t75" style="position:absolute;left:5609;top:5675;width:19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">
                    <v:imagedata r:id="rId64" o:title=""/>
                  </v:shape>
                  <v:shape id="Picture 18" o:spid="_x0000_s1033" type="#_x0000_t75" style="position:absolute;left:4730;top:5869;width:1942;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">
                    <v:imagedata r:id="rId65" o:title=""/>
                  </v:shape>
                  <v:shape id="Picture 19" o:spid="_x0000_s1034" type="#_x0000_t75" style="position:absolute;left:4884;top:6066;width:1639;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">
                    <v:imagedata r:id="rId66" o:title=""/>
                  </v:shape>
                </v:group>
                <v:group id="Group 20" o:spid="_x0000_s1035" style="position:absolute;left:2614;top:6020;width:2002;height:2" coordorigin="2614,6020"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21" o:spid="_x0000_s1036" style="position:absolute;left:2614;top:6020;width:2002;height:2;visibility:visible;mso-wrap-style:square;v-text-anchor:top"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" path="m,l2001,e" filled="f" strokeweight=".24pt">
                    <v:path arrowok="t" o:connecttype="custom" o:connectlocs="0,0;2001,0" o:connectangles="0,0"/>
                  </v:shape>
                </v:group>
                <v:group id="Group 22" o:spid="_x0000_s1037" style="position:absolute;left:2486;top:5975;width:137;height:89" coordorigin="2486,5975"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23" o:spid="_x0000_s1038" style="position:absolute;left:2486;top:5975;width:137;height:89;visibility:visible;mso-wrap-style:square;v-text-anchor:top"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" path="m137,l,45,137,88,137,xe" fillcolor="black" stroked="f">
                    <v:path arrowok="t" o:connecttype="custom" o:connectlocs="137,5975;0,6020;137,6063;137,5975" o:connectangles="0,0,0,0"/>
                  </v:shape>
                  <v:shape id="Picture 24" o:spid="_x0000_s1039" type="#_x0000_t75" style="position:absolute;left:2933;top:5857;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">
                    <v:imagedata r:id="rId67" o:title=""/>
                  </v:shape>
                  <v:shape id="Picture 25" o:spid="_x0000_s1040" type="#_x0000_t75" style="position:absolute;left:3247;top:5857;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">
                    <v:imagedata r:id="rId68" o:title=""/>
                  </v:shape>
                </v:group>
                <v:group id="Group 26" o:spid="_x0000_s1041" style="position:absolute;left:2390;top:5279;width:2477;height:509" coordorigin="2390,5279"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27" o:spid="_x0000_s1042" style="position:absolute;left:2390;top:5279;width:2477;height:509;visibility:visible;mso-wrap-style:square;v-text-anchor:top"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" path="m,508l,,2477,e" filled="f" strokeweight=".24pt">
                    <v:path arrowok="t" o:connecttype="custom" o:connectlocs="0,5787;0,5279;2477,5279" o:connectangles="0,0,0"/>
                  </v:shape>
                </v:group>
                <v:group id="Group 28" o:spid="_x0000_s1043" style="position:absolute;left:4855;top:5235;width:92;height:89" coordorigin="4855,5235"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Freeform 29" o:spid="_x0000_s1044" style="position:absolute;left:4855;top:5235;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" path="m,l,89,91,44,,xe" fillcolor="black" stroked="f">
                    <v:path arrowok="t" o:connecttype="custom" o:connectlocs="0,5235;0,5324;91,5279;0,5235" o:connectangles="0,0,0,0"/>
                  </v:shape>
                  <v:shape id="Picture 30" o:spid="_x0000_s1045" type="#_x0000_t75" style="position:absolute;left:2755;top:5118;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">
                    <v:imagedata r:id="rId67" o:title=""/>
                  </v:shape>
                  <v:shape id="Picture 31" o:spid="_x0000_s1046" type="#_x0000_t75" style="position:absolute;left:3070;top:5118;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">
                    <v:imagedata r:id="rId68" o:title=""/>
                  </v:shape>
                </v:group>
                <v:group id="Group 32" o:spid="_x0000_s1047" style="position:absolute;left:2014;top:4830;width:3260;height:958" coordorigin="2014,4830"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Freeform 33" o:spid="_x0000_s1048" style="position:absolute;left:2014;top:4830;width:3260;height:958;visibility:visible;mso-wrap-style:square;v-text-anchor:top"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" path="m,957l,,3259,r,134e" filled="f" strokeweight=".24pt">
                    <v:path arrowok="t" o:connecttype="custom" o:connectlocs="0,5787;0,4830;3259,4830;3259,4964" o:connectangles="0,0,0,0"/>
                  </v:shape>
                </v:group>
                <v:group id="Group 34" o:spid="_x0000_s1049" style="position:absolute;left:5227;top:4952;width:92;height:92" coordorigin="5227,495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Freeform 35" o:spid="_x0000_s1050" style="position:absolute;left:5227;top:495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" path="m91,l,,46,91,91,xe" fillcolor="black" stroked="f">
                    <v:path arrowok="t" o:connecttype="custom" o:connectlocs="91,4952;0,4952;46,5043;91,4952" o:connectangles="0,0,0,0"/>
                  </v:shape>
                  <v:shape id="Picture 36" o:spid="_x0000_s1051" type="#_x0000_t75" style="position:absolute;left:2705;top:4667;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">
                    <v:imagedata r:id="rId69" o:title=""/>
                  </v:shape>
                </v:group>
                <v:group id="Group 37" o:spid="_x0000_s1052" style="position:absolute;left:2201;top:5072;width:2926;height:716" coordorigin="2201,5072"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Freeform 38" o:spid="_x0000_s1053" style="position:absolute;left:2201;top:5072;width:2926;height:716;visibility:visible;mso-wrap-style:square;v-text-anchor:top"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" path="m,715l,,2925,e" filled="f" strokeweight=".24pt">
                    <v:path arrowok="t" o:connecttype="custom" o:connectlocs="0,5787;0,5072;2925,5072" o:connectangles="0,0,0"/>
                  </v:shape>
                </v:group>
                <v:group id="Group 39" o:spid="_x0000_s1054" style="position:absolute;left:5117;top:5029;width:92;height:89" coordorigin="5117,5029"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40" o:spid="_x0000_s1055" style="position:absolute;left:5117;top:5029;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" path="m,l,89,91,43,,xe" fillcolor="black" stroked="f">
                    <v:path arrowok="t" o:connecttype="custom" o:connectlocs="0,5029;0,5118;91,5072;0,5029" o:connectangles="0,0,0,0"/>
                  </v:shape>
                </v:group>
                <v:group id="Group 41" o:spid="_x0000_s1056" style="position:absolute;left:2722;top:4887;width:941;height:156" coordorigin="2722,4887"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42" o:spid="_x0000_s1057" style="position:absolute;left:2722;top:4887;width:941;height:156;visibility:visible;mso-wrap-style:square;v-text-anchor:top"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" path="m,l940,r,156l,156,,xe" stroked="f">
                    <v:path arrowok="t" o:connecttype="custom" o:connectlocs="0,4887;940,4887;940,5043;0,5043;0,4887" o:connectangles="0,0,0,0,0"/>
                  </v:shape>
                  <v:shape id="Picture 43" o:spid="_x0000_s1058" type="#_x0000_t75" style="position:absolute;left:2736;top:4909;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">
                    <v:imagedata r:id="rId70" o:title=""/>
                  </v:shape>
                </v:group>
                <v:group id="Group 44" o:spid="_x0000_s1059" style="position:absolute;left:2249;top:6375;width:2458;height:70" coordorigin="2249,6375"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Freeform 45" o:spid="_x0000_s1060" style="position:absolute;left:2249;top:6375;width:2458;height:70;visibility:visible;mso-wrap-style:square;v-text-anchor:top"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" path="m,l,70r2457,e" filled="f" strokeweight=".24pt">
                    <v:path arrowok="t" o:connecttype="custom" o:connectlocs="0,6375;0,6445;2457,6445" o:connectangles="0,0,0"/>
                  </v:shape>
                </v:group>
                <v:group id="Group 46" o:spid="_x0000_s1061" style="position:absolute;left:2203;top:6251;width:92;height:135" coordorigin="2203,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Freeform 47" o:spid="_x0000_s1062" style="position:absolute;left:2203;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" path="m46,l,134r91,l46,xe" fillcolor="black" stroked="f">
                    <v:path arrowok="t" o:connecttype="custom" o:connectlocs="46,6251;0,6385;91,6385;46,6251" o:connectangles="0,0,0,0"/>
                  </v:shape>
                </v:group>
                <v:group id="Group 48" o:spid="_x0000_s1063" style="position:absolute;left:2875;top:6260;width:795;height:156" coordorigin="2875,626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Freeform 49" o:spid="_x0000_s1064" style="position:absolute;left:2875;top:626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" path="m,l794,r,156l,156,,xe" stroked="f">
                    <v:path arrowok="t" o:connecttype="custom" o:connectlocs="0,6260;794,6260;794,6416;0,6416;0,6260" o:connectangles="0,0,0,0,0"/>
                  </v:shape>
                  <v:shape id="Picture 50" o:spid="_x0000_s1065" type="#_x0000_t75" style="position:absolute;left:2890;top:628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">
                    <v:imagedata r:id="rId71" o:title=""/>
                  </v:shape>
                </v:group>
                <v:group id="Group 51" o:spid="_x0000_s1066" style="position:absolute;left:2614;top:6251;width:2031;height:5" coordorigin="2614,6251"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shape id="Freeform 52" o:spid="_x0000_s1067" style="position:absolute;left:2614;top:6251;width:2031;height:5;visibility:visible;mso-wrap-style:square;v-text-anchor:top"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" path="m,l2030,4e" filled="f" strokeweight=".24pt">
                    <v:path arrowok="t" o:connecttype="custom" o:connectlocs="0,6251;2030,6255" o:connectangles="0,0"/>
                  </v:shape>
                </v:group>
                <v:group id="Group 53" o:spid="_x0000_s1068" style="position:absolute;left:2486;top:6205;width:137;height:92" coordorigin="2486,6205"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Freeform 54" o:spid="_x0000_s1069" style="position:absolute;left:2486;top:6205;width:137;height:92;visibility:visible;mso-wrap-style:square;v-text-anchor:top"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" path="m137,l,46,137,91,137,xe" fillcolor="black" stroked="f">
                    <v:path arrowok="t" o:connecttype="custom" o:connectlocs="137,6205;0,6251;137,6296;137,6205" o:connectangles="0,0,0,0"/>
                  </v:shape>
                  <v:shape id="Picture 55" o:spid="_x0000_s1070" type="#_x0000_t75" style="position:absolute;left:3022;top:609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">
                    <v:imagedata r:id="rId72" o:title=""/>
                  </v:shape>
                </v:group>
                <v:group id="Group 56" o:spid="_x0000_s1071" style="position:absolute;left:8875;top:5787;width:1184;height:464" coordorigin="8875,5787"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57" o:spid="_x0000_s1072" style="position:absolute;left:8875;top:5787;width:1184;height:464;visibility:visible;mso-wrap-style:square;v-text-anchor:top"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" path="m,464r1183,l1183,,,,,464xe" filled="f" strokeweight=".24pt">
                    <v:path arrowok="t" o:connecttype="custom" o:connectlocs="0,6251;1183,6251;1183,5787;0,5787;0,6251" o:connectangles="0,0,0,0,0"/>
                  </v:shape>
                  <v:shape id="Picture 58" o:spid="_x0000_s1073" type="#_x0000_t75" style="position:absolute;left:9276;top:5965;width:37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">
                    <v:imagedata r:id="rId73" o:title=""/>
                  </v:shape>
                </v:group>
                <v:group id="Group 59" o:spid="_x0000_s1074" style="position:absolute;left:6754;top:5603;width:2194;height:185" coordorigin="6754,5603"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60" o:spid="_x0000_s1075" style="position:absolute;left:6754;top:5603;width:2194;height:185;visibility:visible;mso-wrap-style:square;v-text-anchor:top"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" path="m2193,184l2193,,,e" filled="f" strokeweight=".24pt">
                    <v:path arrowok="t" o:connecttype="custom" o:connectlocs="2193,5787;2193,5603;0,5603" o:connectangles="0,0,0"/>
                  </v:shape>
                </v:group>
                <v:group id="Group 61" o:spid="_x0000_s1076" style="position:absolute;left:6672;top:5557;width:94;height:92" coordorigin="6672,5557"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shape id="Freeform 62" o:spid="_x0000_s1077" style="position:absolute;left:6672;top:5557;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" path="m94,l,46,94,91,94,xe" fillcolor="black" stroked="f">
                    <v:path arrowok="t" o:connecttype="custom" o:connectlocs="94,5557;0,5603;94,5648;94,5557" o:connectangles="0,0,0,0"/>
                  </v:shape>
                  <v:shape id="Picture 63" o:spid="_x0000_s1078" type="#_x0000_t75" style="position:absolute;left:7555;top:5408;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">
                    <v:imagedata r:id="rId74" o:title=""/>
                  </v:shape>
                </v:group>
                <v:group id="Group 64" o:spid="_x0000_s1079" style="position:absolute;left:6864;top:6147;width:2012;height:10" coordorigin="6864,6147"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65" o:spid="_x0000_s1080" style="position:absolute;left:6864;top:6147;width:2012;height:10;visibility:visible;mso-wrap-style:square;v-text-anchor:top"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" path="m2011,10l,e" filled="f" strokeweight=".24pt">
                    <v:path arrowok="t" o:connecttype="custom" o:connectlocs="2011,6157;0,6147" o:connectangles="0,0"/>
                  </v:shape>
                </v:group>
                <v:group id="Group 66" o:spid="_x0000_s1081" style="position:absolute;left:6785;top:6102;width:92;height:92" coordorigin="6785,610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Freeform 67" o:spid="_x0000_s1082" style="position:absolute;left:6785;top:610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" path="m91,l,45,91,91,91,xe" fillcolor="black" stroked="f">
                    <v:path arrowok="t" o:connecttype="custom" o:connectlocs="91,6102;0,6147;91,6193;91,6102" o:connectangles="0,0,0,0"/>
                  </v:shape>
                  <v:shape id="Picture 68" o:spid="_x0000_s1083" type="#_x0000_t75" style="position:absolute;left:7387;top:5958;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">
                    <v:imagedata r:id="rId75" o:title=""/>
                  </v:shape>
                </v:group>
                <v:group id="Group 69" o:spid="_x0000_s1084" style="position:absolute;left:6862;top:5879;width:2014;height:3" coordorigin="6862,5879"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Freeform 70" o:spid="_x0000_s1085" style="position:absolute;left:6862;top:5879;width:2014;height:3;visibility:visible;mso-wrap-style:square;v-text-anchor:top"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" path="m2013,2l,e" filled="f" strokeweight=".24pt">
                    <v:path arrowok="t" o:connecttype="custom" o:connectlocs="2013,5881;0,5879" o:connectangles="0,0"/>
                  </v:shape>
                </v:group>
                <v:group id="Group 71" o:spid="_x0000_s1086" style="position:absolute;left:6782;top:5833;width:92;height:89" coordorigin="6782,583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Freeform 72" o:spid="_x0000_s1087" style="position:absolute;left:6782;top:583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" path="m92,l,46,92,89,92,xe" fillcolor="black" stroked="f">
                    <v:path arrowok="t" o:connecttype="custom" o:connectlocs="92,5833;0,5879;92,5922;92,5833" o:connectangles="0,0,0,0"/>
                  </v:shape>
                </v:group>
                <v:group id="Group 73" o:spid="_x0000_s1088" style="position:absolute;left:7519;top:5663;width:646;height:156" coordorigin="7519,5663"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Freeform 74" o:spid="_x0000_s1089" style="position:absolute;left:7519;top:5663;width:646;height:156;visibility:visible;mso-wrap-style:square;v-text-anchor:top"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" path="m,l646,r,156l,156,,xe" stroked="f">
                    <v:path arrowok="t" o:connecttype="custom" o:connectlocs="0,5663;646,5663;646,5819;0,5819;0,5663" o:connectangles="0,0,0,0,0"/>
                  </v:shape>
                  <v:shape id="Picture 75" o:spid="_x0000_s1090" type="#_x0000_t75" style="position:absolute;left:7534;top:568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">
                    <v:imagedata r:id="rId76" o:title=""/>
                  </v:shape>
                </v:group>
                <v:group id="Group 76" o:spid="_x0000_s1091" style="position:absolute;left:6204;top:4748;width:3262;height:1040" coordorigin="6204,4748"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Freeform 77" o:spid="_x0000_s1092" style="position:absolute;left:6204;top:4748;width:3262;height:1040;visibility:visible;mso-wrap-style:square;v-text-anchor:top"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" path="m3262,1039l3262,,,,,247e" filled="f" strokeweight=".24pt">
                    <v:path arrowok="t" o:connecttype="custom" o:connectlocs="3262,5787;3262,4748;0,4748;0,4995" o:connectangles="0,0,0,0"/>
                  </v:shape>
                </v:group>
                <v:group id="Group 78" o:spid="_x0000_s1093" style="position:absolute;left:6158;top:4986;width:94;height:89" coordorigin="6158,4986"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79" o:spid="_x0000_s1094" style="position:absolute;left:6158;top:4986;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" path="m94,l,,46,89,94,xe" fillcolor="black" stroked="f">
                    <v:path arrowok="t" o:connecttype="custom" o:connectlocs="94,4986;0,4986;46,5075;94,4986" o:connectangles="0,0,0,0"/>
                  </v:shape>
                  <v:shape id="Picture 80" o:spid="_x0000_s1095" type="#_x0000_t75" style="position:absolute;left:7954;top:4554;width:58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">
                    <v:imagedata r:id="rId77" o:title=""/>
                  </v:shape>
                </v:group>
                <v:group id="Group 81" o:spid="_x0000_s1096" style="position:absolute;left:6353;top:5094;width:2902;height:694" coordorigin="6353,5094"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reeform 82" o:spid="_x0000_s1097" style="position:absolute;left:6353;top:5094;width:2902;height:694;visibility:visible;mso-wrap-style:square;v-text-anchor:top"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" path="m2901,693l2901,,,e" filled="f" strokeweight=".24pt">
                    <v:path arrowok="t" o:connecttype="custom" o:connectlocs="2901,5787;2901,5094;0,5094" o:connectangles="0,0,0"/>
                  </v:shape>
                </v:group>
                <v:group id="Group 83" o:spid="_x0000_s1098" style="position:absolute;left:6271;top:5051;width:94;height:89" coordorigin="6271,5051"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Freeform 84" o:spid="_x0000_s1099" style="position:absolute;left:6271;top:5051;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" path="m94,l,43,94,88,94,xe" fillcolor="black" stroked="f">
                    <v:path arrowok="t" o:connecttype="custom" o:connectlocs="94,5051;0,5094;94,5139;94,5051" o:connectangles="0,0,0,0"/>
                  </v:shape>
                </v:group>
                <v:group id="Group 85" o:spid="_x0000_s1100" style="position:absolute;left:7543;top:4878;width:1210;height:156" coordorigin="7543,4878"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Freeform 86" o:spid="_x0000_s1101" style="position:absolute;left:7543;top:4878;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" path="m,l1210,r,156l,156,,xe" stroked="f">
                    <v:path arrowok="t" o:connecttype="custom" o:connectlocs="0,4878;1210,4878;1210,5034;0,5034;0,4878" o:connectangles="0,0,0,0,0"/>
                  </v:shape>
                  <v:shape id="Picture 87" o:spid="_x0000_s1102" type="#_x0000_t75" style="position:absolute;left:7558;top:4902;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">
                    <v:imagedata r:id="rId78" o:title=""/>
                  </v:shape>
                  <v:shape id="Picture 88" o:spid="_x0000_s1103" type="#_x0000_t75" style="position:absolute;left:7877;top:4902;width:8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">
                    <v:imagedata r:id="rId79" o:title=""/>
                  </v:shape>
                </v:group>
                <v:group id="Group 89" o:spid="_x0000_s1104" style="position:absolute;left:6602;top:5353;width:2511;height:435" coordorigin="6602,5353"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90" o:spid="_x0000_s1105" style="position:absolute;left:6602;top:5353;width:2511;height:435;visibility:visible;mso-wrap-style:square;v-text-anchor:top"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" path="m2511,434l2511,,,e" filled="f" strokeweight=".24pt">
                    <v:path arrowok="t" o:connecttype="custom" o:connectlocs="2511,5787;2511,5353;0,5353" o:connectangles="0,0,0"/>
                  </v:shape>
                </v:group>
                <v:group id="Group 91" o:spid="_x0000_s1106" style="position:absolute;left:6523;top:5310;width:92;height:89" coordorigin="6523,5310"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92" o:spid="_x0000_s1107" style="position:absolute;left:6523;top:5310;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" path="m91,l,43,91,89,91,xe" fillcolor="black" stroked="f">
                    <v:path arrowok="t" o:connecttype="custom" o:connectlocs="91,5310;0,5353;91,5399;91,5310" o:connectangles="0,0,0,0"/>
                  </v:shape>
                </v:group>
                <v:group id="Group 93" o:spid="_x0000_s1108" style="position:absolute;left:7517;top:5137;width:1092;height:156" coordorigin="7517,5137"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shape id="Freeform 94" o:spid="_x0000_s1109" style="position:absolute;left:7517;top:5137;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" path="m,l1092,r,156l,156,,xe" stroked="f">
                    <v:path arrowok="t" o:connecttype="custom" o:connectlocs="0,5137;1092,5137;1092,5293;0,5293;0,5137" o:connectangles="0,0,0,0,0"/>
                  </v:shape>
                  <v:shape id="Picture 95" o:spid="_x0000_s1110" type="#_x0000_t75" style="position:absolute;left:7531;top:5161;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">
                    <v:imagedata r:id="rId67" o:title=""/>
                  </v:shape>
                  <v:shape id="Picture 96" o:spid="_x0000_s1111" type="#_x0000_t75" style="position:absolute;left:7846;top:5161;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">
                    <v:imagedata r:id="rId68" o:title=""/>
                  </v:shape>
                </v:group>
                <v:group id="Group 97" o:spid="_x0000_s1112" style="position:absolute;left:6691;top:6375;width:2278;height:70" coordorigin="6691,6375"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Freeform 98" o:spid="_x0000_s1113" style="position:absolute;left:6691;top:6375;width:2278;height:70;visibility:visible;mso-wrap-style:square;v-text-anchor:top"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" path="m2278,r,70l,70e" filled="f" strokeweight=".24pt">
                    <v:path arrowok="t" o:connecttype="custom" o:connectlocs="2278,6375;2278,6445;0,6445" o:connectangles="0,0,0"/>
                  </v:shape>
                </v:group>
                <v:group id="Group 99" o:spid="_x0000_s1114" style="position:absolute;left:8923;top:6251;width:94;height:135" coordorigin="8923,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Freeform 100" o:spid="_x0000_s1115" style="position:absolute;left:8923;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" path="m46,l,134r94,l46,xe" fillcolor="black" stroked="f">
                    <v:path arrowok="t" o:connecttype="custom" o:connectlocs="46,6251;0,6385;94,6385;46,6251" o:connectangles="0,0,0,0"/>
                  </v:shape>
                </v:group>
                <v:group id="Group 101" o:spid="_x0000_s1116" style="position:absolute;left:7476;top:6229;width:944;height:156" coordorigin="7476,6229"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Freeform 102" o:spid="_x0000_s1117" style="position:absolute;left:7476;top:6229;width:944;height:156;visibility:visible;mso-wrap-style:square;v-text-anchor:top"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" path="m,l943,r,156l,156,,xe" stroked="f">
                    <v:path arrowok="t" o:connecttype="custom" o:connectlocs="0,6229;943,6229;943,6385;0,6385;0,6229" o:connectangles="0,0,0,0,0"/>
                  </v:shape>
                  <v:shape id="Picture 103" o:spid="_x0000_s1118" type="#_x0000_t75" style="position:absolute;left:7493;top:625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">
                    <v:imagedata r:id="rId80" o:title=""/>
                  </v:shape>
                </v:group>
                <v:group id="Group 104" o:spid="_x0000_s1119" style="position:absolute;left:6173;top:6375;width:3164;height:824" coordorigin="6173,6375"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Freeform 105" o:spid="_x0000_s1120" style="position:absolute;left:6173;top:6375;width:3164;height:824;visibility:visible;mso-wrap-style:square;v-text-anchor:top"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" path="m3163,r,824l,824,,605e" filled="f" strokeweight=".24pt">
                    <v:path arrowok="t" o:connecttype="custom" o:connectlocs="3163,6375;3163,7199;0,7199;0,6980" o:connectangles="0,0,0,0"/>
                  </v:shape>
                </v:group>
                <v:group id="Group 106" o:spid="_x0000_s1121" style="position:absolute;left:9290;top:6251;width:92;height:135" coordorigin="929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shape id="Freeform 107" o:spid="_x0000_s1122" style="position:absolute;left:929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" path="m46,l,134r92,l46,xe" fillcolor="black" stroked="f">
                    <v:path arrowok="t" o:connecttype="custom" o:connectlocs="46,6251;0,6385;92,6385;46,6251" o:connectangles="0,0,0,0"/>
                  </v:shape>
                </v:group>
                <v:group id="Group 108" o:spid="_x0000_s1123" style="position:absolute;left:7618;top:6983;width:1092;height:156" coordorigin="7618,6983"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Freeform 109" o:spid="_x0000_s1124" style="position:absolute;left:7618;top:6983;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" path="m,l1091,r,156l,156,,xe" stroked="f">
                    <v:path arrowok="t" o:connecttype="custom" o:connectlocs="0,6983;1091,6983;1091,7139;0,7139;0,6983" o:connectangles="0,0,0,0,0"/>
                  </v:shape>
                  <v:shape id="Picture 110" o:spid="_x0000_s1125" type="#_x0000_t75" style="position:absolute;left:7634;top:7004;width:10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">
                    <v:imagedata r:id="rId81" o:title=""/>
                  </v:shape>
                </v:group>
                <v:group id="Group 111" o:spid="_x0000_s1126" style="position:absolute;left:6247;top:6375;width:2960;height:567" coordorigin="6247,6375"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shape id="Freeform 112" o:spid="_x0000_s1127" style="position:absolute;left:6247;top:6375;width:2960;height:567;visibility:visible;mso-wrap-style:square;v-text-anchor:top"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" path="m2959,r,567l,567e" filled="f" strokeweight=".24pt">
                    <v:path arrowok="t" o:connecttype="custom" o:connectlocs="2959,6375;2959,6942;0,6942" o:connectangles="0,0,0"/>
                  </v:shape>
                </v:group>
                <v:group id="Group 113" o:spid="_x0000_s1128" style="position:absolute;left:9161;top:6251;width:92;height:135" coordorigin="916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shape id="Freeform 114" o:spid="_x0000_s1129" style="position:absolute;left:916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" path="m45,l,134r91,l45,xe" fillcolor="black" stroked="f">
                    <v:path arrowok="t" o:connecttype="custom" o:connectlocs="45,6251;0,6385;91,6385;45,6251" o:connectangles="0,0,0,0"/>
                  </v:shape>
                </v:group>
                <v:group id="Group 115" o:spid="_x0000_s1130" style="position:absolute;left:7728;top:6726;width:764;height:156" coordorigin="7728,6726"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shape id="Freeform 116" o:spid="_x0000_s1131" style="position:absolute;left:7728;top:6726;width:764;height:156;visibility:visible;mso-wrap-style:square;v-text-anchor:top"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" path="m,l763,r,156l,156,,xe" stroked="f">
                    <v:path arrowok="t" o:connecttype="custom" o:connectlocs="0,6726;763,6726;763,6882;0,6882;0,6726" o:connectangles="0,0,0,0,0"/>
                  </v:shape>
                  <v:shape id="Picture 117" o:spid="_x0000_s1132" type="#_x0000_t75" style="position:absolute;left:7742;top:6747;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">
                    <v:imagedata r:id="rId82" o:title=""/>
                  </v:shape>
                </v:group>
                <v:group id="Group 118" o:spid="_x0000_s1133" style="position:absolute;left:6506;top:6375;width:2607;height:324" coordorigin="6506,6375"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shape id="Freeform 119" o:spid="_x0000_s1134" style="position:absolute;left:6506;top:6375;width:2607;height:324;visibility:visible;mso-wrap-style:square;v-text-anchor:top"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" path="m2607,r,324l,324e" filled="f" strokeweight=".24pt">
                    <v:path arrowok="t" o:connecttype="custom" o:connectlocs="2607,6375;2607,6699;0,6699" o:connectangles="0,0,0"/>
                  </v:shape>
                </v:group>
                <v:group id="Group 120" o:spid="_x0000_s1135" style="position:absolute;left:9065;top:6251;width:94;height:135" coordorigin="9065,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Freeform 121" o:spid="_x0000_s1136" style="position:absolute;left:9065;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" path="m48,l,134r93,l48,xe" fillcolor="black" stroked="f">
                    <v:path arrowok="t" o:connecttype="custom" o:connectlocs="48,6251;0,6385;93,6385;48,6251" o:connectangles="0,0,0,0"/>
                  </v:shape>
                </v:group>
                <v:group id="Group 122" o:spid="_x0000_s1137" style="position:absolute;left:7740;top:6483;width:646;height:159" coordorigin="7740,6483"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shape id="Freeform 123" o:spid="_x0000_s1138" style="position:absolute;left:7740;top:6483;width:646;height:159;visibility:visible;mso-wrap-style:square;v-text-anchor:top"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" path="m,l646,r,159l,159,,xe" stroked="f">
                    <v:path arrowok="t" o:connecttype="custom" o:connectlocs="0,6483;646,6483;646,6642;0,6642;0,6483" o:connectangles="0,0,0,0,0"/>
                  </v:shape>
                  <v:shape id="Picture 124" o:spid="_x0000_s1139" type="#_x0000_t75" style="position:absolute;left:7754;top:650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">
                    <v:imagedata r:id="rId83" o:title=""/>
                  </v:shape>
                </v:group>
                <v:group id="Group 125" o:spid="_x0000_s1140" style="position:absolute;left:5827;top:6375;width:3900;height:1632" coordorigin="5827,6375"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 id="Freeform 126" o:spid="_x0000_s1141" style="position:absolute;left:5827;top:6375;width:3900;height:1632;visibility:visible;mso-wrap-style:square;v-text-anchor:top"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" path="m3900,r,1632l,1632,,701e" filled="f" strokeweight=".24pt">
                    <v:path arrowok="t" o:connecttype="custom" o:connectlocs="3900,6375;3900,8007;0,8007;0,7076" o:connectangles="0,0,0,0"/>
                  </v:shape>
                </v:group>
                <v:group id="Group 127" o:spid="_x0000_s1142" style="position:absolute;left:9682;top:6251;width:92;height:135" coordorigin="9682,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Freeform 128" o:spid="_x0000_s1143" style="position:absolute;left:9682;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" path="m45,l,134r91,l45,xe" fillcolor="black" stroked="f">
                    <v:path arrowok="t" o:connecttype="custom" o:connectlocs="45,6251;0,6385;91,6385;45,6251" o:connectangles="0,0,0,0"/>
                  </v:shape>
                </v:group>
                <v:group id="Group 129" o:spid="_x0000_s1144" style="position:absolute;left:7970;top:7791;width:579;height:156" coordorigin="7970,7791"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130" o:spid="_x0000_s1145" style="position:absolute;left:7970;top:7791;width:579;height:156;visibility:visible;mso-wrap-style:square;v-text-anchor:top"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" path="m,l579,r,156l,156,,xe" stroked="f">
                    <v:path arrowok="t" o:connecttype="custom" o:connectlocs="0,7791;579,7791;579,7947;0,7947;0,7791" o:connectangles="0,0,0,0,0"/>
                  </v:shape>
                  <v:shape id="Picture 131" o:spid="_x0000_s1146" type="#_x0000_t75" style="position:absolute;left:7985;top:7813;width:5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">
                    <v:imagedata r:id="rId84" o:title=""/>
                  </v:shape>
                </v:group>
                <v:group id="Group 132" o:spid="_x0000_s1147" style="position:absolute;left:5928;top:6375;width:3658;height:1402" coordorigin="5928,6375"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shape id="Freeform 133" o:spid="_x0000_s1148" style="position:absolute;left:5928;top:6375;width:3658;height:1402;visibility:visible;mso-wrap-style:square;v-text-anchor:top"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" path="m3658,r,1402l,1402,,684e" filled="f" strokeweight=".24pt">
                    <v:path arrowok="t" o:connecttype="custom" o:connectlocs="3658,6375;3658,7777;0,7777;0,7059" o:connectangles="0,0,0,0"/>
                  </v:shape>
                </v:group>
                <v:group id="Group 134" o:spid="_x0000_s1149" style="position:absolute;left:9540;top:6251;width:92;height:135" coordorigin="954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Freeform 135" o:spid="_x0000_s1150" style="position:absolute;left:954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" path="m46,l,134r91,l46,xe" fillcolor="black" stroked="f">
                    <v:path arrowok="t" o:connecttype="custom" o:connectlocs="46,6251;0,6385;91,6385;46,6251" o:connectangles="0,0,0,0"/>
                  </v:shape>
                </v:group>
                <v:group id="Group 136" o:spid="_x0000_s1151" style="position:absolute;left:7601;top:7561;width:1246;height:156" coordorigin="7601,7561"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Freeform 137" o:spid="_x0000_s1152" style="position:absolute;left:7601;top:7561;width:1246;height:156;visibility:visible;mso-wrap-style:square;v-text-anchor:top"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" path="m,l1245,r,156l,156,,xe" stroked="f">
                    <v:path arrowok="t" o:connecttype="custom" o:connectlocs="0,7561;1245,7561;1245,7717;0,7717;0,7561" o:connectangles="0,0,0,0,0"/>
                  </v:shape>
                  <v:shape id="Picture 138" o:spid="_x0000_s1153" type="#_x0000_t75" style="position:absolute;left:7615;top:7583;width:122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">
                    <v:imagedata r:id="rId85" o:title=""/>
                  </v:shape>
                </v:group>
                <v:group id="Group 139" o:spid="_x0000_s1154" style="position:absolute;left:6053;top:6375;width:3413;height:1124" coordorigin="6053,6375"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140" o:spid="_x0000_s1155" style="position:absolute;left:6053;top:6375;width:3413;height:1124;visibility:visible;mso-wrap-style:square;v-text-anchor:top"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" path="m3413,r,1124l,1124,,653e" filled="f" strokeweight=".24pt">
                    <v:path arrowok="t" o:connecttype="custom" o:connectlocs="3413,6375;3413,7499;0,7499;0,7028" o:connectangles="0,0,0,0"/>
                  </v:shape>
                </v:group>
                <v:group id="Group 141" o:spid="_x0000_s1156" style="position:absolute;left:9420;top:6251;width:94;height:135" coordorigin="9420,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142" o:spid="_x0000_s1157" style="position:absolute;left:9420;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" path="m46,l,134r94,l46,xe" fillcolor="black" stroked="f">
                    <v:path arrowok="t" o:connecttype="custom" o:connectlocs="46,6251;0,6385;94,6385;46,6251" o:connectangles="0,0,0,0"/>
                  </v:shape>
                </v:group>
                <v:group id="Group 143" o:spid="_x0000_s1158" style="position:absolute;left:7596;top:7283;width:1210;height:156" coordorigin="7596,7283"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shape id="Freeform 144" o:spid="_x0000_s1159" style="position:absolute;left:7596;top:7283;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" path="m,l1210,r,156l,156,,xe" stroked="f">
                    <v:path arrowok="t" o:connecttype="custom" o:connectlocs="0,7283;1210,7283;1210,7439;0,7439;0,7283" o:connectangles="0,0,0,0,0"/>
                  </v:shape>
                  <v:shape id="Picture 145" o:spid="_x0000_s1160" type="#_x0000_t75" style="position:absolute;left:7610;top:7304;width:119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">
                    <v:imagedata r:id="rId86" o:title=""/>
                  </v:shape>
                </v:group>
                <v:group id="Group 146" o:spid="_x0000_s1161" style="position:absolute;left:6055;top:4475;width:3624;height:1313" coordorigin="6055,4475"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shape id="Freeform 147" o:spid="_x0000_s1162" style="position:absolute;left:6055;top:4475;width:3624;height:1313;visibility:visible;mso-wrap-style:square;v-text-anchor:top"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" path="m3624,1312l3624,,,,,458e" filled="f" strokeweight=".24pt">
                    <v:path arrowok="t" o:connecttype="custom" o:connectlocs="3624,5787;3624,4475;0,4475;0,4933" o:connectangles="0,0,0,0"/>
                  </v:shape>
                </v:group>
                <v:group id="Group 148" o:spid="_x0000_s1163" style="position:absolute;left:6010;top:4923;width:92;height:89" coordorigin="6010,492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Freeform 149" o:spid="_x0000_s1164" style="position:absolute;left:6010;top:492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" path="m91,l,,45,89,91,xe" fillcolor="black" stroked="f">
                    <v:path arrowok="t" o:connecttype="custom" o:connectlocs="91,4923;0,4923;45,5012;91,4923" o:connectangles="0,0,0,0"/>
                  </v:shape>
                </v:group>
                <v:group id="Group 150" o:spid="_x0000_s1165" style="position:absolute;left:1870;top:6375;width:2842;height:339" coordorigin="1870,6375"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shape id="Freeform 151" o:spid="_x0000_s1166" style="position:absolute;left:1870;top:6375;width:2842;height:339;visibility:visible;mso-wrap-style:square;v-text-anchor:top"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" path="m,l,339r2841,e" filled="f" strokeweight=".24pt">
                    <v:path arrowok="t" o:connecttype="custom" o:connectlocs="0,6375;0,6714;2841,6714" o:connectangles="0,0,0"/>
                  </v:shape>
                </v:group>
                <v:group id="Group 152" o:spid="_x0000_s1167" style="position:absolute;left:1824;top:6251;width:94;height:135" coordorigin="182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Freeform 153" o:spid="_x0000_s1168" style="position:absolute;left:182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" path="m46,l,134r94,l46,xe" fillcolor="black" stroked="f">
                    <v:path arrowok="t" o:connecttype="custom" o:connectlocs="46,6251;0,6385;94,6385;46,6251" o:connectangles="0,0,0,0"/>
                  </v:shape>
                </v:group>
                <v:group id="Group 154" o:spid="_x0000_s1169" style="position:absolute;left:2294;top:6541;width:1248;height:156" coordorigin="2294,6541"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Freeform 155" o:spid="_x0000_s1170" style="position:absolute;left:2294;top:6541;width:1248;height:156;visibility:visible;mso-wrap-style:square;v-text-anchor:top"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" path="m,l1248,r,156l,156,,xe" stroked="f">
                    <v:path arrowok="t" o:connecttype="custom" o:connectlocs="0,6541;1248,6541;1248,6697;0,6697;0,6541" o:connectangles="0,0,0,0,0"/>
                  </v:shape>
                  <v:shape id="Picture 156" o:spid="_x0000_s1171" type="#_x0000_t75" style="position:absolute;left:2309;top:6565;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">
                    <v:imagedata r:id="rId87" o:title=""/>
                  </v:shape>
                  <v:shape id="Picture 157" o:spid="_x0000_s1172" type="#_x0000_t75" style="position:absolute;left:2974;top:6565;width:56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">
                    <v:imagedata r:id="rId88" o:title=""/>
                  </v:shape>
                </v:group>
                <v:group id="Group 158" o:spid="_x0000_s1173" style="position:absolute;left:1728;top:4563;width:3869;height:1224" coordorigin="1728,4563"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Freeform 159" o:spid="_x0000_s1174" style="position:absolute;left:1728;top:4563;width:3869;height:1224;visibility:visible;mso-wrap-style:square;v-text-anchor:top"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" path="m,1224l,,3869,r,346e" filled="f" strokeweight=".24pt">
                    <v:path arrowok="t" o:connecttype="custom" o:connectlocs="0,5787;0,4563;3869,4563;3869,4909" o:connectangles="0,0,0,0"/>
                  </v:shape>
                </v:group>
                <v:group id="Group 160" o:spid="_x0000_s1175" style="position:absolute;left:5551;top:4899;width:94;height:89" coordorigin="5551,4899"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shape id="Freeform 161" o:spid="_x0000_s1176" style="position:absolute;left:5551;top:4899;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" path="m94,l,,46,89,94,xe" fillcolor="black" stroked="f">
                    <v:path arrowok="t" o:connecttype="custom" o:connectlocs="94,4899;0,4899;46,4988;94,4899" o:connectangles="0,0,0,0"/>
                  </v:shape>
                  <v:shape id="Picture 162" o:spid="_x0000_s1177" type="#_x0000_t75" style="position:absolute;left:2753;top:4400;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">
                    <v:imagedata r:id="rId78" o:title=""/>
                  </v:shape>
                  <v:shape id="Picture 163" o:spid="_x0000_s1178" type="#_x0000_t75" style="position:absolute;left:3070;top:4400;width:26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">
                    <v:imagedata r:id="rId89" o:title=""/>
                  </v:shape>
                </v:group>
                <v:group id="Group 164" o:spid="_x0000_s1179" style="position:absolute;left:5705;top:6375;width:4212;height:1863" coordorigin="5705,6375"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165" o:spid="_x0000_s1180" style="position:absolute;left:5705;top:6375;width:4212;height:1863;visibility:visible;mso-wrap-style:square;v-text-anchor:top"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" path="m4212,r,1863l,1863,,708e" filled="f" strokeweight=".24pt">
                    <v:path arrowok="t" o:connecttype="custom" o:connectlocs="4212,6375;4212,8238;0,8238;0,7083" o:connectangles="0,0,0,0"/>
                  </v:shape>
                </v:group>
                <v:group id="Group 166" o:spid="_x0000_s1181" style="position:absolute;left:9871;top:6251;width:92;height:135" coordorigin="987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Freeform 167" o:spid="_x0000_s1182" style="position:absolute;left:987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" path="m46,l,134r91,l46,xe" fillcolor="black" stroked="f">
                    <v:path arrowok="t" o:connecttype="custom" o:connectlocs="46,6251;0,6385;91,6385;46,6251" o:connectangles="0,0,0,0"/>
                  </v:shape>
                </v:group>
                <v:group id="Group 168" o:spid="_x0000_s1183" style="position:absolute;left:7663;top:8022;width:1280;height:156" coordorigin="7663,8022"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Freeform 169" o:spid="_x0000_s1184" style="position:absolute;left:7663;top:8022;width:1280;height:156;visibility:visible;mso-wrap-style:square;v-text-anchor:top"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" path="m,l1279,r,156l,156,,xe" stroked="f">
                    <v:path arrowok="t" o:connecttype="custom" o:connectlocs="0,8022;1279,8022;1279,8178;0,8178;0,8022" o:connectangles="0,0,0,0,0"/>
                  </v:shape>
                  <v:shape id="Picture 170" o:spid="_x0000_s1185" type="#_x0000_t75" style="position:absolute;left:7680;top:8046;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">
                    <v:imagedata r:id="rId90" o:title=""/>
                  </v:shape>
                  <v:shape id="Picture 171" o:spid="_x0000_s1186" type="#_x0000_t75" style="position:absolute;left:8038;top:4280;width:57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">
                    <v:imagedata r:id="rId91" o:title=""/>
                  </v:shape>
                </v:group>
                <v:group id="Group 172" o:spid="_x0000_s1187" style="position:absolute;left:5916;top:4182;width:3905;height:1515" coordorigin="5916,4182"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shape id="Freeform 173" o:spid="_x0000_s1188" style="position:absolute;left:5916;top:4182;width:3905;height:1515;visibility:visible;mso-wrap-style:square;v-text-anchor:top"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" path="m3905,1514l3905,,,,,715e" filled="f" strokeweight=".24pt">
                    <v:path arrowok="t" o:connecttype="custom" o:connectlocs="3905,5696;3905,4182;0,4182;0,4897" o:connectangles="0,0,0,0"/>
                  </v:shape>
                </v:group>
                <v:group id="Group 174" o:spid="_x0000_s1189" style="position:absolute;left:5870;top:4885;width:92;height:92" coordorigin="5870,4885"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shape id="Freeform 175" o:spid="_x0000_s1190" style="position:absolute;left:5870;top:4885;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" path="m92,l,,46,91,92,xe" fillcolor="black" stroked="f">
                    <v:path arrowok="t" o:connecttype="custom" o:connectlocs="92,4885;0,4885;46,4976;92,4885" o:connectangles="0,0,0,0"/>
                  </v:shape>
                  <v:shape id="Picture 176" o:spid="_x0000_s1191" type="#_x0000_t75" style="position:absolute;left:7668;top:3987;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">
                    <v:imagedata r:id="rId92" o:title=""/>
                  </v:shape>
                </v:group>
                <v:group id="Group 177" o:spid="_x0000_s1192" style="position:absolute;left:1562;top:4251;width:4179;height:1505" coordorigin="1562,4251"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shape id="Freeform 178" o:spid="_x0000_s1193" style="position:absolute;left:1562;top:4251;width:4179;height:1505;visibility:visible;mso-wrap-style:square;v-text-anchor:top"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" path="m,1505l,,4179,r,627e" filled="f" strokeweight=".24pt">
                    <v:path arrowok="t" o:connecttype="custom" o:connectlocs="0,5756;0,4251;4179,4251;4179,4878" o:connectangles="0,0,0,0"/>
                  </v:shape>
                </v:group>
                <v:group id="Group 179" o:spid="_x0000_s1194" style="position:absolute;left:5693;top:4866;width:94;height:92" coordorigin="5693,4866"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Freeform 180" o:spid="_x0000_s1195" style="position:absolute;left:5693;top:4866;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" path="m93,l,,48,91,93,xe" fillcolor="black" stroked="f">
                    <v:path arrowok="t" o:connecttype="custom" o:connectlocs="93,4866;0,4866;48,4957;93,4866" o:connectangles="0,0,0,0"/>
                  </v:shape>
                  <v:shape id="Picture 181" o:spid="_x0000_s1196" type="#_x0000_t75" style="position:absolute;left:2578;top:4088;width:84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">
                    <v:imagedata r:id="rId93" o:title=""/>
                  </v:shape>
                </v:group>
                <v:group id="Group 182" o:spid="_x0000_s1197" style="position:absolute;left:1682;top:6375;width:3171;height:545" coordorigin="1682,6375"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Freeform 183" o:spid="_x0000_s1198" style="position:absolute;left:1682;top:6375;width:3171;height:545;visibility:visible;mso-wrap-style:square;v-text-anchor:top"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" path="m,l,545r3171,e" filled="f" strokeweight=".24pt">
                    <v:path arrowok="t" o:connecttype="custom" o:connectlocs="0,6375;0,6920;3171,6920" o:connectangles="0,0,0"/>
                  </v:shape>
                </v:group>
                <v:group id="Group 184" o:spid="_x0000_s1199" style="position:absolute;left:1634;top:6251;width:94;height:135" coordorigin="163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185" o:spid="_x0000_s1200" style="position:absolute;left:163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" path="m48,l,134r94,l48,xe" fillcolor="black" stroked="f">
                    <v:path arrowok="t" o:connecttype="custom" o:connectlocs="48,6251;0,6385;94,6385;48,6251" o:connectangles="0,0,0,0"/>
                  </v:shape>
                </v:group>
                <v:group id="Group 186" o:spid="_x0000_s1201" style="position:absolute;left:2062;top:6750;width:1411;height:156" coordorigin="2062,6750"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Freeform 187" o:spid="_x0000_s1202" style="position:absolute;left:2062;top:6750;width:1411;height:156;visibility:visible;mso-wrap-style:square;v-text-anchor:top"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" path="m,l1411,r,156l,156,,xe" stroked="f">
                    <v:path arrowok="t" o:connecttype="custom" o:connectlocs="0,6750;1411,6750;1411,6906;0,6906;0,6750" o:connectangles="0,0,0,0,0"/>
                  </v:shape>
                  <v:shape id="Picture 188" o:spid="_x0000_s1203" type="#_x0000_t75" style="position:absolute;left:2076;top:6771;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">
                    <v:imagedata r:id="rId94" o:title=""/>
                  </v:shape>
                  <v:shape id="Picture 189" o:spid="_x0000_s1204" type="#_x0000_t75" style="position:absolute;left:2741;top:6771;width:73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">
                    <v:imagedata r:id="rId95" o:title=""/>
                  </v:shape>
                </v:group>
                <v:group id="Group 190" o:spid="_x0000_s1205" style="position:absolute;left:5866;top:3915;width:4193;height:1872" coordorigin="5866,3915"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shape id="Freeform 191" o:spid="_x0000_s1206" style="position:absolute;left:5866;top:3915;width:4193;height:1872;visibility:visible;mso-wrap-style:square;v-text-anchor:top"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" path="m4192,1872l4192,,,,,975e" filled="f" strokeweight=".24pt">
                    <v:path arrowok="t" o:connecttype="custom" o:connectlocs="4192,5787;4192,3915;0,3915;0,4890" o:connectangles="0,0,0,0"/>
                  </v:shape>
                </v:group>
                <v:group id="Group 192" o:spid="_x0000_s1207" style="position:absolute;left:5818;top:4878;width:94;height:89" coordorigin="5818,4878"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Freeform 193" o:spid="_x0000_s1208" style="position:absolute;left:5818;top:4878;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" path="m93,l,,48,89,93,xe" fillcolor="black" stroked="f">
                    <v:path arrowok="t" o:connecttype="custom" o:connectlocs="93,4878;0,4878;48,4967;93,4878" o:connectangles="0,0,0,0"/>
                  </v:shape>
                  <v:shape id="Picture 194" o:spid="_x0000_s1209" type="#_x0000_t75" style="position:absolute;left:7966;top:3745;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">
                    <v:imagedata r:id="rId96" o:title=""/>
                  </v:shape>
                </v:group>
                <v:group id="Group 195" o:spid="_x0000_s1210" style="position:absolute;left:5561;top:6467;width:4498;height:2004" coordorigin="5561,6467"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">
                  <v:shape id="Freeform 196" o:spid="_x0000_s1211" style="position:absolute;left:5561;top:6467;width:4498;height:2004;visibility:visible;mso-wrap-style:square;v-text-anchor:top"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" path="m4497,r,2004l,2004,,607e" filled="f" strokeweight=".24pt">
                    <v:path arrowok="t" o:connecttype="custom" o:connectlocs="4497,6467;4497,8471;0,8471;0,7074" o:connectangles="0,0,0,0"/>
                  </v:shape>
                </v:group>
                <v:group id="Group 197" o:spid="_x0000_s1212" style="position:absolute;left:10013;top:6344;width:92;height:135" coordorigin="10013,6344"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Freeform 198" o:spid="_x0000_s1213" style="position:absolute;left:10013;top:6344;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" path="m45,l,135r91,l45,xe" fillcolor="black" stroked="f">
                    <v:path arrowok="t" o:connecttype="custom" o:connectlocs="45,6344;0,6479;91,6479;45,6344" o:connectangles="0,0,0,0"/>
                  </v:shape>
                </v:group>
                <v:group id="Group 199" o:spid="_x0000_s1214" style="position:absolute;left:7786;top:8300;width:795;height:156" coordorigin="7786,830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shape id="Freeform 200" o:spid="_x0000_s1215" style="position:absolute;left:7786;top:830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" path="m,l794,r,156l,156,,xe" stroked="f">
                    <v:path arrowok="t" o:connecttype="custom" o:connectlocs="0,8300;794,8300;794,8456;0,8456;0,8300" o:connectangles="0,0,0,0,0"/>
                  </v:shape>
                  <v:shape id="Picture 201" o:spid="_x0000_s1216" type="#_x0000_t75" style="position:absolute;left:7800;top:832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">
                    <v:imagedata r:id="rId69" o:title=""/>
                  </v:shape>
                </v:group>
                <v:group id="Group 202" o:spid="_x0000_s1217" style="position:absolute;left:2486;top:8007;width:900;height:533" coordorigin="2486,8007"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shape id="Freeform 203" o:spid="_x0000_s1218" style="position:absolute;left:2486;top:8007;width:900;height:533;visibility:visible;mso-wrap-style:square;v-text-anchor:top"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" path="m,533r900,l900,,,,,533xe" filled="f" strokeweight=".24pt">
                    <v:path arrowok="t" o:connecttype="custom" o:connectlocs="0,8540;900,8540;900,8007;0,8007;0,8540" o:connectangles="0,0,0,0,0"/>
                  </v:shape>
                  <v:shape id="Picture 204" o:spid="_x0000_s1219" type="#_x0000_t75" style="position:absolute;left:2590;top:8219;width:69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">
                    <v:imagedata r:id="rId97" o:title=""/>
                  </v:shape>
                </v:group>
                <v:group id="Group 205" o:spid="_x0000_s1220" style="position:absolute;left:2969;top:7062;width:2518;height:1743" coordorigin="2969,7062"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">
                  <v:shape id="Freeform 206" o:spid="_x0000_s1221" style="position:absolute;left:2969;top:7062;width:2518;height:1743;visibility:visible;mso-wrap-style:square;v-text-anchor:top"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" path="m,1598r2,12l2,1742r2515,l2517,e" filled="f" strokeweight=".24pt">
                    <v:path arrowok="t" o:connecttype="custom" o:connectlocs="0,8660;2,8672;2,8804;2517,8804;2517,7062" o:connectangles="0,0,0,0,0"/>
                  </v:shape>
                </v:group>
                <v:group id="Group 207" o:spid="_x0000_s1222" style="position:absolute;left:2926;top:8540;width:89;height:142" coordorigin="2926,8540"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">
                  <v:shape id="Freeform 208" o:spid="_x0000_s1223" style="position:absolute;left:2926;top:8540;width:89;height:142;visibility:visible;mso-wrap-style:square;v-text-anchor:top"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" path="m12,l,142,88,120,12,xe" fillcolor="black" stroked="f">
                    <v:path arrowok="t" o:connecttype="custom" o:connectlocs="12,8540;0,8682;88,8660;12,8540" o:connectangles="0,0,0,0"/>
                  </v:shape>
                </v:group>
                <v:group id="Group 209" o:spid="_x0000_s1224" style="position:absolute;left:3559;top:8634;width:1412;height:159" coordorigin="3559,8634"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shape id="Freeform 210" o:spid="_x0000_s1225" style="position:absolute;left:3559;top:8634;width:1412;height:159;visibility:visible;mso-wrap-style:square;v-text-anchor:top"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" path="m,l1411,r,158l,158,,xe" stroked="f">
                    <v:path arrowok="t" o:connecttype="custom" o:connectlocs="0,8634;1411,8634;1411,8792;0,8792;0,8634" o:connectangles="0,0,0,0,0"/>
                  </v:shape>
                  <v:shape id="Picture 211" o:spid="_x0000_s1226" type="#_x0000_t75" style="position:absolute;left:3576;top:8658;width:61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">
                    <v:imagedata r:id="rId98" o:title=""/>
                  </v:shape>
                  <v:shape id="Picture 212" o:spid="_x0000_s1227" type="#_x0000_t75" style="position:absolute;left:4238;top:8658;width:73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">
                    <v:imagedata r:id="rId99" o:title=""/>
                  </v:shape>
                </v:group>
                <v:group id="Group 213" o:spid="_x0000_s1228" style="position:absolute;left:3514;top:7035;width:1868;height:1527" coordorigin="3514,7035"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shape id="Freeform 214" o:spid="_x0000_s1229" style="position:absolute;left:3514;top:7035;width:1868;height:1527;visibility:visible;mso-wrap-style:square;v-text-anchor:top"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" path="m,1527r1867,l1867,e" filled="f" strokeweight=".24pt">
                    <v:path arrowok="t" o:connecttype="custom" o:connectlocs="0,8562;1867,8562;1867,7035" o:connectangles="0,0,0"/>
                  </v:shape>
                </v:group>
                <v:group id="Group 215" o:spid="_x0000_s1230" style="position:absolute;left:3386;top:8519;width:140;height:89" coordorigin="3386,8519"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shape id="Freeform 216" o:spid="_x0000_s1231" style="position:absolute;left:3386;top:8519;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" path="m140,l,43,140,88,140,xe" fillcolor="black" stroked="f">
                    <v:path arrowok="t" o:connecttype="custom" o:connectlocs="140,8519;0,8562;140,8607;140,8519" o:connectangles="0,0,0,0"/>
                  </v:shape>
                </v:group>
                <v:group id="Group 217" o:spid="_x0000_s1232" style="position:absolute;left:4061;top:8391;width:1092;height:156" coordorigin="4061,8391"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">
                  <v:shape id="Freeform 218" o:spid="_x0000_s1233" style="position:absolute;left:4061;top:8391;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" path="m,l1092,r,156l,156,,xe" stroked="f">
                    <v:path arrowok="t" o:connecttype="custom" o:connectlocs="0,8391;1092,8391;1092,8547;0,8547;0,8391" o:connectangles="0,0,0,0,0"/>
                  </v:shape>
                  <v:shape id="Picture 219" o:spid="_x0000_s1234" type="#_x0000_t75" style="position:absolute;left:4075;top:8415;width:107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">
                    <v:imagedata r:id="rId100" o:title=""/>
                  </v:shape>
                </v:group>
                <v:group id="Group 220" o:spid="_x0000_s1235" style="position:absolute;left:3514;top:7016;width:1812;height:1340" coordorigin="3514,7016"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">
                  <v:shape id="Freeform 221" o:spid="_x0000_s1236" style="position:absolute;left:3514;top:7016;width:1812;height:1340;visibility:visible;mso-wrap-style:square;v-text-anchor:top"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" path="m,1339r1812,l1812,e" filled="f" strokeweight=".24pt">
                    <v:path arrowok="t" o:connecttype="custom" o:connectlocs="0,8355;1812,8355;1812,7016" o:connectangles="0,0,0"/>
                  </v:shape>
                </v:group>
                <v:group id="Group 222" o:spid="_x0000_s1237" style="position:absolute;left:3386;top:8310;width:140;height:89" coordorigin="3386,8310"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Freeform 223" o:spid="_x0000_s1238" style="position:absolute;left:3386;top:8310;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" path="m140,l,45,140,89,140,xe" fillcolor="black" stroked="f">
                    <v:path arrowok="t" o:connecttype="custom" o:connectlocs="140,8310;0,8355;140,8399;140,8310" o:connectangles="0,0,0,0"/>
                  </v:shape>
                </v:group>
                <v:group id="Group 224" o:spid="_x0000_s1239" style="position:absolute;left:4020;top:8183;width:1001;height:159" coordorigin="4020,8183"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shape id="Freeform 225" o:spid="_x0000_s1240" style="position:absolute;left:4020;top:8183;width:1001;height:159;visibility:visible;mso-wrap-style:square;v-text-anchor:top"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" path="m,l1001,r,158l,158,,xe" stroked="f">
                    <v:path arrowok="t" o:connecttype="custom" o:connectlocs="0,8183;1001,8183;1001,8341;0,8341;0,8183" o:connectangles="0,0,0,0,0"/>
                  </v:shape>
                  <v:shape id="Picture 226" o:spid="_x0000_s1241" type="#_x0000_t75" style="position:absolute;left:4034;top:8207;width:98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">
                    <v:imagedata r:id="rId101" o:title=""/>
                  </v:shape>
                </v:group>
                <v:group id="Group 227" o:spid="_x0000_s1242" style="position:absolute;left:2522;top:7153;width:2487;height:855" coordorigin="2522,7153"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">
                  <v:shape id="Freeform 228" o:spid="_x0000_s1243" style="position:absolute;left:2522;top:7153;width:2487;height:855;visibility:visible;mso-wrap-style:square;v-text-anchor:top"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" path="m,854l,,2487,e" filled="f" strokeweight=".24pt">
                    <v:path arrowok="t" o:connecttype="custom" o:connectlocs="0,8007;0,7153;2487,7153" o:connectangles="0,0,0"/>
                  </v:shape>
                </v:group>
                <v:group id="Group 229" o:spid="_x0000_s1244" style="position:absolute;left:4997;top:7107;width:92;height:89" coordorigin="4997,7107"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shape id="Freeform 230" o:spid="_x0000_s1245" style="position:absolute;left:4997;top:7107;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" path="m,l,89,91,46,,xe" fillcolor="black" stroked="f">
                    <v:path arrowok="t" o:connecttype="custom" o:connectlocs="0,7107;0,7196;91,7153;0,7107" o:connectangles="0,0,0,0"/>
                  </v:shape>
                </v:group>
                <v:group id="Group 231" o:spid="_x0000_s1246" style="position:absolute;left:2822;top:6966;width:819;height:159" coordorigin="2822,6966"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shape id="Freeform 232" o:spid="_x0000_s1247" style="position:absolute;left:2822;top:6966;width:819;height:159;visibility:visible;mso-wrap-style:square;v-text-anchor:top"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" path="m,l819,r,158l,158,,xe" stroked="f">
                    <v:path arrowok="t" o:connecttype="custom" o:connectlocs="0,6966;819,6966;819,7124;0,7124;0,6966" o:connectangles="0,0,0,0,0"/>
                  </v:shape>
                  <v:shape id="Picture 233" o:spid="_x0000_s1248" type="#_x0000_t75" style="position:absolute;left:2839;top:6990;width:8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">
                    <v:imagedata r:id="rId102" o:title=""/>
                  </v:shape>
                </v:group>
                <v:group id="Group 234" o:spid="_x0000_s1249" style="position:absolute;left:2698;top:7407;width:2312;height:624" coordorigin="2698,7407"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Freeform 235" o:spid="_x0000_s1250" style="position:absolute;left:2698;top:7407;width:2312;height:624;visibility:visible;mso-wrap-style:square;v-text-anchor:top"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" path="m,624l,,2311,e" filled="f" strokeweight=".24pt">
                    <v:path arrowok="t" o:connecttype="custom" o:connectlocs="0,8031;0,7407;2311,7407" o:connectangles="0,0,0"/>
                  </v:shape>
                </v:group>
                <v:group id="Group 236" o:spid="_x0000_s1251" style="position:absolute;left:4997;top:7362;width:92;height:89" coordorigin="4997,7362"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">
                  <v:shape id="Freeform 237" o:spid="_x0000_s1252" style="position:absolute;left:4997;top:7362;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" path="m,l,89,91,45,,xe" fillcolor="black" stroked="f">
                    <v:path arrowok="t" o:connecttype="custom" o:connectlocs="0,7362;0,7451;91,7407;0,7362" o:connectangles="0,0,0,0"/>
                  </v:shape>
                </v:group>
                <v:group id="Group 238" o:spid="_x0000_s1253" style="position:absolute;left:2894;top:7220;width:1121;height:159" coordorigin="2894,7220"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Freeform 239" o:spid="_x0000_s1254" style="position:absolute;left:2894;top:7220;width:1121;height:159;visibility:visible;mso-wrap-style:square;v-text-anchor:top"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" path="m,l1121,r,159l,159,,xe" stroked="f">
                    <v:path arrowok="t" o:connecttype="custom" o:connectlocs="0,7220;1121,7220;1121,7379;0,7379;0,7220" o:connectangles="0,0,0,0,0"/>
                  </v:shape>
                  <v:shape id="Picture 240" o:spid="_x0000_s1255" type="#_x0000_t75" style="position:absolute;left:2909;top:7242;width:11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">
                    <v:imagedata r:id="rId103" o:title=""/>
                  </v:shape>
                </v:group>
                <v:group id="Group 241" o:spid="_x0000_s1256" style="position:absolute;left:2938;top:7662;width:2072;height:346" coordorigin="2938,7662"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">
                  <v:shape id="Freeform 242" o:spid="_x0000_s1257" style="position:absolute;left:2938;top:7662;width:2072;height:346;visibility:visible;mso-wrap-style:square;v-text-anchor:top"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" path="m,345l,,2071,e" filled="f" strokeweight=".24pt">
                    <v:path arrowok="t" o:connecttype="custom" o:connectlocs="0,8007;0,7662;2071,7662" o:connectangles="0,0,0"/>
                  </v:shape>
                </v:group>
                <v:group id="Group 243" o:spid="_x0000_s1258" style="position:absolute;left:4997;top:7616;width:92;height:89" coordorigin="4997,7616"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Freeform 244" o:spid="_x0000_s1259" style="position:absolute;left:4997;top:7616;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" path="m,l,89,91,46,,xe" fillcolor="black" stroked="f">
                    <v:path arrowok="t" o:connecttype="custom" o:connectlocs="0,7616;0,7705;91,7662;0,7616" o:connectangles="0,0,0,0"/>
                  </v:shape>
                </v:group>
                <v:group id="Group 245" o:spid="_x0000_s1260" style="position:absolute;left:3233;top:7475;width:1004;height:159" coordorigin="3233,7475"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shape id="Freeform 246" o:spid="_x0000_s1261" style="position:absolute;left:3233;top:7475;width:1004;height:159;visibility:visible;mso-wrap-style:square;v-text-anchor:top"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" path="m,l1003,r,158l,158,,xe" stroked="f">
                    <v:path arrowok="t" o:connecttype="custom" o:connectlocs="0,7475;1003,7475;1003,7633;0,7633;0,7475" o:connectangles="0,0,0,0,0"/>
                  </v:shape>
                  <v:shape id="Picture 247" o:spid="_x0000_s1262" type="#_x0000_t75" style="position:absolute;left:3250;top:7499;width:98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">
                    <v:imagedata r:id="rId104" o:title=""/>
                  </v:shape>
                </v:group>
                <w10:wrap anchorx="page"/>
              </v:group>
            </w:pict>
          </mc:Fallback>
        </mc:AlternateContent>
      </w:r>
    </w:p>
    <w:p w14:paraId="72B2B49C" w14:textId="77777777" w:rsidR="0040182E" w:rsidRDefault="0040182E" w:rsidP="0040182E">
      <w:pPr>
        <w:rPr>
          <w:rFonts w:eastAsia="Times New Roman"/>
          <w:sz w:val="18"/>
          <w:szCs w:val="18"/>
        </w:rPr>
      </w:pPr>
    </w:p>
    <w:p w14:paraId="4CC7CB3E" w14:textId="77777777" w:rsidR="0040182E" w:rsidRDefault="0040182E" w:rsidP="0040182E">
      <w:pPr>
        <w:rPr>
          <w:rFonts w:eastAsia="Times New Roman"/>
          <w:sz w:val="18"/>
          <w:szCs w:val="18"/>
        </w:rPr>
      </w:pPr>
    </w:p>
    <w:p w14:paraId="27CCEC0E" w14:textId="77777777" w:rsidR="0040182E" w:rsidRDefault="0040182E" w:rsidP="0040182E">
      <w:pPr>
        <w:rPr>
          <w:rFonts w:eastAsia="Times New Roman"/>
          <w:sz w:val="18"/>
          <w:szCs w:val="18"/>
        </w:rPr>
      </w:pPr>
    </w:p>
    <w:p w14:paraId="7B88A974" w14:textId="77777777" w:rsidR="0040182E" w:rsidRDefault="0040182E" w:rsidP="0040182E">
      <w:pPr>
        <w:rPr>
          <w:rFonts w:eastAsia="Times New Roman"/>
          <w:sz w:val="18"/>
          <w:szCs w:val="18"/>
        </w:rPr>
      </w:pPr>
    </w:p>
    <w:p w14:paraId="44D9B536" w14:textId="77777777" w:rsidR="0040182E" w:rsidRDefault="0040182E" w:rsidP="0040182E">
      <w:pPr>
        <w:rPr>
          <w:rFonts w:eastAsia="Times New Roman"/>
          <w:sz w:val="18"/>
          <w:szCs w:val="18"/>
        </w:rPr>
      </w:pPr>
    </w:p>
    <w:p w14:paraId="6F09AC03" w14:textId="77777777" w:rsidR="0040182E" w:rsidRDefault="0040182E" w:rsidP="0040182E">
      <w:pPr>
        <w:rPr>
          <w:rFonts w:eastAsia="Times New Roman"/>
          <w:sz w:val="18"/>
          <w:szCs w:val="18"/>
        </w:rPr>
      </w:pPr>
    </w:p>
    <w:p w14:paraId="6118CF4C" w14:textId="77777777" w:rsidR="0040182E" w:rsidRDefault="0040182E" w:rsidP="0040182E">
      <w:pPr>
        <w:rPr>
          <w:rFonts w:eastAsia="Times New Roman"/>
          <w:sz w:val="18"/>
          <w:szCs w:val="18"/>
        </w:rPr>
      </w:pPr>
    </w:p>
    <w:p w14:paraId="0FD57925" w14:textId="77777777" w:rsidR="0040182E" w:rsidRDefault="0040182E" w:rsidP="0040182E">
      <w:pPr>
        <w:rPr>
          <w:rFonts w:eastAsia="Times New Roman"/>
          <w:sz w:val="18"/>
          <w:szCs w:val="18"/>
        </w:rPr>
      </w:pPr>
    </w:p>
    <w:p w14:paraId="0B952E73" w14:textId="77777777" w:rsidR="0040182E" w:rsidRDefault="0040182E" w:rsidP="0040182E">
      <w:pPr>
        <w:rPr>
          <w:rFonts w:eastAsia="Times New Roman"/>
          <w:sz w:val="18"/>
          <w:szCs w:val="18"/>
        </w:rPr>
      </w:pPr>
    </w:p>
    <w:p w14:paraId="7523B97B" w14:textId="77777777" w:rsidR="0040182E" w:rsidRDefault="0040182E" w:rsidP="0040182E">
      <w:pPr>
        <w:rPr>
          <w:rFonts w:eastAsia="Times New Roman"/>
          <w:sz w:val="18"/>
          <w:szCs w:val="18"/>
        </w:rPr>
      </w:pPr>
    </w:p>
    <w:p w14:paraId="768F9D5D" w14:textId="77777777" w:rsidR="0040182E" w:rsidRDefault="0040182E" w:rsidP="0040182E">
      <w:pPr>
        <w:rPr>
          <w:rFonts w:eastAsia="Times New Roman"/>
          <w:sz w:val="18"/>
          <w:szCs w:val="18"/>
        </w:rPr>
      </w:pPr>
    </w:p>
    <w:p w14:paraId="7E94F862" w14:textId="77777777" w:rsidR="0040182E" w:rsidRDefault="0040182E" w:rsidP="0040182E">
      <w:pPr>
        <w:rPr>
          <w:rFonts w:eastAsia="Times New Roman"/>
          <w:sz w:val="18"/>
          <w:szCs w:val="18"/>
        </w:rPr>
      </w:pPr>
    </w:p>
    <w:p w14:paraId="3409D4B1" w14:textId="77777777" w:rsidR="0040182E" w:rsidRDefault="0040182E" w:rsidP="0040182E">
      <w:pPr>
        <w:rPr>
          <w:rFonts w:eastAsia="Times New Roman"/>
          <w:sz w:val="18"/>
          <w:szCs w:val="18"/>
        </w:rPr>
      </w:pPr>
    </w:p>
    <w:p w14:paraId="78316556" w14:textId="77777777" w:rsidR="0040182E" w:rsidRDefault="0040182E" w:rsidP="0040182E">
      <w:pPr>
        <w:rPr>
          <w:rFonts w:eastAsia="Times New Roman"/>
          <w:sz w:val="18"/>
          <w:szCs w:val="18"/>
        </w:rPr>
      </w:pPr>
    </w:p>
    <w:p w14:paraId="1A0988AF" w14:textId="77777777" w:rsidR="0040182E" w:rsidRDefault="0040182E" w:rsidP="0040182E">
      <w:pPr>
        <w:rPr>
          <w:rFonts w:eastAsia="Times New Roman"/>
          <w:sz w:val="18"/>
          <w:szCs w:val="18"/>
        </w:rPr>
      </w:pPr>
    </w:p>
    <w:p w14:paraId="7ACD5F89" w14:textId="77777777" w:rsidR="0040182E" w:rsidRDefault="0040182E" w:rsidP="0040182E">
      <w:pPr>
        <w:rPr>
          <w:rFonts w:eastAsia="Times New Roman"/>
          <w:sz w:val="20"/>
          <w:szCs w:val="20"/>
        </w:rPr>
      </w:pPr>
    </w:p>
    <w:p w14:paraId="33D7134A" w14:textId="21E6DAE0" w:rsidR="0040182E" w:rsidRPr="00D755DA" w:rsidRDefault="0040182E" w:rsidP="0040182E">
      <w:pPr>
        <w:pStyle w:val="Caption"/>
      </w:pPr>
      <w:bookmarkStart w:id="21" w:name="_Ref461054983"/>
      <w:r w:rsidRPr="0012064C">
        <w:t xml:space="preserve"> </w:t>
      </w:r>
      <w:bookmarkStart w:id="22" w:name="_Toc461058053"/>
      <w:r>
        <w:t xml:space="preserve">Gambar </w:t>
      </w:r>
      <w:r w:rsidR="009953B9">
        <w:t>4</w:t>
      </w:r>
      <w:r>
        <w:t>.</w:t>
      </w:r>
      <w:r>
        <w:rPr>
          <w:noProof/>
        </w:rPr>
        <w:fldChar w:fldCharType="begin"/>
      </w:r>
      <w:r>
        <w:rPr>
          <w:noProof/>
        </w:rPr>
        <w:instrText xml:space="preserve"> SEQ Gambar_3. \* ARABIC </w:instrText>
      </w:r>
      <w:r>
        <w:rPr>
          <w:noProof/>
        </w:rPr>
        <w:fldChar w:fldCharType="separate"/>
      </w:r>
      <w:r>
        <w:rPr>
          <w:noProof/>
        </w:rPr>
        <w:t>1</w:t>
      </w:r>
      <w:r>
        <w:rPr>
          <w:noProof/>
        </w:rPr>
        <w:fldChar w:fldCharType="end"/>
      </w:r>
      <w:r>
        <w:t>. DFD level 0</w:t>
      </w:r>
      <w:bookmarkEnd w:id="21"/>
      <w:bookmarkEnd w:id="22"/>
    </w:p>
    <w:p w14:paraId="0889E809" w14:textId="77777777" w:rsidR="0040182E" w:rsidRPr="0040182E" w:rsidRDefault="0040182E" w:rsidP="0040182E">
      <w:pPr>
        <w:pStyle w:val="BodyText"/>
      </w:pPr>
    </w:p>
    <w:p w14:paraId="335CDC14" w14:textId="77777777" w:rsidR="00004F62" w:rsidRDefault="00004F62" w:rsidP="00004F62">
      <w:pPr>
        <w:pBdr>
          <w:top w:val="nil"/>
          <w:left w:val="nil"/>
          <w:bottom w:val="nil"/>
          <w:right w:val="nil"/>
          <w:between w:val="nil"/>
        </w:pBdr>
        <w:spacing w:line="276" w:lineRule="auto"/>
        <w:ind w:right="51"/>
        <w:rPr>
          <w:color w:val="000000"/>
        </w:rPr>
      </w:pPr>
    </w:p>
    <w:p w14:paraId="42140165" w14:textId="0B603B7D" w:rsidR="00BD0001" w:rsidRPr="00256504" w:rsidRDefault="0040182E" w:rsidP="00F73E47">
      <w:pPr>
        <w:pStyle w:val="Heading2"/>
        <w:numPr>
          <w:ilvl w:val="2"/>
          <w:numId w:val="18"/>
        </w:numPr>
        <w:ind w:left="567"/>
        <w:rPr>
          <w:lang w:val="en-ID"/>
        </w:rPr>
      </w:pPr>
      <w:bookmarkStart w:id="23" w:name="_Toc37754362"/>
      <w:r w:rsidRPr="00256504">
        <w:rPr>
          <w:lang w:val="en-ID"/>
        </w:rPr>
        <w:t>Per</w:t>
      </w:r>
      <w:r w:rsidR="00BD0001" w:rsidRPr="00256504">
        <w:rPr>
          <w:lang w:val="en-ID"/>
        </w:rPr>
        <w:t xml:space="preserve">ancangan </w:t>
      </w:r>
      <w:r w:rsidRPr="00256504">
        <w:rPr>
          <w:lang w:val="en-ID"/>
        </w:rPr>
        <w:t>Fisik</w:t>
      </w:r>
      <w:bookmarkEnd w:id="23"/>
    </w:p>
    <w:p w14:paraId="589402B5" w14:textId="55F8D40C" w:rsidR="00004F62" w:rsidRDefault="00004F62" w:rsidP="0040182E">
      <w:pPr>
        <w:pBdr>
          <w:top w:val="nil"/>
          <w:left w:val="nil"/>
          <w:bottom w:val="nil"/>
          <w:right w:val="nil"/>
          <w:between w:val="nil"/>
        </w:pBdr>
        <w:ind w:right="51"/>
        <w:rPr>
          <w:color w:val="000000"/>
        </w:rPr>
      </w:pPr>
      <w:r>
        <w:rPr>
          <w:color w:val="000000"/>
        </w:rPr>
        <w:t xml:space="preserve">Rancangan sistem meliputi rancangan antar muka, desain fisik tabel/class menggunakan DBMS (termasuk field, tipe data, panjang dan lain-lain). </w:t>
      </w:r>
    </w:p>
    <w:p w14:paraId="45EBBAE8" w14:textId="77777777" w:rsidR="0040182E" w:rsidRDefault="0040182E" w:rsidP="00004F62">
      <w:pPr>
        <w:pBdr>
          <w:top w:val="nil"/>
          <w:left w:val="nil"/>
          <w:bottom w:val="nil"/>
          <w:right w:val="nil"/>
          <w:between w:val="nil"/>
        </w:pBdr>
        <w:spacing w:line="276" w:lineRule="auto"/>
        <w:ind w:right="51"/>
        <w:rPr>
          <w:color w:val="000000"/>
        </w:rPr>
      </w:pPr>
    </w:p>
    <w:p w14:paraId="4721B34F" w14:textId="7C3615A6" w:rsidR="002B3ECA" w:rsidRPr="0040182E" w:rsidRDefault="00B727F9" w:rsidP="00C67317">
      <w:pPr>
        <w:pStyle w:val="ListParagraph"/>
        <w:numPr>
          <w:ilvl w:val="0"/>
          <w:numId w:val="10"/>
        </w:numPr>
        <w:rPr>
          <w:b/>
          <w:bCs/>
          <w:lang w:val="en-ID"/>
        </w:rPr>
      </w:pPr>
      <w:r w:rsidRPr="0040182E">
        <w:rPr>
          <w:b/>
          <w:bCs/>
          <w:lang w:val="en-ID"/>
        </w:rPr>
        <w:t>Entity Relationship Diagram</w:t>
      </w:r>
      <w:r w:rsidR="003A20DE" w:rsidRPr="0040182E">
        <w:rPr>
          <w:b/>
          <w:bCs/>
          <w:lang w:val="en-ID"/>
        </w:rPr>
        <w:t xml:space="preserve"> (ERD)</w:t>
      </w:r>
    </w:p>
    <w:p w14:paraId="375B6EC9" w14:textId="77777777" w:rsidR="00004F62" w:rsidRPr="0040182E" w:rsidRDefault="00004F62" w:rsidP="0040182E">
      <w:pPr>
        <w:ind w:firstLine="0"/>
        <w:rPr>
          <w:b/>
          <w:bCs/>
          <w:lang w:val="en-ID"/>
        </w:rPr>
      </w:pPr>
    </w:p>
    <w:p w14:paraId="3EAB4DC5" w14:textId="709CF7DE" w:rsidR="002B3ECA" w:rsidRPr="0040182E" w:rsidRDefault="002B3ECA" w:rsidP="00C67317">
      <w:pPr>
        <w:pStyle w:val="ListParagraph"/>
        <w:numPr>
          <w:ilvl w:val="0"/>
          <w:numId w:val="10"/>
        </w:numPr>
        <w:rPr>
          <w:b/>
          <w:bCs/>
          <w:lang w:val="en-ID"/>
        </w:rPr>
      </w:pPr>
      <w:r w:rsidRPr="0040182E">
        <w:rPr>
          <w:b/>
          <w:bCs/>
          <w:lang w:val="en-ID"/>
        </w:rPr>
        <w:t>Relasi antar tabel</w:t>
      </w:r>
    </w:p>
    <w:p w14:paraId="2A6D88B1" w14:textId="77777777" w:rsidR="002B3ECA" w:rsidRPr="002B3ECA" w:rsidRDefault="002B3ECA" w:rsidP="002B3ECA">
      <w:pPr>
        <w:rPr>
          <w:lang w:val="en-ID"/>
        </w:rPr>
      </w:pPr>
    </w:p>
    <w:p w14:paraId="43A2C7D3" w14:textId="77777777" w:rsidR="002B3ECA" w:rsidRPr="002B3ECA" w:rsidRDefault="002B3ECA" w:rsidP="002B3ECA">
      <w:pPr>
        <w:rPr>
          <w:lang w:val="en-ID"/>
        </w:rPr>
      </w:pPr>
    </w:p>
    <w:p w14:paraId="787D2CBE" w14:textId="519EB428" w:rsidR="002B3ECA" w:rsidRDefault="002B3ECA" w:rsidP="006E3329">
      <w:pPr>
        <w:spacing w:after="160" w:line="259" w:lineRule="auto"/>
        <w:ind w:firstLine="0"/>
        <w:jc w:val="left"/>
        <w:sectPr w:rsidR="002B3ECA" w:rsidSect="004E70A6">
          <w:pgSz w:w="11900" w:h="16840" w:code="9"/>
          <w:pgMar w:top="2268" w:right="1701" w:bottom="1701" w:left="2268" w:header="1134" w:footer="1134" w:gutter="0"/>
          <w:cols w:space="720"/>
          <w:titlePg/>
          <w:docGrid w:linePitch="326"/>
        </w:sectPr>
      </w:pPr>
    </w:p>
    <w:p w14:paraId="4D336DBF" w14:textId="0BF8106D" w:rsidR="00914455" w:rsidRDefault="00BD0001" w:rsidP="00914455">
      <w:pPr>
        <w:pStyle w:val="Heading1"/>
      </w:pPr>
      <w:r>
        <w:lastRenderedPageBreak/>
        <w:br/>
      </w:r>
      <w:bookmarkStart w:id="24" w:name="_Toc37754363"/>
      <w:r w:rsidR="0099024B">
        <w:t xml:space="preserve">IMPLEMENTASI </w:t>
      </w:r>
      <w:r w:rsidR="002B3ECA">
        <w:t>DAN HASIL SERTA PEMBAHASAN</w:t>
      </w:r>
      <w:bookmarkEnd w:id="24"/>
    </w:p>
    <w:p w14:paraId="490617C5" w14:textId="77777777" w:rsidR="00914455" w:rsidRDefault="00914455" w:rsidP="00914455"/>
    <w:p w14:paraId="30FF7A0D" w14:textId="77777777" w:rsidR="009953B9" w:rsidRPr="009953B9" w:rsidRDefault="009953B9" w:rsidP="009953B9">
      <w:bookmarkStart w:id="25" w:name="_TOC_250005"/>
    </w:p>
    <w:p w14:paraId="42AE4A52" w14:textId="2E5B3432" w:rsidR="00AD4810" w:rsidRDefault="00AD4810" w:rsidP="00F73E47">
      <w:pPr>
        <w:pStyle w:val="Heading2"/>
        <w:numPr>
          <w:ilvl w:val="1"/>
          <w:numId w:val="19"/>
        </w:numPr>
        <w:ind w:left="426"/>
        <w:rPr>
          <w:bCs/>
        </w:rPr>
      </w:pPr>
      <w:bookmarkStart w:id="26" w:name="_Toc37754364"/>
      <w:r>
        <w:t>Implementasi</w:t>
      </w:r>
      <w:bookmarkEnd w:id="25"/>
      <w:bookmarkEnd w:id="26"/>
    </w:p>
    <w:p w14:paraId="6E5CC75A" w14:textId="77777777" w:rsidR="00AD4810" w:rsidRDefault="00AD4810" w:rsidP="00AD4810">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7777777" w:rsidR="00AD4810" w:rsidRDefault="00AD4810" w:rsidP="00AD4810">
      <w:pPr>
        <w:rPr>
          <w:rFonts w:cs="Times New Roman"/>
        </w:rPr>
      </w:pPr>
    </w:p>
    <w:p w14:paraId="005B7B58" w14:textId="77777777" w:rsidR="00AD4810" w:rsidRPr="0040182E" w:rsidRDefault="00AD4810" w:rsidP="00C67317">
      <w:pPr>
        <w:pStyle w:val="ListParagraph"/>
        <w:numPr>
          <w:ilvl w:val="0"/>
          <w:numId w:val="11"/>
        </w:numPr>
        <w:ind w:left="426"/>
        <w:rPr>
          <w:bCs/>
        </w:rPr>
      </w:pPr>
      <w:r>
        <w:t>Perangkat Keras (</w:t>
      </w:r>
      <w:r w:rsidRPr="0040182E">
        <w:rPr>
          <w:i/>
        </w:rPr>
        <w:t>Hardware</w:t>
      </w:r>
      <w:r>
        <w:t>) yang Digunakan</w:t>
      </w:r>
    </w:p>
    <w:p w14:paraId="614477D0" w14:textId="77777777" w:rsidR="00AD4810" w:rsidRDefault="00AD4810" w:rsidP="00AD4810">
      <w:pPr>
        <w:rPr>
          <w:rFonts w:cs="Times New Roman"/>
        </w:rPr>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t>Geografis</w:t>
      </w:r>
      <w:r>
        <w:rPr>
          <w:spacing w:val="69"/>
        </w:rPr>
        <w:t xml:space="preserve"> </w:t>
      </w:r>
      <w:r>
        <w:t>berbasis Web ini adalah:</w:t>
      </w:r>
    </w:p>
    <w:p w14:paraId="1AB53E75" w14:textId="77777777" w:rsidR="00AD4810" w:rsidRPr="00AD4810" w:rsidRDefault="00AD4810" w:rsidP="00C67317">
      <w:pPr>
        <w:pStyle w:val="ListParagraph"/>
        <w:numPr>
          <w:ilvl w:val="0"/>
          <w:numId w:val="5"/>
        </w:numPr>
      </w:pPr>
      <w:r w:rsidRPr="00AD4810">
        <w:t>Notebook HP Pavilion dv3000</w:t>
      </w:r>
    </w:p>
    <w:p w14:paraId="3629C474" w14:textId="77777777" w:rsidR="00AD4810" w:rsidRPr="00AD4810" w:rsidRDefault="00AD4810" w:rsidP="00C67317">
      <w:pPr>
        <w:pStyle w:val="ListParagraph"/>
        <w:numPr>
          <w:ilvl w:val="0"/>
          <w:numId w:val="5"/>
        </w:numPr>
      </w:pPr>
      <w:r w:rsidRPr="00AD4810">
        <w:t>Processor Genuine Intel(R) CPU P7350 Core 2 Duo 2.00GHz</w:t>
      </w:r>
    </w:p>
    <w:p w14:paraId="7B626796" w14:textId="77777777" w:rsidR="00AD4810" w:rsidRPr="00AD4810" w:rsidRDefault="00AD4810" w:rsidP="00C67317">
      <w:pPr>
        <w:pStyle w:val="ListParagraph"/>
        <w:numPr>
          <w:ilvl w:val="0"/>
          <w:numId w:val="5"/>
        </w:numPr>
      </w:pPr>
      <w:r w:rsidRPr="00AD4810">
        <w:t>RAM 3072MB</w:t>
      </w:r>
    </w:p>
    <w:p w14:paraId="092CD058" w14:textId="77777777" w:rsidR="00AD4810" w:rsidRPr="00AD4810" w:rsidRDefault="00AD4810" w:rsidP="00C67317">
      <w:pPr>
        <w:pStyle w:val="ListParagraph"/>
        <w:numPr>
          <w:ilvl w:val="0"/>
          <w:numId w:val="5"/>
        </w:numPr>
      </w:pPr>
      <w:r w:rsidRPr="00AD4810">
        <w:t>Hardisk 320 GB</w:t>
      </w:r>
    </w:p>
    <w:p w14:paraId="17417459" w14:textId="77777777" w:rsidR="00AD4810" w:rsidRPr="00AD4810" w:rsidRDefault="00AD4810" w:rsidP="00C67317">
      <w:pPr>
        <w:pStyle w:val="ListParagraph"/>
        <w:numPr>
          <w:ilvl w:val="0"/>
          <w:numId w:val="5"/>
        </w:numPr>
      </w:pPr>
      <w:r w:rsidRPr="00AD4810">
        <w:t>NVIDIA GeForce 9300M GS</w:t>
      </w:r>
    </w:p>
    <w:p w14:paraId="45192C89" w14:textId="77777777" w:rsidR="00AD4810" w:rsidRDefault="00AD4810" w:rsidP="00AD4810">
      <w:pPr>
        <w:spacing w:before="5"/>
        <w:rPr>
          <w:rFonts w:eastAsia="Times New Roman" w:cs="Times New Roman"/>
          <w:szCs w:val="24"/>
        </w:rPr>
      </w:pPr>
    </w:p>
    <w:p w14:paraId="71CE5211" w14:textId="77777777" w:rsidR="00AD4810" w:rsidRPr="0040182E" w:rsidRDefault="00AD4810" w:rsidP="00C67317">
      <w:pPr>
        <w:pStyle w:val="ListParagraph"/>
        <w:numPr>
          <w:ilvl w:val="0"/>
          <w:numId w:val="11"/>
        </w:numPr>
        <w:ind w:left="426"/>
      </w:pPr>
      <w:r>
        <w:t>Perangkat Lunak (</w:t>
      </w:r>
      <w:r w:rsidRPr="0040182E">
        <w:t>Software</w:t>
      </w:r>
      <w:r>
        <w:t>) yang digunakan</w:t>
      </w:r>
    </w:p>
    <w:p w14:paraId="19008533" w14:textId="449E3CE7" w:rsidR="00AD4810" w:rsidRDefault="00AD4810" w:rsidP="00AD4810">
      <w:r>
        <w:t>Perangkat lunak yang digunakan</w:t>
      </w:r>
      <w:r>
        <w:rPr>
          <w:spacing w:val="9"/>
        </w:rPr>
        <w:t xml:space="preserve"> </w:t>
      </w:r>
      <w:r>
        <w:t>dalam membangun Sistem Informasi Geografis</w:t>
      </w:r>
      <w:r>
        <w:rPr>
          <w:spacing w:val="67"/>
        </w:rPr>
        <w:t xml:space="preserve"> </w:t>
      </w:r>
      <w:r>
        <w:t>berbasi Web ini adalah:</w:t>
      </w:r>
    </w:p>
    <w:p w14:paraId="3636F03C" w14:textId="77777777" w:rsidR="00AD4810" w:rsidRPr="0030382E" w:rsidRDefault="00AD4810" w:rsidP="00C67317">
      <w:pPr>
        <w:pStyle w:val="ListParagraph"/>
        <w:numPr>
          <w:ilvl w:val="0"/>
          <w:numId w:val="6"/>
        </w:numPr>
        <w:rPr>
          <w:rFonts w:cs="Times New Roman"/>
        </w:rPr>
      </w:pPr>
      <w:r>
        <w:t>Macromedia dreamweaver CS3</w:t>
      </w:r>
    </w:p>
    <w:p w14:paraId="74AAEED5" w14:textId="77777777" w:rsidR="00AD4810" w:rsidRPr="0030382E" w:rsidRDefault="00AD4810" w:rsidP="00C67317">
      <w:pPr>
        <w:pStyle w:val="ListParagraph"/>
        <w:numPr>
          <w:ilvl w:val="0"/>
          <w:numId w:val="6"/>
        </w:numPr>
        <w:rPr>
          <w:rFonts w:cs="Times New Roman"/>
        </w:rPr>
      </w:pPr>
      <w:r>
        <w:t>Adobe Photoshop CS3</w:t>
      </w:r>
    </w:p>
    <w:p w14:paraId="5C9954B1" w14:textId="77777777" w:rsidR="00AD4810" w:rsidRPr="0030382E" w:rsidRDefault="00AD4810" w:rsidP="00C67317">
      <w:pPr>
        <w:pStyle w:val="ListParagraph"/>
        <w:numPr>
          <w:ilvl w:val="0"/>
          <w:numId w:val="6"/>
        </w:numPr>
        <w:rPr>
          <w:rFonts w:cs="Times New Roman"/>
        </w:rPr>
      </w:pPr>
      <w:r>
        <w:t>Mozila firefox</w:t>
      </w:r>
    </w:p>
    <w:p w14:paraId="0152F920" w14:textId="77777777" w:rsidR="00914455" w:rsidRDefault="00914455" w:rsidP="00914455"/>
    <w:p w14:paraId="672BE689" w14:textId="45B94212" w:rsidR="00BD0001" w:rsidRDefault="00BD0001" w:rsidP="006E3329">
      <w:pPr>
        <w:pStyle w:val="BodyText"/>
        <w:rPr>
          <w:spacing w:val="-2"/>
        </w:rPr>
      </w:pPr>
      <w:r>
        <w:lastRenderedPageBreak/>
        <w:t>Berisikan</w:t>
      </w:r>
      <w:r>
        <w:rPr>
          <w:spacing w:val="5"/>
        </w:rPr>
        <w:t xml:space="preserve"> </w:t>
      </w:r>
      <w:r>
        <w:t>uraian</w:t>
      </w:r>
      <w:r>
        <w:rPr>
          <w:spacing w:val="2"/>
        </w:rPr>
        <w:t xml:space="preserve"> </w:t>
      </w:r>
      <w:r>
        <w:rPr>
          <w:spacing w:val="-2"/>
        </w:rPr>
        <w:t>Bagian</w:t>
      </w:r>
      <w:r>
        <w:rPr>
          <w:spacing w:val="43"/>
        </w:rPr>
        <w:t xml:space="preserve"> </w:t>
      </w:r>
      <w:r>
        <w:t>Implementasi</w:t>
      </w:r>
      <w:r>
        <w:rPr>
          <w:spacing w:val="44"/>
        </w:rPr>
        <w:t xml:space="preserve"> </w:t>
      </w:r>
      <w:r>
        <w:rPr>
          <w:spacing w:val="-2"/>
        </w:rPr>
        <w:t>berisi</w:t>
      </w:r>
      <w:r>
        <w:rPr>
          <w:spacing w:val="44"/>
        </w:rPr>
        <w:t xml:space="preserve"> </w:t>
      </w:r>
      <w:r>
        <w:t>uraian</w:t>
      </w:r>
      <w:r>
        <w:rPr>
          <w:spacing w:val="43"/>
        </w:rPr>
        <w:t xml:space="preserve"> </w:t>
      </w:r>
      <w:r>
        <w:t>alat</w:t>
      </w:r>
      <w:r>
        <w:rPr>
          <w:spacing w:val="44"/>
        </w:rPr>
        <w:t xml:space="preserve"> </w:t>
      </w:r>
      <w:r>
        <w:t>bantu</w:t>
      </w:r>
      <w:r>
        <w:rPr>
          <w:spacing w:val="40"/>
        </w:rPr>
        <w:t xml:space="preserve"> </w:t>
      </w:r>
      <w:r>
        <w:rPr>
          <w:spacing w:val="-2"/>
        </w:rPr>
        <w:t>untuk</w:t>
      </w:r>
      <w:r>
        <w:rPr>
          <w:spacing w:val="40"/>
        </w:rPr>
        <w:t xml:space="preserve"> </w:t>
      </w:r>
      <w:r>
        <w:t>tahapan</w:t>
      </w:r>
      <w:r>
        <w:rPr>
          <w:spacing w:val="51"/>
        </w:rPr>
        <w:t xml:space="preserve"> </w:t>
      </w:r>
      <w:r>
        <w:t>implementasi,</w:t>
      </w:r>
      <w:r>
        <w:rPr>
          <w:spacing w:val="53"/>
        </w:rPr>
        <w:t xml:space="preserve"> </w:t>
      </w:r>
      <w:r>
        <w:t>sistem</w:t>
      </w:r>
      <w:r>
        <w:rPr>
          <w:spacing w:val="51"/>
        </w:rPr>
        <w:t xml:space="preserve"> </w:t>
      </w:r>
      <w:r>
        <w:t xml:space="preserve">operasi, </w:t>
      </w:r>
      <w:r>
        <w:rPr>
          <w:spacing w:val="-2"/>
        </w:rPr>
        <w:t>perangkat</w:t>
      </w:r>
      <w:r>
        <w:rPr>
          <w:spacing w:val="1"/>
        </w:rPr>
        <w:t xml:space="preserve"> </w:t>
      </w:r>
      <w:r>
        <w:t xml:space="preserve">implementasi, </w:t>
      </w:r>
      <w:r>
        <w:rPr>
          <w:spacing w:val="-2"/>
        </w:rPr>
        <w:t>algoritma</w:t>
      </w:r>
      <w:r>
        <w:t xml:space="preserve"> program, tampilan</w:t>
      </w:r>
      <w:r>
        <w:rPr>
          <w:spacing w:val="73"/>
        </w:rPr>
        <w:t xml:space="preserve"> </w:t>
      </w:r>
      <w:r>
        <w:t>interaksi</w:t>
      </w:r>
      <w:r>
        <w:rPr>
          <w:spacing w:val="1"/>
        </w:rPr>
        <w:t xml:space="preserve"> </w:t>
      </w:r>
      <w:r>
        <w:t>input-output</w:t>
      </w:r>
      <w:r>
        <w:rPr>
          <w:spacing w:val="3"/>
        </w:rPr>
        <w:t xml:space="preserve"> </w:t>
      </w:r>
      <w:r>
        <w:rPr>
          <w:spacing w:val="-2"/>
        </w:rPr>
        <w:t>aplikasi</w:t>
      </w:r>
      <w:r>
        <w:rPr>
          <w:spacing w:val="3"/>
        </w:rPr>
        <w:t xml:space="preserve"> </w:t>
      </w:r>
      <w:r>
        <w:t>dan</w:t>
      </w:r>
      <w:r>
        <w:rPr>
          <w:spacing w:val="2"/>
        </w:rPr>
        <w:t xml:space="preserve"> </w:t>
      </w:r>
      <w:r>
        <w:t>pengujian implementasi</w:t>
      </w:r>
      <w:r>
        <w:rPr>
          <w:spacing w:val="3"/>
        </w:rPr>
        <w:t xml:space="preserve"> </w:t>
      </w:r>
      <w:r>
        <w:t>tahapan</w:t>
      </w:r>
      <w:r>
        <w:rPr>
          <w:spacing w:val="2"/>
        </w:rPr>
        <w:t xml:space="preserve"> </w:t>
      </w:r>
      <w:r>
        <w:t>awal.</w:t>
      </w:r>
      <w:r>
        <w:rPr>
          <w:spacing w:val="2"/>
        </w:rPr>
        <w:t xml:space="preserve"> </w:t>
      </w:r>
      <w:r>
        <w:t>Untuk bidang</w:t>
      </w:r>
      <w:r>
        <w:rPr>
          <w:spacing w:val="53"/>
        </w:rPr>
        <w:t xml:space="preserve"> </w:t>
      </w:r>
      <w:r>
        <w:t>network,</w:t>
      </w:r>
      <w:r>
        <w:rPr>
          <w:spacing w:val="7"/>
        </w:rPr>
        <w:t xml:space="preserve"> </w:t>
      </w:r>
      <w:r>
        <w:t>implementasi</w:t>
      </w:r>
      <w:r>
        <w:rPr>
          <w:spacing w:val="8"/>
        </w:rPr>
        <w:t xml:space="preserve"> </w:t>
      </w:r>
      <w:r>
        <w:t>berisi</w:t>
      </w:r>
      <w:r>
        <w:rPr>
          <w:spacing w:val="8"/>
        </w:rPr>
        <w:t xml:space="preserve"> </w:t>
      </w:r>
      <w:r>
        <w:t>hasil</w:t>
      </w:r>
      <w:r>
        <w:rPr>
          <w:spacing w:val="8"/>
        </w:rPr>
        <w:t xml:space="preserve"> </w:t>
      </w:r>
      <w:r>
        <w:t>rancangan</w:t>
      </w:r>
      <w:r>
        <w:rPr>
          <w:spacing w:val="7"/>
        </w:rPr>
        <w:t xml:space="preserve"> </w:t>
      </w:r>
      <w:r>
        <w:t>network</w:t>
      </w:r>
      <w:r>
        <w:rPr>
          <w:spacing w:val="5"/>
        </w:rPr>
        <w:t xml:space="preserve"> </w:t>
      </w:r>
      <w:r>
        <w:t>yang</w:t>
      </w:r>
      <w:r>
        <w:rPr>
          <w:spacing w:val="7"/>
        </w:rPr>
        <w:t xml:space="preserve"> </w:t>
      </w:r>
      <w:r>
        <w:t>dibangun,</w:t>
      </w:r>
      <w:r>
        <w:rPr>
          <w:spacing w:val="7"/>
        </w:rPr>
        <w:t xml:space="preserve"> </w:t>
      </w:r>
      <w:r>
        <w:t>infrastrukur</w:t>
      </w:r>
      <w:r>
        <w:rPr>
          <w:spacing w:val="49"/>
        </w:rPr>
        <w:t xml:space="preserve"> </w:t>
      </w:r>
      <w:r>
        <w:t>pendukung</w:t>
      </w:r>
      <w:r>
        <w:rPr>
          <w:spacing w:val="-3"/>
        </w:rPr>
        <w:t xml:space="preserve"> </w:t>
      </w:r>
      <w:r>
        <w:t>network</w:t>
      </w:r>
      <w:r>
        <w:rPr>
          <w:spacing w:val="-3"/>
        </w:rPr>
        <w:t xml:space="preserve"> </w:t>
      </w:r>
      <w:r>
        <w:t>dan pengujian awal</w:t>
      </w:r>
      <w:r>
        <w:rPr>
          <w:spacing w:val="1"/>
        </w:rPr>
        <w:t xml:space="preserve"> </w:t>
      </w:r>
      <w:r>
        <w:rPr>
          <w:spacing w:val="-2"/>
        </w:rPr>
        <w:t>network.</w:t>
      </w:r>
    </w:p>
    <w:p w14:paraId="6F288DDE" w14:textId="77777777" w:rsidR="008834D9" w:rsidRDefault="008834D9" w:rsidP="00BD0001"/>
    <w:p w14:paraId="43734355" w14:textId="27B11121" w:rsidR="008834D9" w:rsidRPr="0040182E" w:rsidRDefault="008834D9" w:rsidP="0040182E">
      <w:pPr>
        <w:ind w:firstLine="0"/>
        <w:jc w:val="left"/>
        <w:rPr>
          <w:b/>
          <w:bCs/>
        </w:rPr>
      </w:pPr>
      <w:bookmarkStart w:id="27" w:name="_TOC_250002"/>
      <w:r w:rsidRPr="0040182E">
        <w:rPr>
          <w:b/>
          <w:bCs/>
        </w:rPr>
        <w:t>Implementasi WEB</w:t>
      </w:r>
      <w:bookmarkEnd w:id="27"/>
    </w:p>
    <w:p w14:paraId="4BAB7222" w14:textId="3595E3B8" w:rsidR="008834D9" w:rsidRPr="008834D9" w:rsidRDefault="008834D9" w:rsidP="0040182E">
      <w:bookmarkStart w:id="28" w:name="_TOC_250001"/>
      <w:r w:rsidRPr="008834D9">
        <w:t>Implementasi</w:t>
      </w:r>
      <w:r>
        <w:t xml:space="preserve"> </w:t>
      </w:r>
      <w:r w:rsidRPr="008834D9">
        <w:t>Halaman User</w:t>
      </w:r>
      <w:bookmarkEnd w:id="28"/>
    </w:p>
    <w:p w14:paraId="285F320A" w14:textId="258AAB22" w:rsidR="008834D9" w:rsidRDefault="008834D9" w:rsidP="008834D9">
      <w:pPr>
        <w:pStyle w:val="BodyText"/>
      </w:pPr>
      <w:r>
        <w:t>Implementasi</w:t>
      </w:r>
      <w:r>
        <w:rPr>
          <w:spacing w:val="44"/>
        </w:rPr>
        <w:t xml:space="preserve"> </w:t>
      </w:r>
      <w:r>
        <w:rPr>
          <w:i/>
        </w:rPr>
        <w:t>Interface</w:t>
      </w:r>
      <w:r>
        <w:rPr>
          <w:i/>
          <w:spacing w:val="44"/>
        </w:rPr>
        <w:t xml:space="preserve"> </w:t>
      </w:r>
      <w:r>
        <w:t>halaman</w:t>
      </w:r>
      <w:r>
        <w:rPr>
          <w:spacing w:val="43"/>
        </w:rPr>
        <w:t xml:space="preserve"> </w:t>
      </w:r>
      <w:r>
        <w:rPr>
          <w:i/>
        </w:rPr>
        <w:t>User</w:t>
      </w:r>
      <w:r>
        <w:rPr>
          <w:i/>
          <w:spacing w:val="45"/>
        </w:rPr>
        <w:t xml:space="preserve"> </w:t>
      </w:r>
      <w:r>
        <w:t>merupakan</w:t>
      </w:r>
      <w:r>
        <w:rPr>
          <w:spacing w:val="43"/>
        </w:rPr>
        <w:t xml:space="preserve"> </w:t>
      </w:r>
      <w:r>
        <w:t>implementasi</w:t>
      </w:r>
      <w:r>
        <w:rPr>
          <w:spacing w:val="43"/>
        </w:rPr>
        <w:t xml:space="preserve"> </w:t>
      </w:r>
      <w:r>
        <w:t>halaman</w:t>
      </w:r>
      <w:r>
        <w:rPr>
          <w:spacing w:val="45"/>
        </w:rPr>
        <w:t xml:space="preserve"> </w:t>
      </w:r>
      <w:r>
        <w:rPr>
          <w:i/>
        </w:rPr>
        <w:t>web</w:t>
      </w:r>
      <w:r>
        <w:rPr>
          <w:i/>
          <w:spacing w:val="48"/>
        </w:rPr>
        <w:t xml:space="preserve"> </w:t>
      </w:r>
      <w:r>
        <w:t>yang</w:t>
      </w:r>
      <w:r>
        <w:rPr>
          <w:spacing w:val="73"/>
        </w:rPr>
        <w:t xml:space="preserve"> </w:t>
      </w:r>
      <w:r>
        <w:t>digunakan</w:t>
      </w:r>
      <w:r>
        <w:rPr>
          <w:spacing w:val="28"/>
        </w:rPr>
        <w:t xml:space="preserve"> </w:t>
      </w:r>
      <w:r w:rsidRPr="008834D9">
        <w:t>oleh</w:t>
      </w:r>
      <w:r>
        <w:rPr>
          <w:spacing w:val="31"/>
        </w:rPr>
        <w:t xml:space="preserve"> </w:t>
      </w:r>
      <w:r>
        <w:rPr>
          <w:i/>
        </w:rPr>
        <w:t>User</w:t>
      </w:r>
      <w:r>
        <w:rPr>
          <w:i/>
          <w:spacing w:val="31"/>
        </w:rPr>
        <w:t xml:space="preserve"> </w:t>
      </w:r>
      <w:r>
        <w:t>pengunjung</w:t>
      </w:r>
      <w:r>
        <w:rPr>
          <w:spacing w:val="28"/>
        </w:rPr>
        <w:t xml:space="preserve"> </w:t>
      </w:r>
      <w:r>
        <w:rPr>
          <w:i/>
        </w:rPr>
        <w:t>web</w:t>
      </w:r>
      <w:r>
        <w:rPr>
          <w:i/>
          <w:spacing w:val="33"/>
        </w:rPr>
        <w:t xml:space="preserve"> </w:t>
      </w:r>
      <w:r>
        <w:t>yang</w:t>
      </w:r>
      <w:r>
        <w:rPr>
          <w:spacing w:val="26"/>
        </w:rPr>
        <w:t xml:space="preserve"> </w:t>
      </w:r>
      <w:r>
        <w:t>berisi</w:t>
      </w:r>
      <w:r>
        <w:rPr>
          <w:spacing w:val="29"/>
        </w:rPr>
        <w:t xml:space="preserve"> </w:t>
      </w:r>
      <w:r>
        <w:t>informasi-informasi</w:t>
      </w:r>
      <w:r>
        <w:rPr>
          <w:spacing w:val="29"/>
        </w:rPr>
        <w:t xml:space="preserve"> </w:t>
      </w:r>
      <w:r>
        <w:t>tentang</w:t>
      </w:r>
      <w:r>
        <w:rPr>
          <w:spacing w:val="26"/>
        </w:rPr>
        <w:t xml:space="preserve"> </w:t>
      </w:r>
      <w:r>
        <w:t>Sistem</w:t>
      </w:r>
      <w:r>
        <w:rPr>
          <w:spacing w:val="73"/>
        </w:rPr>
        <w:t xml:space="preserve"> </w:t>
      </w:r>
      <w:r>
        <w:t>Informasi Geografis.</w:t>
      </w:r>
    </w:p>
    <w:p w14:paraId="53D3F145" w14:textId="77777777" w:rsidR="00D777DC" w:rsidRDefault="00D777DC" w:rsidP="008834D9">
      <w:pPr>
        <w:pStyle w:val="BodyText"/>
      </w:pPr>
    </w:p>
    <w:p w14:paraId="670F7263" w14:textId="18DA0B3E" w:rsidR="008834D9" w:rsidRPr="008834D9" w:rsidRDefault="008834D9" w:rsidP="0040182E">
      <w:pPr>
        <w:ind w:firstLine="0"/>
      </w:pPr>
      <w:r w:rsidRPr="008834D9">
        <w:t>Koneksi.php</w:t>
      </w:r>
    </w:p>
    <w:p w14:paraId="0D91EAD4" w14:textId="77777777" w:rsidR="006E3329" w:rsidRDefault="008834D9" w:rsidP="006E3329">
      <w:pPr>
        <w:pStyle w:val="BodyText"/>
      </w:pPr>
      <w:r>
        <w:rPr>
          <w:i/>
        </w:rPr>
        <w:t>File</w:t>
      </w:r>
      <w:r>
        <w:rPr>
          <w:i/>
          <w:spacing w:val="6"/>
        </w:rPr>
        <w:t xml:space="preserve"> </w:t>
      </w:r>
      <w:r>
        <w:t>koneksi.php</w:t>
      </w:r>
      <w:r>
        <w:rPr>
          <w:spacing w:val="7"/>
        </w:rPr>
        <w:t xml:space="preserve"> </w:t>
      </w:r>
      <w:r>
        <w:t>merupakan</w:t>
      </w:r>
      <w:r>
        <w:rPr>
          <w:spacing w:val="7"/>
        </w:rPr>
        <w:t xml:space="preserve"> </w:t>
      </w:r>
      <w:r>
        <w:rPr>
          <w:i/>
        </w:rPr>
        <w:t>script</w:t>
      </w:r>
      <w:r>
        <w:rPr>
          <w:i/>
          <w:spacing w:val="7"/>
        </w:rPr>
        <w:t xml:space="preserve"> </w:t>
      </w:r>
      <w:r>
        <w:rPr>
          <w:i/>
        </w:rPr>
        <w:t>php</w:t>
      </w:r>
      <w:r>
        <w:rPr>
          <w:i/>
          <w:spacing w:val="7"/>
        </w:rPr>
        <w:t xml:space="preserve"> </w:t>
      </w:r>
      <w:r>
        <w:t>untuk</w:t>
      </w:r>
      <w:r>
        <w:rPr>
          <w:spacing w:val="7"/>
        </w:rPr>
        <w:t xml:space="preserve"> </w:t>
      </w:r>
      <w:r>
        <w:t>menghubungkan</w:t>
      </w:r>
      <w:r>
        <w:rPr>
          <w:spacing w:val="9"/>
        </w:rPr>
        <w:t xml:space="preserve"> </w:t>
      </w:r>
      <w:r>
        <w:rPr>
          <w:i/>
        </w:rPr>
        <w:t>web</w:t>
      </w:r>
      <w:r>
        <w:rPr>
          <w:i/>
          <w:spacing w:val="7"/>
        </w:rPr>
        <w:t xml:space="preserve"> </w:t>
      </w:r>
      <w:r>
        <w:t>dengan</w:t>
      </w:r>
      <w:r>
        <w:rPr>
          <w:spacing w:val="7"/>
        </w:rPr>
        <w:t xml:space="preserve"> </w:t>
      </w:r>
      <w:r>
        <w:t>basis</w:t>
      </w:r>
      <w:r>
        <w:rPr>
          <w:spacing w:val="7"/>
        </w:rPr>
        <w:t xml:space="preserve"> </w:t>
      </w:r>
      <w:r>
        <w:t>data</w:t>
      </w:r>
      <w:r>
        <w:rPr>
          <w:spacing w:val="91"/>
        </w:rPr>
        <w:t xml:space="preserve"> </w:t>
      </w:r>
      <w:r>
        <w:t>“wisatagianyar”</w:t>
      </w:r>
      <w:r>
        <w:rPr>
          <w:spacing w:val="3"/>
        </w:rPr>
        <w:t xml:space="preserve"> </w:t>
      </w:r>
      <w:r>
        <w:t>yang</w:t>
      </w:r>
      <w:r>
        <w:rPr>
          <w:spacing w:val="-3"/>
        </w:rPr>
        <w:t xml:space="preserve"> </w:t>
      </w:r>
      <w:r>
        <w:t xml:space="preserve">terdapat dalam </w:t>
      </w:r>
      <w:r>
        <w:rPr>
          <w:i/>
        </w:rPr>
        <w:t>database MySQL</w:t>
      </w:r>
      <w:r>
        <w:t>.</w:t>
      </w:r>
    </w:p>
    <w:p w14:paraId="51C27BF2" w14:textId="77777777" w:rsidR="006E3329" w:rsidRDefault="006E3329" w:rsidP="006E3329">
      <w:pPr>
        <w:pStyle w:val="BodyText"/>
      </w:pPr>
    </w:p>
    <w:p w14:paraId="728B0BD8" w14:textId="22C74583" w:rsidR="008834D9" w:rsidRDefault="008834D9" w:rsidP="006E3329">
      <w:pPr>
        <w:pStyle w:val="BodyText"/>
        <w:rPr>
          <w:rFonts w:cs="Times New Roman"/>
          <w:sz w:val="20"/>
          <w:szCs w:val="20"/>
        </w:rPr>
      </w:pPr>
      <w:r>
        <w:rPr>
          <w:rFonts w:cs="Times New Roman"/>
          <w:noProof/>
          <w:sz w:val="20"/>
          <w:szCs w:val="20"/>
          <w:lang w:val="id-ID" w:eastAsia="id-ID"/>
        </w:rPr>
        <mc:AlternateContent>
          <mc:Choice Requires="wps">
            <w:drawing>
              <wp:inline distT="0" distB="0" distL="0" distR="0" wp14:anchorId="27922AC4" wp14:editId="752D5045">
                <wp:extent cx="5001371" cy="1494845"/>
                <wp:effectExtent l="0" t="0" r="27940" b="10160"/>
                <wp:docPr id="2605" name="Text Box 2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49484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8F3E78" w14:textId="77777777" w:rsidR="00CA4221" w:rsidRDefault="00CA4221" w:rsidP="006E3329">
                            <w:pPr>
                              <w:pStyle w:val="Tekssourcecode"/>
                              <w:ind w:left="142" w:firstLine="0"/>
                              <w:rPr>
                                <w:rFonts w:eastAsia="Courier New" w:cs="Courier New"/>
                                <w:szCs w:val="20"/>
                              </w:rPr>
                            </w:pPr>
                            <w:r>
                              <w:t>&lt;?php</w:t>
                            </w:r>
                          </w:p>
                          <w:p w14:paraId="6E5C2BA0" w14:textId="77777777" w:rsidR="00CA4221" w:rsidRDefault="00CA4221"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CA4221" w:rsidRDefault="00CA4221"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CA4221" w:rsidRDefault="00CA4221"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CA4221" w:rsidRDefault="00CA4221"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CA4221" w:rsidRDefault="00CA4221"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CA4221" w:rsidRDefault="00CA4221" w:rsidP="006E3329">
                            <w:pPr>
                              <w:pStyle w:val="Tekssourcecode"/>
                              <w:ind w:left="142" w:firstLine="0"/>
                              <w:rPr>
                                <w:rFonts w:eastAsia="Courier New" w:cs="Courier New"/>
                                <w:szCs w:val="20"/>
                              </w:rPr>
                            </w:pPr>
                            <w:r>
                              <w:t>?&gt;</w:t>
                            </w:r>
                          </w:p>
                        </w:txbxContent>
                      </wps:txbx>
                      <wps:bodyPr rot="0" vert="horz" wrap="square" lIns="0" tIns="0" rIns="0" bIns="0" anchor="t" anchorCtr="0" upright="1">
                        <a:noAutofit/>
                      </wps:bodyPr>
                    </wps:wsp>
                  </a:graphicData>
                </a:graphic>
              </wp:inline>
            </w:drawing>
          </mc:Choice>
          <mc:Fallback>
            <w:pict>
              <v:shapetype w14:anchorId="27922AC4" id="_x0000_t202" coordsize="21600,21600" o:spt="202" path="m,l,21600r21600,l21600,xe">
                <v:stroke joinstyle="miter"/>
                <v:path gradientshapeok="t" o:connecttype="rect"/>
              </v:shapetype>
              <v:shape id="Text Box 2605" o:spid="_x0000_s1026" type="#_x0000_t202" style="width:393.8pt;height:1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" filled="f" strokeweight=".58pt">
                <v:textbox inset="0,0,0,0">
                  <w:txbxContent>
                    <w:p w14:paraId="0C8F3E78" w14:textId="77777777" w:rsidR="00CA4221" w:rsidRDefault="00CA4221" w:rsidP="006E3329">
                      <w:pPr>
                        <w:pStyle w:val="Tekssourcecode"/>
                        <w:ind w:left="142" w:firstLine="0"/>
                        <w:rPr>
                          <w:rFonts w:eastAsia="Courier New" w:cs="Courier New"/>
                          <w:szCs w:val="20"/>
                        </w:rPr>
                      </w:pPr>
                      <w:r>
                        <w:t>&lt;?php</w:t>
                      </w:r>
                    </w:p>
                    <w:p w14:paraId="6E5C2BA0" w14:textId="77777777" w:rsidR="00CA4221" w:rsidRDefault="00CA4221"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CA4221" w:rsidRDefault="00CA4221"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CA4221" w:rsidRDefault="00CA4221"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CA4221" w:rsidRDefault="00CA4221"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CA4221" w:rsidRDefault="00CA4221"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CA4221" w:rsidRDefault="00CA4221" w:rsidP="006E3329">
                      <w:pPr>
                        <w:pStyle w:val="Tekssourcecode"/>
                        <w:ind w:left="142" w:firstLine="0"/>
                        <w:rPr>
                          <w:rFonts w:eastAsia="Courier New" w:cs="Courier New"/>
                          <w:szCs w:val="20"/>
                        </w:rPr>
                      </w:pPr>
                      <w:r>
                        <w:t>?&gt;</w:t>
                      </w:r>
                    </w:p>
                  </w:txbxContent>
                </v:textbox>
                <w10:anchorlock/>
              </v:shape>
            </w:pict>
          </mc:Fallback>
        </mc:AlternateContent>
      </w:r>
    </w:p>
    <w:p w14:paraId="287DBFD1" w14:textId="77777777" w:rsidR="006E3329" w:rsidRDefault="006E3329" w:rsidP="006E3329">
      <w:pPr>
        <w:pStyle w:val="Caption"/>
      </w:pPr>
    </w:p>
    <w:p w14:paraId="5B524ADD" w14:textId="4797C06F" w:rsidR="008834D9" w:rsidRDefault="006E3329" w:rsidP="006E3329">
      <w:pPr>
        <w:pStyle w:val="Caption"/>
        <w:rPr>
          <w:szCs w:val="24"/>
        </w:rPr>
      </w:pPr>
      <w:bookmarkStart w:id="29" w:name="_Toc461058063"/>
      <w:r>
        <w:t>Gambar 4.</w:t>
      </w:r>
      <w:r w:rsidR="007032E5">
        <w:rPr>
          <w:noProof/>
        </w:rPr>
        <w:fldChar w:fldCharType="begin"/>
      </w:r>
      <w:r w:rsidR="007032E5">
        <w:rPr>
          <w:noProof/>
        </w:rPr>
        <w:instrText xml:space="preserve"> SEQ Gambar_4. \* ARABIC </w:instrText>
      </w:r>
      <w:r w:rsidR="007032E5">
        <w:rPr>
          <w:noProof/>
        </w:rPr>
        <w:fldChar w:fldCharType="separate"/>
      </w:r>
      <w:r w:rsidR="00124831">
        <w:rPr>
          <w:noProof/>
        </w:rPr>
        <w:t>1</w:t>
      </w:r>
      <w:r w:rsidR="007032E5">
        <w:rPr>
          <w:noProof/>
        </w:rPr>
        <w:fldChar w:fldCharType="end"/>
      </w:r>
      <w:r>
        <w:t xml:space="preserve">. </w:t>
      </w:r>
      <w:r w:rsidR="008834D9">
        <w:t>Script koneksi.php</w:t>
      </w:r>
      <w:bookmarkEnd w:id="29"/>
    </w:p>
    <w:p w14:paraId="00E8CD38" w14:textId="74A941FF" w:rsidR="008834D9" w:rsidRPr="0040182E" w:rsidRDefault="008834D9" w:rsidP="0040182E">
      <w:pPr>
        <w:ind w:firstLine="0"/>
        <w:rPr>
          <w:b/>
          <w:bCs/>
        </w:rPr>
      </w:pPr>
      <w:r w:rsidRPr="0040182E">
        <w:rPr>
          <w:b/>
          <w:bCs/>
        </w:rPr>
        <w:t>Tampilan Halaman Home</w:t>
      </w:r>
    </w:p>
    <w:p w14:paraId="1C9B1761" w14:textId="5D444D24" w:rsidR="008834D9" w:rsidRDefault="008834D9" w:rsidP="006E3329">
      <w:pPr>
        <w:pStyle w:val="BodyText"/>
        <w:rPr>
          <w:rFonts w:cs="Times New Roman"/>
        </w:rPr>
      </w:pPr>
      <w:r>
        <w:t>Halaman</w:t>
      </w:r>
      <w:r>
        <w:rPr>
          <w:spacing w:val="21"/>
        </w:rPr>
        <w:t xml:space="preserve"> </w:t>
      </w:r>
      <w:r>
        <w:t>Home</w:t>
      </w:r>
      <w:r>
        <w:rPr>
          <w:spacing w:val="18"/>
        </w:rPr>
        <w:t xml:space="preserve"> </w:t>
      </w:r>
      <w:r>
        <w:t>merupakan</w:t>
      </w:r>
      <w:r>
        <w:rPr>
          <w:spacing w:val="19"/>
        </w:rPr>
        <w:t xml:space="preserve"> </w:t>
      </w:r>
      <w:r>
        <w:t>halaman</w:t>
      </w:r>
      <w:r>
        <w:rPr>
          <w:spacing w:val="19"/>
        </w:rPr>
        <w:t xml:space="preserve"> </w:t>
      </w:r>
      <w:r>
        <w:t>utama</w:t>
      </w:r>
      <w:r>
        <w:rPr>
          <w:spacing w:val="20"/>
        </w:rPr>
        <w:t xml:space="preserve"> </w:t>
      </w:r>
      <w:r>
        <w:t>dari</w:t>
      </w:r>
      <w:r>
        <w:rPr>
          <w:spacing w:val="22"/>
        </w:rPr>
        <w:t xml:space="preserve"> </w:t>
      </w:r>
      <w:r>
        <w:rPr>
          <w:i/>
        </w:rPr>
        <w:t>Website</w:t>
      </w:r>
      <w:r>
        <w:rPr>
          <w:i/>
          <w:spacing w:val="18"/>
        </w:rPr>
        <w:t xml:space="preserve"> </w:t>
      </w:r>
      <w:r>
        <w:t>Sistem</w:t>
      </w:r>
      <w:r>
        <w:rPr>
          <w:spacing w:val="22"/>
        </w:rPr>
        <w:t xml:space="preserve"> </w:t>
      </w:r>
      <w:r>
        <w:t>Informasi</w:t>
      </w:r>
      <w:r>
        <w:rPr>
          <w:spacing w:val="19"/>
        </w:rPr>
        <w:t xml:space="preserve"> </w:t>
      </w:r>
      <w:r>
        <w:t>Geografis</w:t>
      </w:r>
      <w:r>
        <w:rPr>
          <w:spacing w:val="73"/>
        </w:rPr>
        <w:t xml:space="preserve"> </w:t>
      </w:r>
      <w:r>
        <w:t>Berbasis</w:t>
      </w:r>
      <w:r>
        <w:rPr>
          <w:spacing w:val="5"/>
        </w:rPr>
        <w:t xml:space="preserve"> </w:t>
      </w:r>
      <w:r>
        <w:t>Web</w:t>
      </w:r>
      <w:r>
        <w:rPr>
          <w:spacing w:val="4"/>
        </w:rPr>
        <w:t xml:space="preserve"> </w:t>
      </w:r>
      <w:r>
        <w:t>untuk</w:t>
      </w:r>
      <w:r>
        <w:rPr>
          <w:spacing w:val="4"/>
        </w:rPr>
        <w:t xml:space="preserve"> </w:t>
      </w:r>
      <w:r>
        <w:t>Pemetaan</w:t>
      </w:r>
      <w:r>
        <w:rPr>
          <w:spacing w:val="4"/>
        </w:rPr>
        <w:t xml:space="preserve"> </w:t>
      </w:r>
      <w:r>
        <w:t>Pariwisata</w:t>
      </w:r>
      <w:r>
        <w:rPr>
          <w:spacing w:val="3"/>
        </w:rPr>
        <w:t xml:space="preserve"> </w:t>
      </w:r>
      <w:r>
        <w:t>Kabupaten</w:t>
      </w:r>
      <w:r>
        <w:rPr>
          <w:spacing w:val="4"/>
        </w:rPr>
        <w:t xml:space="preserve"> </w:t>
      </w:r>
      <w:r>
        <w:t>Gianyar.</w:t>
      </w:r>
      <w:r>
        <w:rPr>
          <w:spacing w:val="4"/>
        </w:rPr>
        <w:t xml:space="preserve"> </w:t>
      </w:r>
      <w:r>
        <w:t>Halaman</w:t>
      </w:r>
      <w:r>
        <w:rPr>
          <w:spacing w:val="4"/>
        </w:rPr>
        <w:t xml:space="preserve"> </w:t>
      </w:r>
      <w:r>
        <w:t>ini</w:t>
      </w:r>
      <w:r>
        <w:rPr>
          <w:spacing w:val="5"/>
        </w:rPr>
        <w:t xml:space="preserve"> </w:t>
      </w:r>
      <w:r>
        <w:t>berfungsi</w:t>
      </w:r>
      <w:r>
        <w:rPr>
          <w:spacing w:val="5"/>
        </w:rPr>
        <w:t xml:space="preserve"> </w:t>
      </w:r>
      <w:r>
        <w:t>sebagai</w:t>
      </w:r>
      <w:r>
        <w:rPr>
          <w:spacing w:val="91"/>
        </w:rPr>
        <w:t xml:space="preserve"> </w:t>
      </w:r>
      <w:r>
        <w:t>tempat</w:t>
      </w:r>
      <w:r>
        <w:rPr>
          <w:spacing w:val="36"/>
        </w:rPr>
        <w:t xml:space="preserve"> </w:t>
      </w:r>
      <w:r>
        <w:t>untuk</w:t>
      </w:r>
      <w:r>
        <w:rPr>
          <w:spacing w:val="36"/>
        </w:rPr>
        <w:t xml:space="preserve"> </w:t>
      </w:r>
      <w:r>
        <w:t>menampilkan</w:t>
      </w:r>
      <w:r>
        <w:rPr>
          <w:spacing w:val="36"/>
        </w:rPr>
        <w:t xml:space="preserve"> </w:t>
      </w:r>
      <w:r w:rsidRPr="006E3329">
        <w:t>informasi</w:t>
      </w:r>
      <w:r>
        <w:t>-informasi</w:t>
      </w:r>
      <w:r>
        <w:rPr>
          <w:spacing w:val="39"/>
        </w:rPr>
        <w:t xml:space="preserve"> </w:t>
      </w:r>
      <w:r>
        <w:t>tentang</w:t>
      </w:r>
      <w:r>
        <w:rPr>
          <w:spacing w:val="33"/>
        </w:rPr>
        <w:t xml:space="preserve"> </w:t>
      </w:r>
      <w:r>
        <w:t>Web</w:t>
      </w:r>
      <w:r>
        <w:rPr>
          <w:spacing w:val="36"/>
        </w:rPr>
        <w:t xml:space="preserve"> </w:t>
      </w:r>
      <w:r>
        <w:t>ini.</w:t>
      </w:r>
      <w:r>
        <w:rPr>
          <w:spacing w:val="36"/>
        </w:rPr>
        <w:t xml:space="preserve"> </w:t>
      </w:r>
      <w:r>
        <w:t>Adapun</w:t>
      </w:r>
      <w:r>
        <w:rPr>
          <w:spacing w:val="36"/>
        </w:rPr>
        <w:t xml:space="preserve"> </w:t>
      </w:r>
      <w:r>
        <w:t>Tampilan</w:t>
      </w:r>
      <w:r>
        <w:rPr>
          <w:spacing w:val="36"/>
        </w:rPr>
        <w:t xml:space="preserve"> </w:t>
      </w:r>
      <w:r>
        <w:t>Home</w:t>
      </w:r>
      <w:r>
        <w:rPr>
          <w:spacing w:val="75"/>
        </w:rPr>
        <w:t xml:space="preserve"> </w:t>
      </w:r>
      <w:r>
        <w:t>sebagai berikut:</w:t>
      </w:r>
    </w:p>
    <w:p w14:paraId="04DC9D1D" w14:textId="77777777" w:rsidR="008834D9" w:rsidRDefault="008834D9" w:rsidP="006E3329">
      <w:pPr>
        <w:pStyle w:val="gambar"/>
      </w:pPr>
      <w:r>
        <w:rPr>
          <w:noProof/>
          <w:lang w:val="id-ID" w:eastAsia="id-ID"/>
        </w:rPr>
        <w:lastRenderedPageBreak/>
        <w:drawing>
          <wp:inline distT="0" distB="0" distL="0" distR="0" wp14:anchorId="524EB8C6" wp14:editId="7EBD283F">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105" cstate="print"/>
                    <a:stretch>
                      <a:fillRect/>
                    </a:stretch>
                  </pic:blipFill>
                  <pic:spPr>
                    <a:xfrm>
                      <a:off x="0" y="0"/>
                      <a:ext cx="3878213" cy="3247483"/>
                    </a:xfrm>
                    <a:prstGeom prst="rect">
                      <a:avLst/>
                    </a:prstGeom>
                  </pic:spPr>
                </pic:pic>
              </a:graphicData>
            </a:graphic>
          </wp:inline>
        </w:drawing>
      </w:r>
    </w:p>
    <w:p w14:paraId="4B608EAF" w14:textId="507D4CC2" w:rsidR="008834D9" w:rsidRDefault="006E3329" w:rsidP="006E3329">
      <w:pPr>
        <w:pStyle w:val="Caption"/>
        <w:rPr>
          <w:rFonts w:eastAsia="Times New Roman" w:cs="Times New Roman"/>
          <w:szCs w:val="24"/>
        </w:rPr>
      </w:pPr>
      <w:bookmarkStart w:id="30" w:name="_Toc461058064"/>
      <w:r>
        <w:t>Gambar 4.</w:t>
      </w:r>
      <w:r w:rsidR="007032E5">
        <w:rPr>
          <w:noProof/>
        </w:rPr>
        <w:fldChar w:fldCharType="begin"/>
      </w:r>
      <w:r w:rsidR="007032E5">
        <w:rPr>
          <w:noProof/>
        </w:rPr>
        <w:instrText xml:space="preserve"> SEQ Gambar_4. \* ARABIC </w:instrText>
      </w:r>
      <w:r w:rsidR="007032E5">
        <w:rPr>
          <w:noProof/>
        </w:rPr>
        <w:fldChar w:fldCharType="separate"/>
      </w:r>
      <w:r w:rsidR="00124831">
        <w:rPr>
          <w:noProof/>
        </w:rPr>
        <w:t>2</w:t>
      </w:r>
      <w:r w:rsidR="007032E5">
        <w:rPr>
          <w:noProof/>
        </w:rPr>
        <w:fldChar w:fldCharType="end"/>
      </w:r>
      <w:r>
        <w:t xml:space="preserve">. </w:t>
      </w:r>
      <w:r w:rsidR="008834D9">
        <w:t>Tampilan Home</w:t>
      </w:r>
      <w:bookmarkEnd w:id="30"/>
    </w:p>
    <w:p w14:paraId="1A381287" w14:textId="77777777" w:rsidR="00914455" w:rsidRDefault="00914455" w:rsidP="00BD0001"/>
    <w:p w14:paraId="32755B86" w14:textId="7EA6AAA5" w:rsidR="002B3ECA" w:rsidRDefault="002B3ECA" w:rsidP="00F73E47">
      <w:pPr>
        <w:pStyle w:val="Heading2"/>
        <w:numPr>
          <w:ilvl w:val="1"/>
          <w:numId w:val="19"/>
        </w:numPr>
      </w:pPr>
      <w:bookmarkStart w:id="31" w:name="_Toc37754365"/>
      <w:r>
        <w:t>Hasil</w:t>
      </w:r>
      <w:bookmarkEnd w:id="31"/>
    </w:p>
    <w:p w14:paraId="5AED85E2" w14:textId="77777777" w:rsidR="009953B9" w:rsidRPr="009953B9" w:rsidRDefault="009953B9" w:rsidP="009953B9"/>
    <w:p w14:paraId="2A758CB5" w14:textId="52039B70" w:rsidR="002B3ECA" w:rsidRPr="008834D9" w:rsidRDefault="002B3ECA" w:rsidP="00F73E47">
      <w:pPr>
        <w:pStyle w:val="Heading2"/>
        <w:numPr>
          <w:ilvl w:val="1"/>
          <w:numId w:val="19"/>
        </w:numPr>
      </w:pPr>
      <w:bookmarkStart w:id="32" w:name="_Toc37754366"/>
      <w:r>
        <w:t>Pembahasan</w:t>
      </w:r>
      <w:bookmarkEnd w:id="32"/>
    </w:p>
    <w:p w14:paraId="46E06AFF" w14:textId="77777777" w:rsidR="002B3ECA" w:rsidRPr="002B3ECA" w:rsidRDefault="002B3ECA" w:rsidP="002B3ECA"/>
    <w:p w14:paraId="430A1168" w14:textId="77777777" w:rsidR="008D2E8E" w:rsidRDefault="008D2E8E" w:rsidP="008D2E8E">
      <w:pPr>
        <w:sectPr w:rsidR="008D2E8E" w:rsidSect="00351475">
          <w:footerReference w:type="first" r:id="rId106"/>
          <w:pgSz w:w="11900" w:h="16840" w:code="9"/>
          <w:pgMar w:top="2268" w:right="1701" w:bottom="1701" w:left="2268" w:header="1134" w:footer="1134" w:gutter="0"/>
          <w:cols w:space="720"/>
          <w:titlePg/>
          <w:docGrid w:linePitch="360"/>
        </w:sectPr>
      </w:pPr>
    </w:p>
    <w:p w14:paraId="6F69DA48" w14:textId="469ACDE9" w:rsidR="006634DD" w:rsidRDefault="00AD4810" w:rsidP="00AD4810">
      <w:pPr>
        <w:pStyle w:val="Heading1"/>
      </w:pPr>
      <w:r>
        <w:lastRenderedPageBreak/>
        <w:br/>
      </w:r>
      <w:bookmarkStart w:id="33" w:name="_Toc37754367"/>
      <w:r w:rsidRPr="00264212">
        <w:t>PENUTUP</w:t>
      </w:r>
      <w:bookmarkEnd w:id="33"/>
    </w:p>
    <w:p w14:paraId="4AE7F338" w14:textId="77777777" w:rsidR="00AD4810" w:rsidRDefault="00AD4810" w:rsidP="00AD4810"/>
    <w:p w14:paraId="3F6A76F2" w14:textId="77777777" w:rsidR="008D2E8E" w:rsidRDefault="008D2E8E" w:rsidP="00AD4810"/>
    <w:p w14:paraId="72620651" w14:textId="2A58D23B" w:rsidR="00AD4810" w:rsidRDefault="00F26515" w:rsidP="00F73E47">
      <w:pPr>
        <w:pStyle w:val="Heading2"/>
        <w:numPr>
          <w:ilvl w:val="1"/>
          <w:numId w:val="20"/>
        </w:numPr>
      </w:pPr>
      <w:bookmarkStart w:id="34" w:name="_Toc37754368"/>
      <w:r>
        <w:t>S</w:t>
      </w:r>
      <w:r w:rsidR="00AD4810">
        <w:t>impulan</w:t>
      </w:r>
      <w:bookmarkEnd w:id="34"/>
    </w:p>
    <w:p w14:paraId="52680711" w14:textId="6522DBA6" w:rsidR="00AD4810" w:rsidRDefault="00AD4810" w:rsidP="00AD4810">
      <w:r>
        <w:t>Yang</w:t>
      </w:r>
      <w:r>
        <w:rPr>
          <w:spacing w:val="11"/>
        </w:rPr>
        <w:t xml:space="preserve"> </w:t>
      </w:r>
      <w:r>
        <w:t>diambil</w:t>
      </w:r>
      <w:r>
        <w:rPr>
          <w:spacing w:val="15"/>
        </w:rPr>
        <w:t xml:space="preserve"> </w:t>
      </w:r>
      <w:r>
        <w:t>dari</w:t>
      </w:r>
      <w:r>
        <w:rPr>
          <w:spacing w:val="15"/>
        </w:rPr>
        <w:t xml:space="preserve"> </w:t>
      </w:r>
      <w:r>
        <w:t>isi</w:t>
      </w:r>
      <w:r>
        <w:rPr>
          <w:spacing w:val="15"/>
        </w:rPr>
        <w:t xml:space="preserve"> </w:t>
      </w:r>
      <w:r>
        <w:t>bab</w:t>
      </w:r>
      <w:r>
        <w:rPr>
          <w:spacing w:val="14"/>
        </w:rPr>
        <w:t xml:space="preserve"> </w:t>
      </w:r>
      <w:r>
        <w:rPr>
          <w:spacing w:val="-2"/>
        </w:rPr>
        <w:t>III</w:t>
      </w:r>
      <w:r>
        <w:rPr>
          <w:spacing w:val="12"/>
        </w:rPr>
        <w:t xml:space="preserve"> </w:t>
      </w:r>
      <w:r>
        <w:t>dan</w:t>
      </w:r>
      <w:r>
        <w:rPr>
          <w:spacing w:val="14"/>
        </w:rPr>
        <w:t xml:space="preserve"> </w:t>
      </w:r>
      <w:r>
        <w:t>bab</w:t>
      </w:r>
      <w:r>
        <w:rPr>
          <w:spacing w:val="14"/>
        </w:rPr>
        <w:t xml:space="preserve"> </w:t>
      </w:r>
      <w:r>
        <w:rPr>
          <w:spacing w:val="-2"/>
        </w:rPr>
        <w:t>IV</w:t>
      </w:r>
      <w:r>
        <w:rPr>
          <w:spacing w:val="15"/>
        </w:rPr>
        <w:t xml:space="preserve"> </w:t>
      </w:r>
      <w:r>
        <w:t>dan</w:t>
      </w:r>
      <w:r>
        <w:rPr>
          <w:spacing w:val="14"/>
        </w:rPr>
        <w:t xml:space="preserve"> </w:t>
      </w:r>
      <w:r>
        <w:t>harus</w:t>
      </w:r>
      <w:r>
        <w:rPr>
          <w:spacing w:val="14"/>
        </w:rPr>
        <w:t xml:space="preserve"> </w:t>
      </w:r>
      <w:r>
        <w:t>konsisten</w:t>
      </w:r>
      <w:r>
        <w:rPr>
          <w:spacing w:val="14"/>
        </w:rPr>
        <w:t xml:space="preserve"> </w:t>
      </w:r>
      <w:r>
        <w:t>dengan</w:t>
      </w:r>
      <w:r>
        <w:rPr>
          <w:spacing w:val="14"/>
        </w:rPr>
        <w:t xml:space="preserve"> </w:t>
      </w:r>
      <w:r>
        <w:t>tujuan</w:t>
      </w:r>
      <w:r w:rsidR="00B87AB3">
        <w:t>, dan menjawab rumusan masalah</w:t>
      </w:r>
      <w:r>
        <w:rPr>
          <w:spacing w:val="12"/>
        </w:rPr>
        <w:t xml:space="preserve"> </w:t>
      </w:r>
      <w:r>
        <w:t>serta</w:t>
      </w:r>
      <w:r>
        <w:rPr>
          <w:spacing w:val="41"/>
        </w:rPr>
        <w:t xml:space="preserve"> </w:t>
      </w:r>
      <w:r>
        <w:t>harus</w:t>
      </w:r>
      <w:r>
        <w:rPr>
          <w:spacing w:val="17"/>
        </w:rPr>
        <w:t xml:space="preserve"> </w:t>
      </w:r>
      <w:r>
        <w:rPr>
          <w:spacing w:val="-2"/>
        </w:rPr>
        <w:t>mencerminkan</w:t>
      </w:r>
      <w:r>
        <w:rPr>
          <w:spacing w:val="16"/>
        </w:rPr>
        <w:t xml:space="preserve"> </w:t>
      </w:r>
      <w:r>
        <w:t>terpecahkan</w:t>
      </w:r>
      <w:r>
        <w:rPr>
          <w:spacing w:val="16"/>
        </w:rPr>
        <w:t xml:space="preserve"> atau </w:t>
      </w:r>
      <w:r>
        <w:t>tidak</w:t>
      </w:r>
      <w:r>
        <w:rPr>
          <w:spacing w:val="14"/>
        </w:rPr>
        <w:t xml:space="preserve"> </w:t>
      </w:r>
      <w:r>
        <w:t>masalah</w:t>
      </w:r>
      <w:r>
        <w:rPr>
          <w:spacing w:val="16"/>
        </w:rPr>
        <w:t xml:space="preserve"> </w:t>
      </w:r>
      <w:r>
        <w:t>yang</w:t>
      </w:r>
      <w:r>
        <w:rPr>
          <w:spacing w:val="14"/>
        </w:rPr>
        <w:t xml:space="preserve"> </w:t>
      </w:r>
      <w:r>
        <w:t>dibahas</w:t>
      </w:r>
      <w:r>
        <w:rPr>
          <w:spacing w:val="17"/>
        </w:rPr>
        <w:t xml:space="preserve"> </w:t>
      </w:r>
      <w:r>
        <w:rPr>
          <w:spacing w:val="-2"/>
        </w:rPr>
        <w:t>di</w:t>
      </w:r>
      <w:r>
        <w:rPr>
          <w:spacing w:val="17"/>
        </w:rPr>
        <w:t xml:space="preserve"> </w:t>
      </w:r>
      <w:r>
        <w:t>bab</w:t>
      </w:r>
      <w:r>
        <w:rPr>
          <w:spacing w:val="16"/>
        </w:rPr>
        <w:t xml:space="preserve"> </w:t>
      </w:r>
      <w:r>
        <w:t>I</w:t>
      </w:r>
      <w:r>
        <w:rPr>
          <w:spacing w:val="12"/>
        </w:rPr>
        <w:t xml:space="preserve"> </w:t>
      </w:r>
      <w:r>
        <w:t>dan</w:t>
      </w:r>
      <w:r>
        <w:rPr>
          <w:spacing w:val="16"/>
        </w:rPr>
        <w:t xml:space="preserve"> </w:t>
      </w:r>
      <w:r>
        <w:t>didasarkan</w:t>
      </w:r>
      <w:r>
        <w:rPr>
          <w:spacing w:val="16"/>
        </w:rPr>
        <w:t xml:space="preserve"> </w:t>
      </w:r>
      <w:r>
        <w:t>pada</w:t>
      </w:r>
      <w:r>
        <w:rPr>
          <w:spacing w:val="57"/>
        </w:rPr>
        <w:t xml:space="preserve"> </w:t>
      </w:r>
      <w:r>
        <w:t>analisis yang</w:t>
      </w:r>
      <w:r>
        <w:rPr>
          <w:spacing w:val="-3"/>
        </w:rPr>
        <w:t xml:space="preserve"> </w:t>
      </w:r>
      <w:r>
        <w:t>obyektif.</w:t>
      </w:r>
    </w:p>
    <w:p w14:paraId="7BE3FAD4" w14:textId="77777777" w:rsidR="00AD4810" w:rsidRDefault="00AD4810" w:rsidP="00AD4810"/>
    <w:p w14:paraId="741A872E" w14:textId="77777777" w:rsidR="00AD4810" w:rsidRDefault="00AD4810" w:rsidP="00F73E47">
      <w:pPr>
        <w:pStyle w:val="Heading2"/>
        <w:numPr>
          <w:ilvl w:val="1"/>
          <w:numId w:val="20"/>
        </w:numPr>
      </w:pPr>
      <w:bookmarkStart w:id="35" w:name="_Toc37754369"/>
      <w:r w:rsidRPr="00264212">
        <w:t>Saran</w:t>
      </w:r>
      <w:bookmarkEnd w:id="35"/>
    </w:p>
    <w:p w14:paraId="5C47FB2F" w14:textId="5750857B" w:rsidR="00AD4810" w:rsidRDefault="00AD4810" w:rsidP="00AD4810">
      <w:r>
        <w:t>Merupakan hal-hal</w:t>
      </w:r>
      <w:r>
        <w:rPr>
          <w:spacing w:val="1"/>
        </w:rPr>
        <w:t xml:space="preserve"> </w:t>
      </w:r>
      <w:r>
        <w:t>yang</w:t>
      </w:r>
      <w:r>
        <w:rPr>
          <w:spacing w:val="-3"/>
        </w:rPr>
        <w:t xml:space="preserve"> </w:t>
      </w:r>
      <w:r>
        <w:t>susah/belum</w:t>
      </w:r>
      <w:r>
        <w:rPr>
          <w:spacing w:val="-4"/>
        </w:rPr>
        <w:t xml:space="preserve"> </w:t>
      </w:r>
      <w:r>
        <w:t>dibuat</w:t>
      </w:r>
      <w:r>
        <w:rPr>
          <w:spacing w:val="1"/>
        </w:rPr>
        <w:t xml:space="preserve"> </w:t>
      </w:r>
      <w:r>
        <w:t>dalam</w:t>
      </w:r>
      <w:r>
        <w:rPr>
          <w:spacing w:val="-4"/>
        </w:rPr>
        <w:t xml:space="preserve"> </w:t>
      </w:r>
      <w:r w:rsidR="00A531D1">
        <w:t xml:space="preserve">Tugas Akhir </w:t>
      </w:r>
      <w:r>
        <w:t>yang</w:t>
      </w:r>
      <w:r>
        <w:rPr>
          <w:spacing w:val="-3"/>
        </w:rPr>
        <w:t xml:space="preserve"> </w:t>
      </w:r>
      <w:r>
        <w:t>dibuat dan dapat dikembangkan orang lain.</w:t>
      </w:r>
    </w:p>
    <w:p w14:paraId="507C2E10" w14:textId="77777777" w:rsidR="00AD4810" w:rsidRDefault="00AD4810" w:rsidP="00AD4810"/>
    <w:p w14:paraId="1A541FCA" w14:textId="77777777"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14:paraId="46FFFC8B" w14:textId="267E843F" w:rsidR="0030382E" w:rsidRPr="006E3329" w:rsidRDefault="006E3329" w:rsidP="00C862AC">
      <w:pPr>
        <w:pStyle w:val="Heading1"/>
        <w:numPr>
          <w:ilvl w:val="0"/>
          <w:numId w:val="0"/>
        </w:numPr>
      </w:pPr>
      <w:bookmarkStart w:id="36" w:name="_Toc37754370"/>
      <w:r w:rsidRPr="006E3329">
        <w:lastRenderedPageBreak/>
        <w:t>DAFTAR PUSTAKA</w:t>
      </w:r>
      <w:bookmarkEnd w:id="36"/>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7D3B67A0" w14:textId="5B1F4354" w:rsidR="000F39EA" w:rsidRPr="000F39EA" w:rsidRDefault="006E3329" w:rsidP="000F39EA">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F39EA" w:rsidRPr="000F39EA">
        <w:rPr>
          <w:rFonts w:cs="Times New Roman"/>
          <w:noProof/>
          <w:szCs w:val="24"/>
        </w:rPr>
        <w:t xml:space="preserve">Aminah, S.O. (2015), </w:t>
      </w:r>
      <w:r w:rsidR="000F39EA" w:rsidRPr="000F39EA">
        <w:rPr>
          <w:rFonts w:cs="Times New Roman"/>
          <w:i/>
          <w:iCs/>
          <w:noProof/>
          <w:szCs w:val="24"/>
        </w:rPr>
        <w:t>Sistem Informasi Kepegawaian (Studi Kasus: PT Makmur Sexali)</w:t>
      </w:r>
      <w:r w:rsidR="000F39EA" w:rsidRPr="000F39EA">
        <w:rPr>
          <w:rFonts w:cs="Times New Roman"/>
          <w:noProof/>
          <w:szCs w:val="24"/>
        </w:rPr>
        <w:t>,  Skripsi, S.Pd., Pendidikan T. Informatika Universitas Kepingin Negeri, .</w:t>
      </w:r>
    </w:p>
    <w:p w14:paraId="6B035883"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Asfi dan Sari (2010), </w:t>
      </w:r>
      <w:r w:rsidRPr="000F39EA">
        <w:rPr>
          <w:rFonts w:cs="Times New Roman"/>
          <w:i/>
          <w:iCs/>
          <w:noProof/>
          <w:szCs w:val="24"/>
        </w:rPr>
        <w:t>Sistem Penunjang Keputusan Seleksi Mahasiswa Berprestasi Menggunakan Metode AHP</w:t>
      </w:r>
      <w:r w:rsidRPr="000F39EA">
        <w:rPr>
          <w:rFonts w:cs="Times New Roman"/>
          <w:noProof/>
          <w:szCs w:val="24"/>
        </w:rPr>
        <w:t>,  Skripsi, S.Kom., Universitas Teknologi Yogyakarta.</w:t>
      </w:r>
    </w:p>
    <w:p w14:paraId="7A678F4D"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Hermawan, A.M. (2015), </w:t>
      </w:r>
      <w:r w:rsidRPr="000F39EA">
        <w:rPr>
          <w:rFonts w:cs="Times New Roman"/>
          <w:i/>
          <w:iCs/>
          <w:noProof/>
          <w:szCs w:val="24"/>
        </w:rPr>
        <w:t>Perancangan Sistem Basis Data</w:t>
      </w:r>
      <w:r w:rsidRPr="000F39EA">
        <w:rPr>
          <w:rFonts w:cs="Times New Roman"/>
          <w:noProof/>
          <w:szCs w:val="24"/>
        </w:rPr>
        <w:t>,  Jakarta: Elex media Komputindo.</w:t>
      </w:r>
    </w:p>
    <w:p w14:paraId="71F16499"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Kadir, A. (2013), </w:t>
      </w:r>
      <w:r w:rsidRPr="000F39EA">
        <w:rPr>
          <w:rFonts w:cs="Times New Roman"/>
          <w:i/>
          <w:iCs/>
          <w:noProof/>
          <w:szCs w:val="24"/>
        </w:rPr>
        <w:t>Pengantar Teknologi Informasi</w:t>
      </w:r>
      <w:r w:rsidRPr="000F39EA">
        <w:rPr>
          <w:rFonts w:cs="Times New Roman"/>
          <w:noProof/>
          <w:szCs w:val="24"/>
        </w:rPr>
        <w:t>,  Yogyakarta: ANDI Publisher.</w:t>
      </w:r>
    </w:p>
    <w:p w14:paraId="54AD2383"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aulana (2012), </w:t>
      </w:r>
      <w:r w:rsidRPr="000F39EA">
        <w:rPr>
          <w:rFonts w:cs="Times New Roman"/>
          <w:i/>
          <w:iCs/>
          <w:noProof/>
          <w:szCs w:val="24"/>
        </w:rPr>
        <w:t>Penilaian Kinerja Karyawan Di Ifun Jaya Textile Dengan Metode Fuzzy Simple Additive Weighted</w:t>
      </w:r>
      <w:r w:rsidRPr="000F39EA">
        <w:rPr>
          <w:rFonts w:cs="Times New Roman"/>
          <w:noProof/>
          <w:szCs w:val="24"/>
        </w:rPr>
        <w:t>,  Tugas Akhir, S.Kom., STMIK AMIKOM Yogykarta.</w:t>
      </w:r>
    </w:p>
    <w:p w14:paraId="11384204"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2006), </w:t>
      </w:r>
      <w:r w:rsidRPr="000F39EA">
        <w:rPr>
          <w:rFonts w:cs="Times New Roman"/>
          <w:i/>
          <w:iCs/>
          <w:noProof/>
          <w:szCs w:val="24"/>
        </w:rPr>
        <w:t>Analisis Dan Desain Sistem Informasi: Pendekatan Terstruktur Teori Dan Praktek Aplikasi Bisnis</w:t>
      </w:r>
      <w:r w:rsidRPr="000F39EA">
        <w:rPr>
          <w:rFonts w:cs="Times New Roman"/>
          <w:noProof/>
          <w:szCs w:val="24"/>
        </w:rPr>
        <w:t>,  Yogyakarta: ANDI Publisher.</w:t>
      </w:r>
    </w:p>
    <w:p w14:paraId="36495CB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2016), </w:t>
      </w:r>
      <w:r w:rsidRPr="000F39EA">
        <w:rPr>
          <w:rFonts w:cs="Times New Roman"/>
          <w:i/>
          <w:iCs/>
          <w:noProof/>
          <w:szCs w:val="24"/>
        </w:rPr>
        <w:t>Analisa Dan Perancangan Sistem Modern</w:t>
      </w:r>
      <w:r w:rsidRPr="000F39EA">
        <w:rPr>
          <w:rFonts w:cs="Times New Roman"/>
          <w:noProof/>
          <w:szCs w:val="24"/>
        </w:rPr>
        <w:t>,  Yogyakarta: ANDI Publisher.</w:t>
      </w:r>
    </w:p>
    <w:p w14:paraId="37776480"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dan Kusumo, M.J. (2016), </w:t>
      </w:r>
      <w:r w:rsidRPr="000F39EA">
        <w:rPr>
          <w:rFonts w:cs="Times New Roman"/>
          <w:i/>
          <w:iCs/>
          <w:noProof/>
          <w:szCs w:val="24"/>
        </w:rPr>
        <w:t>Analisis Dan Perancangan Sistem Modern</w:t>
      </w:r>
      <w:r w:rsidRPr="000F39EA">
        <w:rPr>
          <w:rFonts w:cs="Times New Roman"/>
          <w:noProof/>
          <w:szCs w:val="24"/>
        </w:rPr>
        <w:t>,  Yogyakarta: ANDI Publisher.</w:t>
      </w:r>
    </w:p>
    <w:p w14:paraId="7A5751E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Oetomo, B.S.D. (2003), </w:t>
      </w:r>
      <w:r w:rsidRPr="000F39EA">
        <w:rPr>
          <w:rFonts w:cs="Times New Roman"/>
          <w:i/>
          <w:iCs/>
          <w:noProof/>
          <w:szCs w:val="24"/>
        </w:rPr>
        <w:t>Sistem Basis Data: Analisis Dan Pemodelan Data</w:t>
      </w:r>
      <w:r w:rsidRPr="000F39EA">
        <w:rPr>
          <w:rFonts w:cs="Times New Roman"/>
          <w:noProof/>
          <w:szCs w:val="24"/>
        </w:rPr>
        <w:t>,  Yogyakarta: Graha Ilmu.</w:t>
      </w:r>
    </w:p>
    <w:p w14:paraId="02EEB942"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Prahasta, E. (2002), </w:t>
      </w:r>
      <w:r w:rsidRPr="000F39EA">
        <w:rPr>
          <w:rFonts w:cs="Times New Roman"/>
          <w:i/>
          <w:iCs/>
          <w:noProof/>
          <w:szCs w:val="24"/>
        </w:rPr>
        <w:t>Konsep-Konsep Dasar Sistem Informasi Geografis</w:t>
      </w:r>
      <w:r w:rsidRPr="000F39EA">
        <w:rPr>
          <w:rFonts w:cs="Times New Roman"/>
          <w:noProof/>
          <w:szCs w:val="24"/>
        </w:rPr>
        <w:t>,  Bandung: Informatika.</w:t>
      </w:r>
    </w:p>
    <w:p w14:paraId="1B45C975"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Sampurna, J. dan Malik, A. (2014), </w:t>
      </w:r>
      <w:r w:rsidRPr="000F39EA">
        <w:rPr>
          <w:rFonts w:cs="Times New Roman"/>
          <w:i/>
          <w:iCs/>
          <w:noProof/>
          <w:szCs w:val="24"/>
        </w:rPr>
        <w:t>Sistem Pendukung Keputusan</w:t>
      </w:r>
      <w:r w:rsidRPr="000F39EA">
        <w:rPr>
          <w:rFonts w:cs="Times New Roman"/>
          <w:noProof/>
          <w:szCs w:val="24"/>
        </w:rPr>
        <w:t>,  Jakarta: Elex media Komputindo.</w:t>
      </w:r>
    </w:p>
    <w:p w14:paraId="5F4E54F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rPr>
      </w:pPr>
      <w:r w:rsidRPr="000F39EA">
        <w:rPr>
          <w:rFonts w:cs="Times New Roman"/>
          <w:noProof/>
          <w:szCs w:val="24"/>
        </w:rPr>
        <w:t xml:space="preserve">Sutarman (2012), </w:t>
      </w:r>
      <w:r w:rsidRPr="000F39EA">
        <w:rPr>
          <w:rFonts w:cs="Times New Roman"/>
          <w:i/>
          <w:iCs/>
          <w:noProof/>
          <w:szCs w:val="24"/>
        </w:rPr>
        <w:t>Pengantar Teknologi Informasi</w:t>
      </w:r>
      <w:r w:rsidRPr="000F39EA">
        <w:rPr>
          <w:rFonts w:cs="Times New Roman"/>
          <w:noProof/>
          <w:szCs w:val="24"/>
        </w:rPr>
        <w:t>,  Jakarta: Bumi Aksara.</w:t>
      </w:r>
    </w:p>
    <w:p w14:paraId="2889AFA1" w14:textId="4FC572FB" w:rsidR="006E3329" w:rsidRPr="00F77FE1" w:rsidRDefault="006E3329"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0C5EF" w14:textId="77777777" w:rsidR="00147A7E" w:rsidRDefault="00147A7E" w:rsidP="00C21E3A">
      <w:pPr>
        <w:spacing w:line="240" w:lineRule="auto"/>
      </w:pPr>
      <w:r>
        <w:separator/>
      </w:r>
    </w:p>
  </w:endnote>
  <w:endnote w:type="continuationSeparator" w:id="0">
    <w:p w14:paraId="1F9B52DC" w14:textId="77777777" w:rsidR="00147A7E" w:rsidRDefault="00147A7E"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428281"/>
      <w:docPartObj>
        <w:docPartGallery w:val="Page Numbers (Bottom of Page)"/>
        <w:docPartUnique/>
      </w:docPartObj>
    </w:sdtPr>
    <w:sdtEndPr>
      <w:rPr>
        <w:noProof/>
      </w:rPr>
    </w:sdtEndPr>
    <w:sdtContent>
      <w:p w14:paraId="0937DA83" w14:textId="728618A5" w:rsidR="00CA4221" w:rsidRDefault="00CA4221" w:rsidP="00645E60">
        <w:pPr>
          <w:pStyle w:val="Footer"/>
          <w:ind w:firstLine="0"/>
          <w:jc w:val="center"/>
        </w:pPr>
        <w:r>
          <w:fldChar w:fldCharType="begin"/>
        </w:r>
        <w:r>
          <w:instrText xml:space="preserve"> PAGE   \* MERGEFORMAT </w:instrText>
        </w:r>
        <w:r>
          <w:fldChar w:fldCharType="separate"/>
        </w:r>
        <w:r>
          <w:rPr>
            <w:noProof/>
          </w:rPr>
          <w:t>x</w:t>
        </w:r>
        <w:r>
          <w:rPr>
            <w:noProof/>
          </w:rPr>
          <w:fldChar w:fldCharType="end"/>
        </w:r>
      </w:p>
    </w:sdtContent>
  </w:sdt>
  <w:p w14:paraId="39EBA0BC" w14:textId="77777777" w:rsidR="00CA4221" w:rsidRDefault="00CA4221"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499332"/>
      <w:docPartObj>
        <w:docPartGallery w:val="Page Numbers (Bottom of Page)"/>
        <w:docPartUnique/>
      </w:docPartObj>
    </w:sdtPr>
    <w:sdtEndPr>
      <w:rPr>
        <w:noProof/>
      </w:rPr>
    </w:sdtEndPr>
    <w:sdtContent>
      <w:p w14:paraId="5B17BCCE" w14:textId="5C824F28" w:rsidR="00CA4221" w:rsidRDefault="00000000" w:rsidP="004E70A6">
        <w:pPr>
          <w:pStyle w:val="Footer"/>
          <w:ind w:firstLine="0"/>
          <w:jc w:val="center"/>
        </w:pPr>
      </w:p>
    </w:sdtContent>
  </w:sdt>
  <w:p w14:paraId="43DC9AF5" w14:textId="77777777" w:rsidR="00CA4221" w:rsidRDefault="00CA4221"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3DE38" w14:textId="77777777" w:rsidR="00CA4221" w:rsidRDefault="00CA4221" w:rsidP="00202306">
    <w:pPr>
      <w:pStyle w:val="Footer"/>
      <w:ind w:firstLine="0"/>
      <w:jc w:val="center"/>
    </w:pPr>
  </w:p>
  <w:p w14:paraId="39810766" w14:textId="77777777" w:rsidR="00CA4221" w:rsidRDefault="00CA4221" w:rsidP="004F4E7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430928"/>
      <w:docPartObj>
        <w:docPartGallery w:val="Page Numbers (Bottom of Page)"/>
        <w:docPartUnique/>
      </w:docPartObj>
    </w:sdtPr>
    <w:sdtEndPr>
      <w:rPr>
        <w:noProof/>
      </w:rPr>
    </w:sdtEndPr>
    <w:sdtContent>
      <w:p w14:paraId="1C2C5499" w14:textId="77777777" w:rsidR="00CA4221" w:rsidRDefault="00CA4221" w:rsidP="004E70A6">
        <w:pPr>
          <w:pStyle w:val="Footer"/>
          <w:ind w:firstLine="0"/>
          <w:jc w:val="center"/>
        </w:pPr>
      </w:p>
      <w:p w14:paraId="79FAC057" w14:textId="5AF4639F" w:rsidR="00CA4221" w:rsidRDefault="00CA4221" w:rsidP="004E70A6">
        <w:pPr>
          <w:pStyle w:val="Footer"/>
          <w:ind w:firstLine="0"/>
          <w:jc w:val="center"/>
        </w:pPr>
        <w:r>
          <w:fldChar w:fldCharType="begin"/>
        </w:r>
        <w:r w:rsidRPr="00645E60">
          <w:instrText xml:space="preserve"> PAGE   \* MERGEFORMAT </w:instrText>
        </w:r>
        <w:r>
          <w:fldChar w:fldCharType="separate"/>
        </w:r>
        <w:r>
          <w:rPr>
            <w:noProof/>
          </w:rPr>
          <w:t>10</w:t>
        </w:r>
        <w:r>
          <w:rPr>
            <w:noProof/>
          </w:rPr>
          <w:fldChar w:fldCharType="end"/>
        </w:r>
      </w:p>
    </w:sdtContent>
  </w:sdt>
  <w:p w14:paraId="23B1CFCE" w14:textId="77777777" w:rsidR="00CA4221" w:rsidRDefault="00CA4221"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240886"/>
      <w:docPartObj>
        <w:docPartGallery w:val="Page Numbers (Bottom of Page)"/>
        <w:docPartUnique/>
      </w:docPartObj>
    </w:sdtPr>
    <w:sdtEndPr>
      <w:rPr>
        <w:noProof/>
      </w:rPr>
    </w:sdtEndPr>
    <w:sdtContent>
      <w:p w14:paraId="49AE65FA" w14:textId="1FB5993C" w:rsidR="00CA4221" w:rsidRDefault="00CA4221">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28B0435" w14:textId="77777777" w:rsidR="00CA4221" w:rsidRDefault="00CA4221"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261EC" w14:textId="77777777" w:rsidR="00147A7E" w:rsidRDefault="00147A7E" w:rsidP="00C21E3A">
      <w:pPr>
        <w:spacing w:line="240" w:lineRule="auto"/>
      </w:pPr>
      <w:r>
        <w:separator/>
      </w:r>
    </w:p>
  </w:footnote>
  <w:footnote w:type="continuationSeparator" w:id="0">
    <w:p w14:paraId="605C8A01" w14:textId="77777777" w:rsidR="00147A7E" w:rsidRDefault="00147A7E"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D4909" w14:textId="77777777" w:rsidR="00CA4221" w:rsidRDefault="00CA4221">
    <w:pPr>
      <w:pStyle w:val="Header"/>
      <w:jc w:val="right"/>
    </w:pPr>
  </w:p>
  <w:p w14:paraId="0FE79E7D" w14:textId="77777777" w:rsidR="00CA4221" w:rsidRDefault="00CA4221"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727830"/>
      <w:docPartObj>
        <w:docPartGallery w:val="Page Numbers (Top of Page)"/>
        <w:docPartUnique/>
      </w:docPartObj>
    </w:sdtPr>
    <w:sdtEndPr>
      <w:rPr>
        <w:noProof/>
      </w:rPr>
    </w:sdtEndPr>
    <w:sdtContent>
      <w:p w14:paraId="33545CFF" w14:textId="10FFDD32" w:rsidR="00CA4221" w:rsidRDefault="00CA4221">
        <w:pPr>
          <w:pStyle w:val="Header"/>
          <w:jc w:val="right"/>
        </w:pPr>
        <w:r>
          <w:fldChar w:fldCharType="begin"/>
        </w:r>
        <w:r w:rsidRPr="002B35F3">
          <w:instrText xml:space="preserve"> PAGE   \* MERGEFORMAT </w:instrText>
        </w:r>
        <w:r>
          <w:fldChar w:fldCharType="separate"/>
        </w:r>
        <w:r>
          <w:rPr>
            <w:noProof/>
          </w:rPr>
          <w:t>9</w:t>
        </w:r>
        <w:r>
          <w:rPr>
            <w:noProof/>
          </w:rPr>
          <w:fldChar w:fldCharType="end"/>
        </w:r>
      </w:p>
    </w:sdtContent>
  </w:sdt>
  <w:p w14:paraId="4035ED9E" w14:textId="159F165C" w:rsidR="00CA4221" w:rsidRDefault="00CA4221" w:rsidP="009A25C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E5273" w14:textId="77777777" w:rsidR="00CA4221" w:rsidRDefault="00CA42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3E2186E"/>
    <w:multiLevelType w:val="multilevel"/>
    <w:tmpl w:val="0409001F"/>
    <w:styleLink w:val="Style2"/>
    <w:lvl w:ilvl="0">
      <w:start w:val="2"/>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 w15:restartNumberingAfterBreak="0">
    <w:nsid w:val="06034EDA"/>
    <w:multiLevelType w:val="multilevel"/>
    <w:tmpl w:val="B7968F62"/>
    <w:styleLink w:val="Style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F8103F7"/>
    <w:multiLevelType w:val="multilevel"/>
    <w:tmpl w:val="8D0A4BD0"/>
    <w:lvl w:ilvl="0">
      <w:start w:val="4"/>
      <w:numFmt w:val="decimal"/>
      <w:lvlText w:val="%1."/>
      <w:lvlJc w:val="left"/>
      <w:pPr>
        <w:ind w:left="540" w:hanging="540"/>
      </w:pPr>
    </w:lvl>
    <w:lvl w:ilvl="1">
      <w:start w:val="1"/>
      <w:numFmt w:val="decimal"/>
      <w:lvlText w:val="%1.%2."/>
      <w:lvlJc w:val="left"/>
      <w:pPr>
        <w:ind w:left="1107" w:hanging="540"/>
      </w:pPr>
    </w:lvl>
    <w:lvl w:ilvl="2">
      <w:start w:val="1"/>
      <w:numFmt w:val="lowerLetter"/>
      <w:lvlText w:val="%3."/>
      <w:lvlJc w:val="left"/>
      <w:pPr>
        <w:ind w:left="1854" w:hanging="720"/>
      </w:p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4"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2416302"/>
    <w:multiLevelType w:val="multilevel"/>
    <w:tmpl w:val="4F5CCD1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2F9645C"/>
    <w:multiLevelType w:val="hybridMultilevel"/>
    <w:tmpl w:val="D574715C"/>
    <w:lvl w:ilvl="0" w:tplc="04090019">
      <w:start w:val="1"/>
      <w:numFmt w:val="lowerLetter"/>
      <w:lvlText w:val="%1."/>
      <w:lvlJc w:val="left"/>
      <w:pPr>
        <w:ind w:left="814" w:hanging="351"/>
      </w:pPr>
      <w:rPr>
        <w:rFonts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7" w15:restartNumberingAfterBreak="0">
    <w:nsid w:val="2373243D"/>
    <w:multiLevelType w:val="multilevel"/>
    <w:tmpl w:val="B2FA96EE"/>
    <w:lvl w:ilvl="0">
      <w:start w:val="1"/>
      <w:numFmt w:val="lowerLetter"/>
      <w:lvlText w:val="%1."/>
      <w:lvlJc w:val="left"/>
      <w:pPr>
        <w:ind w:left="720" w:hanging="360"/>
      </w:pPr>
      <w:rPr>
        <w:rFonts w:ascii="Times New Roman" w:eastAsia="Times New Roman" w:hAnsi="Times New Roman" w:cs="Times New Roman"/>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E8F65B8"/>
    <w:multiLevelType w:val="multilevel"/>
    <w:tmpl w:val="9F422E5A"/>
    <w:lvl w:ilvl="0">
      <w:start w:val="6"/>
      <w:numFmt w:val="decimal"/>
      <w:lvlText w:val="%1"/>
      <w:lvlJc w:val="left"/>
      <w:pPr>
        <w:ind w:left="360" w:hanging="360"/>
      </w:pPr>
      <w:rPr>
        <w:b/>
      </w:rPr>
    </w:lvl>
    <w:lvl w:ilvl="1">
      <w:start w:val="1"/>
      <w:numFmt w:val="decimal"/>
      <w:lvlText w:val="%1.%2"/>
      <w:lvlJc w:val="left"/>
      <w:pPr>
        <w:ind w:left="786" w:hanging="360"/>
      </w:pPr>
      <w:rPr>
        <w:b/>
      </w:rPr>
    </w:lvl>
    <w:lvl w:ilvl="2">
      <w:start w:val="1"/>
      <w:numFmt w:val="decimal"/>
      <w:lvlText w:val="%1.%2.%3"/>
      <w:lvlJc w:val="left"/>
      <w:pPr>
        <w:ind w:left="1572" w:hanging="720"/>
      </w:pPr>
      <w:rPr>
        <w:b/>
      </w:rPr>
    </w:lvl>
    <w:lvl w:ilvl="3">
      <w:start w:val="1"/>
      <w:numFmt w:val="decimal"/>
      <w:lvlText w:val="%1.%2.%3.%4"/>
      <w:lvlJc w:val="left"/>
      <w:pPr>
        <w:ind w:left="1998" w:hanging="720"/>
      </w:pPr>
      <w:rPr>
        <w:b/>
      </w:rPr>
    </w:lvl>
    <w:lvl w:ilvl="4">
      <w:start w:val="1"/>
      <w:numFmt w:val="decimal"/>
      <w:lvlText w:val="%1.%2.%3.%4.%5"/>
      <w:lvlJc w:val="left"/>
      <w:pPr>
        <w:ind w:left="2784" w:hanging="1080"/>
      </w:pPr>
      <w:rPr>
        <w:b/>
      </w:rPr>
    </w:lvl>
    <w:lvl w:ilvl="5">
      <w:start w:val="1"/>
      <w:numFmt w:val="decimal"/>
      <w:lvlText w:val="%1.%2.%3.%4.%5.%6"/>
      <w:lvlJc w:val="left"/>
      <w:pPr>
        <w:ind w:left="3210" w:hanging="1080"/>
      </w:pPr>
      <w:rPr>
        <w:b/>
      </w:rPr>
    </w:lvl>
    <w:lvl w:ilvl="6">
      <w:start w:val="1"/>
      <w:numFmt w:val="decimal"/>
      <w:lvlText w:val="%1.%2.%3.%4.%5.%6.%7"/>
      <w:lvlJc w:val="left"/>
      <w:pPr>
        <w:ind w:left="3996" w:hanging="1440"/>
      </w:pPr>
      <w:rPr>
        <w:b/>
      </w:rPr>
    </w:lvl>
    <w:lvl w:ilvl="7">
      <w:start w:val="1"/>
      <w:numFmt w:val="decimal"/>
      <w:lvlText w:val="%1.%2.%3.%4.%5.%6.%7.%8"/>
      <w:lvlJc w:val="left"/>
      <w:pPr>
        <w:ind w:left="4422" w:hanging="1440"/>
      </w:pPr>
      <w:rPr>
        <w:b/>
      </w:rPr>
    </w:lvl>
    <w:lvl w:ilvl="8">
      <w:start w:val="1"/>
      <w:numFmt w:val="decimal"/>
      <w:lvlText w:val="%1.%2.%3.%4.%5.%6.%7.%8.%9"/>
      <w:lvlJc w:val="left"/>
      <w:pPr>
        <w:ind w:left="5208" w:hanging="1800"/>
      </w:pPr>
      <w:rPr>
        <w:b/>
      </w:rPr>
    </w:lvl>
  </w:abstractNum>
  <w:abstractNum w:abstractNumId="9" w15:restartNumberingAfterBreak="0">
    <w:nsid w:val="36F93867"/>
    <w:multiLevelType w:val="multilevel"/>
    <w:tmpl w:val="07AA6422"/>
    <w:lvl w:ilvl="0">
      <w:start w:val="3"/>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10"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81C576D"/>
    <w:multiLevelType w:val="multilevel"/>
    <w:tmpl w:val="0409001F"/>
    <w:numStyleLink w:val="Style6"/>
  </w:abstractNum>
  <w:abstractNum w:abstractNumId="12"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3" w15:restartNumberingAfterBreak="0">
    <w:nsid w:val="3B877327"/>
    <w:multiLevelType w:val="multilevel"/>
    <w:tmpl w:val="04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C0268B5"/>
    <w:multiLevelType w:val="multilevel"/>
    <w:tmpl w:val="8C46ED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27A0BC9"/>
    <w:multiLevelType w:val="multilevel"/>
    <w:tmpl w:val="37A07104"/>
    <w:styleLink w:val="Style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E71F64"/>
    <w:multiLevelType w:val="multilevel"/>
    <w:tmpl w:val="D3C26628"/>
    <w:lvl w:ilvl="0">
      <w:start w:val="4"/>
      <w:numFmt w:val="decimal"/>
      <w:lvlText w:val="%1"/>
      <w:lvlJc w:val="left"/>
      <w:pPr>
        <w:ind w:left="480" w:hanging="480"/>
      </w:pPr>
    </w:lvl>
    <w:lvl w:ilvl="1">
      <w:start w:val="1"/>
      <w:numFmt w:val="decimal"/>
      <w:lvlText w:val="%1.%2"/>
      <w:lvlJc w:val="left"/>
      <w:pPr>
        <w:ind w:left="1053" w:hanging="480"/>
      </w:pPr>
    </w:lvl>
    <w:lvl w:ilvl="2">
      <w:start w:val="1"/>
      <w:numFmt w:val="decimal"/>
      <w:lvlText w:val="%1.%2.%3"/>
      <w:lvlJc w:val="left"/>
      <w:pPr>
        <w:ind w:left="1866" w:hanging="720"/>
      </w:pPr>
    </w:lvl>
    <w:lvl w:ilvl="3">
      <w:start w:val="1"/>
      <w:numFmt w:val="decimal"/>
      <w:lvlText w:val="%1.%2.%3.%4"/>
      <w:lvlJc w:val="left"/>
      <w:pPr>
        <w:ind w:left="2439" w:hanging="720"/>
      </w:pPr>
    </w:lvl>
    <w:lvl w:ilvl="4">
      <w:start w:val="1"/>
      <w:numFmt w:val="decimal"/>
      <w:lvlText w:val="%1.%2.%3.%4.%5"/>
      <w:lvlJc w:val="left"/>
      <w:pPr>
        <w:ind w:left="3372" w:hanging="1080"/>
      </w:pPr>
    </w:lvl>
    <w:lvl w:ilvl="5">
      <w:start w:val="1"/>
      <w:numFmt w:val="decimal"/>
      <w:lvlText w:val="%1.%2.%3.%4.%5.%6"/>
      <w:lvlJc w:val="left"/>
      <w:pPr>
        <w:ind w:left="3945" w:hanging="1080"/>
      </w:pPr>
    </w:lvl>
    <w:lvl w:ilvl="6">
      <w:start w:val="1"/>
      <w:numFmt w:val="decimal"/>
      <w:lvlText w:val="%1.%2.%3.%4.%5.%6.%7"/>
      <w:lvlJc w:val="left"/>
      <w:pPr>
        <w:ind w:left="4878" w:hanging="1440"/>
      </w:pPr>
    </w:lvl>
    <w:lvl w:ilvl="7">
      <w:start w:val="1"/>
      <w:numFmt w:val="decimal"/>
      <w:lvlText w:val="%1.%2.%3.%4.%5.%6.%7.%8"/>
      <w:lvlJc w:val="left"/>
      <w:pPr>
        <w:ind w:left="5451" w:hanging="1440"/>
      </w:pPr>
    </w:lvl>
    <w:lvl w:ilvl="8">
      <w:start w:val="1"/>
      <w:numFmt w:val="decimal"/>
      <w:lvlText w:val="%1.%2.%3.%4.%5.%6.%7.%8.%9"/>
      <w:lvlJc w:val="left"/>
      <w:pPr>
        <w:ind w:left="6384" w:hanging="1800"/>
      </w:pPr>
    </w:lvl>
  </w:abstractNum>
  <w:abstractNum w:abstractNumId="20" w15:restartNumberingAfterBreak="0">
    <w:nsid w:val="4D451C53"/>
    <w:multiLevelType w:val="multilevel"/>
    <w:tmpl w:val="BD3EA478"/>
    <w:lvl w:ilvl="0">
      <w:start w:val="5"/>
      <w:numFmt w:val="decimal"/>
      <w:lvlText w:val="%1"/>
      <w:lvlJc w:val="left"/>
      <w:pPr>
        <w:ind w:left="360" w:hanging="360"/>
      </w:pPr>
    </w:lvl>
    <w:lvl w:ilvl="1">
      <w:start w:val="1"/>
      <w:numFmt w:val="decimal"/>
      <w:lvlText w:val="%1.%2"/>
      <w:lvlJc w:val="left"/>
      <w:pPr>
        <w:ind w:left="1211" w:hanging="360"/>
      </w:pPr>
    </w:lvl>
    <w:lvl w:ilvl="2">
      <w:start w:val="1"/>
      <w:numFmt w:val="decimal"/>
      <w:lvlText w:val="%1.%2.%3"/>
      <w:lvlJc w:val="left"/>
      <w:pPr>
        <w:ind w:left="2422" w:hanging="720"/>
      </w:pPr>
    </w:lvl>
    <w:lvl w:ilvl="3">
      <w:start w:val="1"/>
      <w:numFmt w:val="decimal"/>
      <w:lvlText w:val="%1.%2.%3.%4"/>
      <w:lvlJc w:val="left"/>
      <w:pPr>
        <w:ind w:left="3273" w:hanging="720"/>
      </w:pPr>
    </w:lvl>
    <w:lvl w:ilvl="4">
      <w:start w:val="1"/>
      <w:numFmt w:val="decimal"/>
      <w:lvlText w:val="%1.%2.%3.%4.%5"/>
      <w:lvlJc w:val="left"/>
      <w:pPr>
        <w:ind w:left="4484" w:hanging="1080"/>
      </w:pPr>
    </w:lvl>
    <w:lvl w:ilvl="5">
      <w:start w:val="1"/>
      <w:numFmt w:val="decimal"/>
      <w:lvlText w:val="%1.%2.%3.%4.%5.%6"/>
      <w:lvlJc w:val="left"/>
      <w:pPr>
        <w:ind w:left="5335" w:hanging="1080"/>
      </w:pPr>
    </w:lvl>
    <w:lvl w:ilvl="6">
      <w:start w:val="1"/>
      <w:numFmt w:val="decimal"/>
      <w:lvlText w:val="%1.%2.%3.%4.%5.%6.%7"/>
      <w:lvlJc w:val="left"/>
      <w:pPr>
        <w:ind w:left="6546" w:hanging="1440"/>
      </w:pPr>
    </w:lvl>
    <w:lvl w:ilvl="7">
      <w:start w:val="1"/>
      <w:numFmt w:val="decimal"/>
      <w:lvlText w:val="%1.%2.%3.%4.%5.%6.%7.%8"/>
      <w:lvlJc w:val="left"/>
      <w:pPr>
        <w:ind w:left="7397" w:hanging="1440"/>
      </w:pPr>
    </w:lvl>
    <w:lvl w:ilvl="8">
      <w:start w:val="1"/>
      <w:numFmt w:val="decimal"/>
      <w:lvlText w:val="%1.%2.%3.%4.%5.%6.%7.%8.%9"/>
      <w:lvlJc w:val="left"/>
      <w:pPr>
        <w:ind w:left="8608" w:hanging="1800"/>
      </w:pPr>
    </w:lvl>
  </w:abstractNum>
  <w:abstractNum w:abstractNumId="21" w15:restartNumberingAfterBreak="0">
    <w:nsid w:val="5D4022A8"/>
    <w:multiLevelType w:val="hybridMultilevel"/>
    <w:tmpl w:val="66CAD0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E301583"/>
    <w:multiLevelType w:val="multilevel"/>
    <w:tmpl w:val="B32AEC2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F366C51"/>
    <w:multiLevelType w:val="multilevel"/>
    <w:tmpl w:val="F4F2762C"/>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4" w15:restartNumberingAfterBreak="0">
    <w:nsid w:val="60572236"/>
    <w:multiLevelType w:val="hybridMultilevel"/>
    <w:tmpl w:val="496636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6" w15:restartNumberingAfterBreak="0">
    <w:nsid w:val="693D1A9B"/>
    <w:multiLevelType w:val="multilevel"/>
    <w:tmpl w:val="BF0E1534"/>
    <w:lvl w:ilvl="0">
      <w:start w:val="1"/>
      <w:numFmt w:val="lowerLetter"/>
      <w:lvlText w:val="%1."/>
      <w:lvlJc w:val="left"/>
      <w:pPr>
        <w:ind w:left="387" w:hanging="360"/>
      </w:pPr>
    </w:lvl>
    <w:lvl w:ilvl="1">
      <w:start w:val="1"/>
      <w:numFmt w:val="lowerLetter"/>
      <w:lvlText w:val="%2."/>
      <w:lvlJc w:val="left"/>
      <w:pPr>
        <w:ind w:left="1107" w:hanging="360"/>
      </w:pPr>
    </w:lvl>
    <w:lvl w:ilvl="2">
      <w:start w:val="1"/>
      <w:numFmt w:val="lowerRoman"/>
      <w:lvlText w:val="%3."/>
      <w:lvlJc w:val="right"/>
      <w:pPr>
        <w:ind w:left="1827" w:hanging="180"/>
      </w:pPr>
    </w:lvl>
    <w:lvl w:ilvl="3">
      <w:start w:val="1"/>
      <w:numFmt w:val="decimal"/>
      <w:lvlText w:val="%4."/>
      <w:lvlJc w:val="left"/>
      <w:pPr>
        <w:ind w:left="2547" w:hanging="360"/>
      </w:pPr>
    </w:lvl>
    <w:lvl w:ilvl="4">
      <w:start w:val="1"/>
      <w:numFmt w:val="lowerLetter"/>
      <w:lvlText w:val="%5."/>
      <w:lvlJc w:val="left"/>
      <w:pPr>
        <w:ind w:left="3267" w:hanging="360"/>
      </w:pPr>
    </w:lvl>
    <w:lvl w:ilvl="5">
      <w:start w:val="1"/>
      <w:numFmt w:val="lowerRoman"/>
      <w:lvlText w:val="%6."/>
      <w:lvlJc w:val="right"/>
      <w:pPr>
        <w:ind w:left="3987" w:hanging="180"/>
      </w:pPr>
    </w:lvl>
    <w:lvl w:ilvl="6">
      <w:start w:val="1"/>
      <w:numFmt w:val="decimal"/>
      <w:lvlText w:val="%7."/>
      <w:lvlJc w:val="left"/>
      <w:pPr>
        <w:ind w:left="4707" w:hanging="360"/>
      </w:pPr>
    </w:lvl>
    <w:lvl w:ilvl="7">
      <w:start w:val="1"/>
      <w:numFmt w:val="lowerLetter"/>
      <w:lvlText w:val="%8."/>
      <w:lvlJc w:val="left"/>
      <w:pPr>
        <w:ind w:left="5427" w:hanging="360"/>
      </w:pPr>
    </w:lvl>
    <w:lvl w:ilvl="8">
      <w:start w:val="1"/>
      <w:numFmt w:val="lowerRoman"/>
      <w:lvlText w:val="%9."/>
      <w:lvlJc w:val="right"/>
      <w:pPr>
        <w:ind w:left="6147" w:hanging="180"/>
      </w:pPr>
    </w:lvl>
  </w:abstractNum>
  <w:abstractNum w:abstractNumId="27" w15:restartNumberingAfterBreak="0">
    <w:nsid w:val="6A922E63"/>
    <w:multiLevelType w:val="multilevel"/>
    <w:tmpl w:val="7610D0B0"/>
    <w:lvl w:ilvl="0">
      <w:start w:val="4"/>
      <w:numFmt w:val="decimal"/>
      <w:lvlText w:val="%1"/>
      <w:lvlJc w:val="left"/>
      <w:pPr>
        <w:ind w:left="480" w:hanging="480"/>
      </w:pPr>
      <w:rPr>
        <w:rFonts w:hint="default"/>
      </w:rPr>
    </w:lvl>
    <w:lvl w:ilvl="1">
      <w:start w:val="2"/>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8" w15:restartNumberingAfterBreak="0">
    <w:nsid w:val="6B3356F9"/>
    <w:multiLevelType w:val="hybridMultilevel"/>
    <w:tmpl w:val="B6CA19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0A71B9"/>
    <w:multiLevelType w:val="multilevel"/>
    <w:tmpl w:val="7A50F50A"/>
    <w:numStyleLink w:val="Style9"/>
  </w:abstractNum>
  <w:abstractNum w:abstractNumId="30" w15:restartNumberingAfterBreak="0">
    <w:nsid w:val="71CA2AAB"/>
    <w:multiLevelType w:val="hybridMultilevel"/>
    <w:tmpl w:val="2118E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E46E7"/>
    <w:multiLevelType w:val="multilevel"/>
    <w:tmpl w:val="37A07104"/>
    <w:numStyleLink w:val="Style5"/>
  </w:abstractNum>
  <w:abstractNum w:abstractNumId="32" w15:restartNumberingAfterBreak="0">
    <w:nsid w:val="7B0F356E"/>
    <w:multiLevelType w:val="multilevel"/>
    <w:tmpl w:val="7A50F50A"/>
    <w:styleLink w:val="Style9"/>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B48594B"/>
    <w:multiLevelType w:val="multilevel"/>
    <w:tmpl w:val="B32AEC24"/>
    <w:styleLink w:val="Style7"/>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D66024D"/>
    <w:multiLevelType w:val="multilevel"/>
    <w:tmpl w:val="FA6C97D8"/>
    <w:lvl w:ilvl="0">
      <w:start w:val="2"/>
      <w:numFmt w:val="decimal"/>
      <w:lvlText w:val="%1."/>
      <w:lvlJc w:val="left"/>
      <w:pPr>
        <w:ind w:left="360" w:hanging="360"/>
      </w:pPr>
      <w:rPr>
        <w:rFonts w:hint="default"/>
      </w:rPr>
    </w:lvl>
    <w:lvl w:ilvl="1">
      <w:start w:val="1"/>
      <w:numFmt w:val="decimal"/>
      <w:lvlRestart w:val="0"/>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87136204">
    <w:abstractNumId w:val="17"/>
  </w:num>
  <w:num w:numId="2" w16cid:durableId="1845632490">
    <w:abstractNumId w:val="12"/>
  </w:num>
  <w:num w:numId="3" w16cid:durableId="1972249233">
    <w:abstractNumId w:val="25"/>
  </w:num>
  <w:num w:numId="4" w16cid:durableId="660935232">
    <w:abstractNumId w:val="23"/>
  </w:num>
  <w:num w:numId="5" w16cid:durableId="1975939163">
    <w:abstractNumId w:val="10"/>
  </w:num>
  <w:num w:numId="6" w16cid:durableId="1607080034">
    <w:abstractNumId w:val="4"/>
  </w:num>
  <w:num w:numId="7" w16cid:durableId="458257042">
    <w:abstractNumId w:val="16"/>
  </w:num>
  <w:num w:numId="8" w16cid:durableId="1681538829">
    <w:abstractNumId w:val="6"/>
  </w:num>
  <w:num w:numId="9" w16cid:durableId="474370984">
    <w:abstractNumId w:val="3"/>
  </w:num>
  <w:num w:numId="10" w16cid:durableId="1993483735">
    <w:abstractNumId w:val="28"/>
  </w:num>
  <w:num w:numId="11" w16cid:durableId="428431293">
    <w:abstractNumId w:val="21"/>
  </w:num>
  <w:num w:numId="12" w16cid:durableId="1751808059">
    <w:abstractNumId w:val="1"/>
  </w:num>
  <w:num w:numId="13" w16cid:durableId="1366322760">
    <w:abstractNumId w:val="13"/>
  </w:num>
  <w:num w:numId="14" w16cid:durableId="270481927">
    <w:abstractNumId w:val="15"/>
  </w:num>
  <w:num w:numId="15" w16cid:durableId="39525179">
    <w:abstractNumId w:val="31"/>
  </w:num>
  <w:num w:numId="16" w16cid:durableId="754787843">
    <w:abstractNumId w:val="33"/>
  </w:num>
  <w:num w:numId="17" w16cid:durableId="252251982">
    <w:abstractNumId w:val="2"/>
  </w:num>
  <w:num w:numId="18" w16cid:durableId="226847426">
    <w:abstractNumId w:val="5"/>
  </w:num>
  <w:num w:numId="19" w16cid:durableId="580022251">
    <w:abstractNumId w:val="11"/>
  </w:num>
  <w:num w:numId="20" w16cid:durableId="716246359">
    <w:abstractNumId w:val="8"/>
  </w:num>
  <w:num w:numId="21" w16cid:durableId="1108161398">
    <w:abstractNumId w:val="22"/>
  </w:num>
  <w:num w:numId="22" w16cid:durableId="1934974761">
    <w:abstractNumId w:val="34"/>
  </w:num>
  <w:num w:numId="23" w16cid:durableId="1949966792">
    <w:abstractNumId w:val="32"/>
  </w:num>
  <w:num w:numId="24" w16cid:durableId="431172039">
    <w:abstractNumId w:val="29"/>
  </w:num>
  <w:num w:numId="25" w16cid:durableId="433282800">
    <w:abstractNumId w:val="20"/>
  </w:num>
  <w:num w:numId="26" w16cid:durableId="1321731469">
    <w:abstractNumId w:val="19"/>
  </w:num>
  <w:num w:numId="27" w16cid:durableId="1620137631">
    <w:abstractNumId w:val="14"/>
  </w:num>
  <w:num w:numId="28" w16cid:durableId="1370761512">
    <w:abstractNumId w:val="9"/>
  </w:num>
  <w:num w:numId="29" w16cid:durableId="200363618">
    <w:abstractNumId w:val="26"/>
  </w:num>
  <w:num w:numId="30" w16cid:durableId="1378161522">
    <w:abstractNumId w:val="27"/>
  </w:num>
  <w:num w:numId="31" w16cid:durableId="1409620533">
    <w:abstractNumId w:val="7"/>
  </w:num>
  <w:num w:numId="32" w16cid:durableId="1826972112">
    <w:abstractNumId w:val="18"/>
  </w:num>
  <w:num w:numId="33" w16cid:durableId="638146009">
    <w:abstractNumId w:val="30"/>
  </w:num>
  <w:num w:numId="34" w16cid:durableId="1878617566">
    <w:abstractNumId w:val="24"/>
  </w:num>
  <w:num w:numId="35" w16cid:durableId="1698771001">
    <w:abstractNumId w:val="3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wNDcyNTQ1MjIwMDNU0lEKTi0uzszPAykwrAUAHZZAuiwAAAA="/>
  </w:docVars>
  <w:rsids>
    <w:rsidRoot w:val="00323D84"/>
    <w:rsid w:val="000012BD"/>
    <w:rsid w:val="00004F62"/>
    <w:rsid w:val="00035673"/>
    <w:rsid w:val="0004277D"/>
    <w:rsid w:val="000535D0"/>
    <w:rsid w:val="0006135E"/>
    <w:rsid w:val="00063B45"/>
    <w:rsid w:val="00067637"/>
    <w:rsid w:val="000801F9"/>
    <w:rsid w:val="00080ED0"/>
    <w:rsid w:val="00084A4E"/>
    <w:rsid w:val="000A4AF7"/>
    <w:rsid w:val="000C1687"/>
    <w:rsid w:val="000C171E"/>
    <w:rsid w:val="000D1800"/>
    <w:rsid w:val="000D464B"/>
    <w:rsid w:val="000D6562"/>
    <w:rsid w:val="000F161D"/>
    <w:rsid w:val="000F39EA"/>
    <w:rsid w:val="00113C02"/>
    <w:rsid w:val="00115787"/>
    <w:rsid w:val="0012064C"/>
    <w:rsid w:val="00124831"/>
    <w:rsid w:val="001368EB"/>
    <w:rsid w:val="00147A7E"/>
    <w:rsid w:val="00150AC0"/>
    <w:rsid w:val="001517E5"/>
    <w:rsid w:val="00155135"/>
    <w:rsid w:val="001602CE"/>
    <w:rsid w:val="00193301"/>
    <w:rsid w:val="001C4C5A"/>
    <w:rsid w:val="001E1810"/>
    <w:rsid w:val="00202306"/>
    <w:rsid w:val="0020230A"/>
    <w:rsid w:val="00230893"/>
    <w:rsid w:val="00237035"/>
    <w:rsid w:val="00256504"/>
    <w:rsid w:val="002645D6"/>
    <w:rsid w:val="0026698C"/>
    <w:rsid w:val="00286D9E"/>
    <w:rsid w:val="00290A87"/>
    <w:rsid w:val="002A4B95"/>
    <w:rsid w:val="002B35F3"/>
    <w:rsid w:val="002B3ECA"/>
    <w:rsid w:val="002E4BB0"/>
    <w:rsid w:val="002E568B"/>
    <w:rsid w:val="002F0BC4"/>
    <w:rsid w:val="0030382E"/>
    <w:rsid w:val="00323D84"/>
    <w:rsid w:val="00325FD1"/>
    <w:rsid w:val="00351475"/>
    <w:rsid w:val="003543CA"/>
    <w:rsid w:val="003668CD"/>
    <w:rsid w:val="00370B65"/>
    <w:rsid w:val="0037540F"/>
    <w:rsid w:val="00385CFE"/>
    <w:rsid w:val="0039496F"/>
    <w:rsid w:val="003A20DE"/>
    <w:rsid w:val="003C4BDB"/>
    <w:rsid w:val="003D288E"/>
    <w:rsid w:val="003D2AC4"/>
    <w:rsid w:val="003D5482"/>
    <w:rsid w:val="003F0B68"/>
    <w:rsid w:val="0040182E"/>
    <w:rsid w:val="00401FAD"/>
    <w:rsid w:val="00404CE4"/>
    <w:rsid w:val="004258A1"/>
    <w:rsid w:val="00433DDB"/>
    <w:rsid w:val="004367C8"/>
    <w:rsid w:val="00442D96"/>
    <w:rsid w:val="004648A2"/>
    <w:rsid w:val="00471AF9"/>
    <w:rsid w:val="00472BCC"/>
    <w:rsid w:val="0048117E"/>
    <w:rsid w:val="00485F57"/>
    <w:rsid w:val="004B43A7"/>
    <w:rsid w:val="004B566A"/>
    <w:rsid w:val="004C2C21"/>
    <w:rsid w:val="004E70A6"/>
    <w:rsid w:val="004F4E7A"/>
    <w:rsid w:val="00506735"/>
    <w:rsid w:val="00520804"/>
    <w:rsid w:val="0052217E"/>
    <w:rsid w:val="005325B6"/>
    <w:rsid w:val="00567D37"/>
    <w:rsid w:val="00570FF4"/>
    <w:rsid w:val="005A0647"/>
    <w:rsid w:val="005A2FD8"/>
    <w:rsid w:val="005A3C22"/>
    <w:rsid w:val="005A4E77"/>
    <w:rsid w:val="005A5417"/>
    <w:rsid w:val="005B7EF2"/>
    <w:rsid w:val="005D3942"/>
    <w:rsid w:val="005E455E"/>
    <w:rsid w:val="005E5918"/>
    <w:rsid w:val="005F16D1"/>
    <w:rsid w:val="005F3DEF"/>
    <w:rsid w:val="005F4127"/>
    <w:rsid w:val="005F599E"/>
    <w:rsid w:val="00632EC2"/>
    <w:rsid w:val="0064151B"/>
    <w:rsid w:val="00644350"/>
    <w:rsid w:val="00645E60"/>
    <w:rsid w:val="006634DD"/>
    <w:rsid w:val="00663CC5"/>
    <w:rsid w:val="00666805"/>
    <w:rsid w:val="00673420"/>
    <w:rsid w:val="006814AE"/>
    <w:rsid w:val="00690C3B"/>
    <w:rsid w:val="006D72CD"/>
    <w:rsid w:val="006E3329"/>
    <w:rsid w:val="006F5B1D"/>
    <w:rsid w:val="007032E5"/>
    <w:rsid w:val="0071304C"/>
    <w:rsid w:val="0072377E"/>
    <w:rsid w:val="00737463"/>
    <w:rsid w:val="00740C46"/>
    <w:rsid w:val="007447E7"/>
    <w:rsid w:val="00752E9B"/>
    <w:rsid w:val="00760078"/>
    <w:rsid w:val="00761C16"/>
    <w:rsid w:val="007817A2"/>
    <w:rsid w:val="00787A88"/>
    <w:rsid w:val="00787F13"/>
    <w:rsid w:val="007962E2"/>
    <w:rsid w:val="007A0150"/>
    <w:rsid w:val="007A3DB5"/>
    <w:rsid w:val="007B729F"/>
    <w:rsid w:val="007C12E7"/>
    <w:rsid w:val="007D734A"/>
    <w:rsid w:val="007E2D26"/>
    <w:rsid w:val="00800319"/>
    <w:rsid w:val="00805E2B"/>
    <w:rsid w:val="008078E1"/>
    <w:rsid w:val="008142D7"/>
    <w:rsid w:val="008213D9"/>
    <w:rsid w:val="00836722"/>
    <w:rsid w:val="008512FF"/>
    <w:rsid w:val="008575A4"/>
    <w:rsid w:val="0086432D"/>
    <w:rsid w:val="008834D9"/>
    <w:rsid w:val="0089649B"/>
    <w:rsid w:val="008C4DFA"/>
    <w:rsid w:val="008C7D98"/>
    <w:rsid w:val="008D2E8E"/>
    <w:rsid w:val="008D71F9"/>
    <w:rsid w:val="00906B28"/>
    <w:rsid w:val="009117A2"/>
    <w:rsid w:val="00913167"/>
    <w:rsid w:val="00914455"/>
    <w:rsid w:val="0093768A"/>
    <w:rsid w:val="00955A40"/>
    <w:rsid w:val="0096291C"/>
    <w:rsid w:val="00980A8A"/>
    <w:rsid w:val="0099024B"/>
    <w:rsid w:val="009913AC"/>
    <w:rsid w:val="009953B9"/>
    <w:rsid w:val="009A25CB"/>
    <w:rsid w:val="009A4F7F"/>
    <w:rsid w:val="009B042A"/>
    <w:rsid w:val="009B2AFA"/>
    <w:rsid w:val="009D0DA4"/>
    <w:rsid w:val="009D3568"/>
    <w:rsid w:val="009E282F"/>
    <w:rsid w:val="009E79D5"/>
    <w:rsid w:val="009F228D"/>
    <w:rsid w:val="00A301B1"/>
    <w:rsid w:val="00A316DC"/>
    <w:rsid w:val="00A33481"/>
    <w:rsid w:val="00A3414B"/>
    <w:rsid w:val="00A36D16"/>
    <w:rsid w:val="00A40BAB"/>
    <w:rsid w:val="00A41229"/>
    <w:rsid w:val="00A531D1"/>
    <w:rsid w:val="00A67D77"/>
    <w:rsid w:val="00A803AD"/>
    <w:rsid w:val="00A80FD5"/>
    <w:rsid w:val="00A81A25"/>
    <w:rsid w:val="00A84094"/>
    <w:rsid w:val="00A93FC5"/>
    <w:rsid w:val="00AB116D"/>
    <w:rsid w:val="00AC1BEA"/>
    <w:rsid w:val="00AC320C"/>
    <w:rsid w:val="00AD4810"/>
    <w:rsid w:val="00AF1F56"/>
    <w:rsid w:val="00AF5FE2"/>
    <w:rsid w:val="00B07E6C"/>
    <w:rsid w:val="00B238BE"/>
    <w:rsid w:val="00B25D93"/>
    <w:rsid w:val="00B32F93"/>
    <w:rsid w:val="00B50B5B"/>
    <w:rsid w:val="00B727F9"/>
    <w:rsid w:val="00B85C2A"/>
    <w:rsid w:val="00B87AB3"/>
    <w:rsid w:val="00BA72C9"/>
    <w:rsid w:val="00BB2A73"/>
    <w:rsid w:val="00BB4505"/>
    <w:rsid w:val="00BD0001"/>
    <w:rsid w:val="00BD08BC"/>
    <w:rsid w:val="00BD102A"/>
    <w:rsid w:val="00BE3493"/>
    <w:rsid w:val="00BF3880"/>
    <w:rsid w:val="00C06115"/>
    <w:rsid w:val="00C07E5C"/>
    <w:rsid w:val="00C21E3A"/>
    <w:rsid w:val="00C2528A"/>
    <w:rsid w:val="00C67317"/>
    <w:rsid w:val="00C862AC"/>
    <w:rsid w:val="00C87553"/>
    <w:rsid w:val="00CA128C"/>
    <w:rsid w:val="00CA4221"/>
    <w:rsid w:val="00CB16B6"/>
    <w:rsid w:val="00CC3828"/>
    <w:rsid w:val="00CC5439"/>
    <w:rsid w:val="00CD3411"/>
    <w:rsid w:val="00CD7CEE"/>
    <w:rsid w:val="00CE04D6"/>
    <w:rsid w:val="00CF1F9A"/>
    <w:rsid w:val="00D34121"/>
    <w:rsid w:val="00D341E2"/>
    <w:rsid w:val="00D37CF8"/>
    <w:rsid w:val="00D502C2"/>
    <w:rsid w:val="00D52B54"/>
    <w:rsid w:val="00D61C3E"/>
    <w:rsid w:val="00D755DA"/>
    <w:rsid w:val="00D75FF6"/>
    <w:rsid w:val="00D777DC"/>
    <w:rsid w:val="00D77B7E"/>
    <w:rsid w:val="00D8672C"/>
    <w:rsid w:val="00D9220B"/>
    <w:rsid w:val="00DB4BFD"/>
    <w:rsid w:val="00DB5643"/>
    <w:rsid w:val="00DC44D0"/>
    <w:rsid w:val="00DD0E5A"/>
    <w:rsid w:val="00DD2D72"/>
    <w:rsid w:val="00DE1595"/>
    <w:rsid w:val="00DE497B"/>
    <w:rsid w:val="00DE776A"/>
    <w:rsid w:val="00E0192D"/>
    <w:rsid w:val="00E05B80"/>
    <w:rsid w:val="00E420C0"/>
    <w:rsid w:val="00E421EB"/>
    <w:rsid w:val="00E4661D"/>
    <w:rsid w:val="00E67EF0"/>
    <w:rsid w:val="00E85F35"/>
    <w:rsid w:val="00E86E4E"/>
    <w:rsid w:val="00E95E1B"/>
    <w:rsid w:val="00EA57D5"/>
    <w:rsid w:val="00EA6F1E"/>
    <w:rsid w:val="00EA761C"/>
    <w:rsid w:val="00EB6406"/>
    <w:rsid w:val="00EB7E2C"/>
    <w:rsid w:val="00F05E15"/>
    <w:rsid w:val="00F20F9D"/>
    <w:rsid w:val="00F26515"/>
    <w:rsid w:val="00F40C71"/>
    <w:rsid w:val="00F528F7"/>
    <w:rsid w:val="00F54346"/>
    <w:rsid w:val="00F55DFB"/>
    <w:rsid w:val="00F647DB"/>
    <w:rsid w:val="00F662AB"/>
    <w:rsid w:val="00F73E47"/>
    <w:rsid w:val="00F77FE1"/>
    <w:rsid w:val="00FB1623"/>
    <w:rsid w:val="00FB39A3"/>
    <w:rsid w:val="00FC0201"/>
    <w:rsid w:val="00FD6C44"/>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F73E47"/>
    <w:pPr>
      <w:keepNext/>
      <w:keepLines/>
      <w:numPr>
        <w:ilvl w:val="1"/>
        <w:numId w:val="22"/>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0182E"/>
    <w:pPr>
      <w:keepNext/>
      <w:keepLines/>
      <w:ind w:firstLine="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3E4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0182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52080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2">
    <w:name w:val="Style2"/>
    <w:uiPriority w:val="99"/>
    <w:rsid w:val="00A41229"/>
    <w:pPr>
      <w:numPr>
        <w:numId w:val="12"/>
      </w:numPr>
    </w:pPr>
  </w:style>
  <w:style w:type="numbering" w:customStyle="1" w:styleId="Style4">
    <w:name w:val="Style4"/>
    <w:uiPriority w:val="99"/>
    <w:rsid w:val="00A41229"/>
    <w:pPr>
      <w:numPr>
        <w:numId w:val="13"/>
      </w:numPr>
    </w:pPr>
  </w:style>
  <w:style w:type="numbering" w:customStyle="1" w:styleId="Style5">
    <w:name w:val="Style5"/>
    <w:uiPriority w:val="99"/>
    <w:rsid w:val="00A41229"/>
    <w:pPr>
      <w:numPr>
        <w:numId w:val="14"/>
      </w:numPr>
    </w:pPr>
  </w:style>
  <w:style w:type="numbering" w:customStyle="1" w:styleId="Style7">
    <w:name w:val="Style7"/>
    <w:uiPriority w:val="99"/>
    <w:rsid w:val="009953B9"/>
    <w:pPr>
      <w:numPr>
        <w:numId w:val="16"/>
      </w:numPr>
    </w:pPr>
  </w:style>
  <w:style w:type="numbering" w:customStyle="1" w:styleId="Style8">
    <w:name w:val="Style8"/>
    <w:uiPriority w:val="99"/>
    <w:rsid w:val="009953B9"/>
    <w:pPr>
      <w:numPr>
        <w:numId w:val="17"/>
      </w:numPr>
    </w:pPr>
  </w:style>
  <w:style w:type="numbering" w:customStyle="1" w:styleId="Style9">
    <w:name w:val="Style9"/>
    <w:uiPriority w:val="99"/>
    <w:rsid w:val="00BB2A73"/>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60.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6" Type="http://schemas.openxmlformats.org/officeDocument/2006/relationships/footer" Target="footer4.xml"/><Relationship Id="rId107" Type="http://schemas.openxmlformats.org/officeDocument/2006/relationships/fontTable" Target="fontTable.xml"/><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8.png"/><Relationship Id="rId27" Type="http://schemas.openxmlformats.org/officeDocument/2006/relationships/image" Target="media/image13.png"/><Relationship Id="rId43" Type="http://schemas.openxmlformats.org/officeDocument/2006/relationships/image" Target="media/image29.png"/><Relationship Id="rId48" Type="http://schemas.openxmlformats.org/officeDocument/2006/relationships/image" Target="media/image34.png"/><Relationship Id="rId64" Type="http://schemas.openxmlformats.org/officeDocument/2006/relationships/image" Target="media/image470.png"/><Relationship Id="rId69" Type="http://schemas.openxmlformats.org/officeDocument/2006/relationships/image" Target="media/image52.png"/><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footer" Target="footer2.xml"/><Relationship Id="rId17" Type="http://schemas.openxmlformats.org/officeDocument/2006/relationships/image" Target="media/image3.png"/><Relationship Id="rId33" Type="http://schemas.openxmlformats.org/officeDocument/2006/relationships/image" Target="media/image19.png"/><Relationship Id="rId38" Type="http://schemas.openxmlformats.org/officeDocument/2006/relationships/image" Target="media/image24.png"/><Relationship Id="rId59" Type="http://schemas.openxmlformats.org/officeDocument/2006/relationships/image" Target="media/image45.png"/><Relationship Id="rId103" Type="http://schemas.openxmlformats.org/officeDocument/2006/relationships/image" Target="media/image86.png"/><Relationship Id="rId108"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6" Type="http://schemas.openxmlformats.org/officeDocument/2006/relationships/footer" Target="footer5.xml"/><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4.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49.png"/><Relationship Id="rId87" Type="http://schemas.openxmlformats.org/officeDocument/2006/relationships/image" Target="media/image70.png"/><Relationship Id="rId82" Type="http://schemas.openxmlformats.org/officeDocument/2006/relationships/image" Target="media/image65.png"/><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image" Target="media/image16.png"/><Relationship Id="rId35" Type="http://schemas.openxmlformats.org/officeDocument/2006/relationships/image" Target="media/image21.png"/><Relationship Id="rId56" Type="http://schemas.openxmlformats.org/officeDocument/2006/relationships/image" Target="media/image42.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47.jpeg"/><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2.png"/><Relationship Id="rId67"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5A577-D292-4F12-97D1-C3659F169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29</Pages>
  <Words>5090</Words>
  <Characters>2901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PRAMADIKA EGAMO</cp:lastModifiedBy>
  <cp:revision>24</cp:revision>
  <cp:lastPrinted>2016-11-03T03:18:00Z</cp:lastPrinted>
  <dcterms:created xsi:type="dcterms:W3CDTF">2020-04-14T04:02:00Z</dcterms:created>
  <dcterms:modified xsi:type="dcterms:W3CDTF">2022-11-0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s://csl.mendeley.com/styles/19316541/Format-FTIE-2020</vt:lpwstr>
  </property>
  <property fmtid="{D5CDD505-2E9C-101B-9397-08002B2CF9AE}" pid="11" name="Mendeley Recent Style Name 3_1">
    <vt:lpwstr>Format FTIE-2020</vt:lpwstr>
  </property>
  <property fmtid="{D5CDD505-2E9C-101B-9397-08002B2CF9AE}" pid="12" name="Mendeley Recent Style Id 4_1">
    <vt:lpwstr>http://csl.mendeley.com/styles/19316541/Format-FTIE-2020</vt:lpwstr>
  </property>
  <property fmtid="{D5CDD505-2E9C-101B-9397-08002B2CF9AE}" pid="13" name="Mendeley Recent Style Name 4_1">
    <vt:lpwstr>Format FTIE-2020 by Dr 600</vt:lpwstr>
  </property>
  <property fmtid="{D5CDD505-2E9C-101B-9397-08002B2CF9AE}" pid="14" name="Mendeley Recent Style Id 5_1">
    <vt:lpwstr>http://csl.mendeley.com/styles/styles/format-ftie-2020-by-dr-600</vt:lpwstr>
  </property>
  <property fmtid="{D5CDD505-2E9C-101B-9397-08002B2CF9AE}" pid="15" name="Mendeley Recent Style Name 5_1">
    <vt:lpwstr>Format UTY-2016 by Dr 600</vt:lpwstr>
  </property>
  <property fmtid="{D5CDD505-2E9C-101B-9397-08002B2CF9AE}" pid="16" name="Mendeley Recent Style Id 6_1">
    <vt:lpwstr>http://www.zotero.org/styles/format-uty-2016-by-dr-600</vt:lpwstr>
  </property>
  <property fmtid="{D5CDD505-2E9C-101B-9397-08002B2CF9AE}" pid="17" name="Mendeley Recent Style Name 6_1">
    <vt:lpwstr>Format UTY-2016 by Dr 600</vt:lpwstr>
  </property>
  <property fmtid="{D5CDD505-2E9C-101B-9397-08002B2CF9AE}" pid="18" name="Mendeley Recent Style Id 7_1">
    <vt:lpwstr>https://csl.mendeley.com/styles/19316541/format-uty-2020-by-dr-600</vt:lpwstr>
  </property>
  <property fmtid="{D5CDD505-2E9C-101B-9397-08002B2CF9AE}" pid="19" name="Mendeley Recent Style Name 7_1">
    <vt:lpwstr>Format UTY-2020 by Dr 600</vt:lpwstr>
  </property>
  <property fmtid="{D5CDD505-2E9C-101B-9397-08002B2CF9AE}" pid="20" name="Mendeley Recent Style Id 8_1">
    <vt:lpwstr>https://csl.mendeley.com/styles/19316541/Makalah-Pub-UTY-2020</vt:lpwstr>
  </property>
  <property fmtid="{D5CDD505-2E9C-101B-9397-08002B2CF9AE}" pid="21" name="Mendeley Recent Style Name 8_1">
    <vt:lpwstr>Makalah Publikasi UTY 2020 - Sutarman Ph.D</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s://csl.mendeley.com/styles/19316541/Format-FTIE-2020</vt:lpwstr>
  </property>
</Properties>
</file>